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7EBA8" w14:textId="1855C059" w:rsidR="00605F83" w:rsidRPr="00A51407" w:rsidRDefault="00605F83" w:rsidP="00605F83">
      <w:pPr>
        <w:rPr>
          <w:rFonts w:eastAsia="Calibri" w:cs="Times New Roman"/>
          <w:b/>
          <w:sz w:val="22"/>
        </w:rPr>
      </w:pPr>
      <w:bookmarkStart w:id="0" w:name="_GoBack"/>
      <w:bookmarkEnd w:id="0"/>
      <w:r w:rsidRPr="00A51407">
        <w:rPr>
          <w:rFonts w:eastAsia="Calibri" w:cs="Times New Roman"/>
          <w:b/>
          <w:sz w:val="22"/>
        </w:rPr>
        <w:t xml:space="preserve">How does exposure to violence affect school delay and academic motivation for adolescents living in </w:t>
      </w:r>
      <w:r w:rsidRPr="00A51407">
        <w:rPr>
          <w:b/>
        </w:rPr>
        <w:t>socioeconomically</w:t>
      </w:r>
      <w:r w:rsidRPr="00A51407">
        <w:t xml:space="preserve"> </w:t>
      </w:r>
      <w:r w:rsidRPr="00A51407">
        <w:rPr>
          <w:rFonts w:eastAsia="Calibri" w:cs="Times New Roman"/>
          <w:b/>
          <w:sz w:val="22"/>
        </w:rPr>
        <w:t>disadvantaged communities in South Africa?</w:t>
      </w:r>
    </w:p>
    <w:p w14:paraId="2CC0E6F5" w14:textId="18E7E1DF" w:rsidR="000E7365" w:rsidRPr="00A51407" w:rsidRDefault="000E7365" w:rsidP="000B1F56">
      <w:pPr>
        <w:rPr>
          <w:rFonts w:eastAsia="Calibri" w:cs="Times New Roman"/>
          <w:b/>
          <w:sz w:val="22"/>
        </w:rPr>
      </w:pPr>
      <w:r w:rsidRPr="00A51407">
        <w:rPr>
          <w:rFonts w:eastAsia="Calibri" w:cs="Times New Roman"/>
          <w:b/>
          <w:sz w:val="22"/>
        </w:rPr>
        <w:t xml:space="preserve">Authors: </w:t>
      </w:r>
      <w:r w:rsidRPr="00A51407">
        <w:rPr>
          <w:rFonts w:eastAsia="Calibri" w:cs="Times New Roman"/>
          <w:bCs/>
          <w:sz w:val="22"/>
        </w:rPr>
        <w:t xml:space="preserve">Herrero Romero, R., Hall, J., </w:t>
      </w:r>
      <w:r w:rsidR="000B1F56" w:rsidRPr="00A51407">
        <w:rPr>
          <w:rFonts w:eastAsia="Calibri" w:cs="Times New Roman"/>
          <w:bCs/>
          <w:sz w:val="22"/>
        </w:rPr>
        <w:t xml:space="preserve">Cluver, L., </w:t>
      </w:r>
      <w:r w:rsidRPr="00A51407">
        <w:rPr>
          <w:rFonts w:eastAsia="Calibri" w:cs="Times New Roman"/>
          <w:bCs/>
          <w:sz w:val="22"/>
        </w:rPr>
        <w:t>Meinck, F., Hinde, E</w:t>
      </w:r>
    </w:p>
    <w:p w14:paraId="45CF97FB" w14:textId="77777777" w:rsidR="00395343" w:rsidRPr="00A51407" w:rsidRDefault="00650E89" w:rsidP="00A342F0">
      <w:pPr>
        <w:jc w:val="center"/>
        <w:rPr>
          <w:b/>
        </w:rPr>
      </w:pPr>
      <w:r w:rsidRPr="00A51407">
        <w:rPr>
          <w:b/>
        </w:rPr>
        <w:t xml:space="preserve">Abstract </w:t>
      </w:r>
    </w:p>
    <w:p w14:paraId="4806450F" w14:textId="573C1896" w:rsidR="002932AC" w:rsidRPr="00A51407" w:rsidRDefault="00347C2A" w:rsidP="00E67D1B">
      <w:r w:rsidRPr="00A51407">
        <w:t>To date, little is known about the effects of violence on the educati</w:t>
      </w:r>
      <w:r w:rsidR="003469C6" w:rsidRPr="00A51407">
        <w:t xml:space="preserve">onal outcomes of adolescents in disadvantaged communities in </w:t>
      </w:r>
      <w:r w:rsidRPr="00A51407">
        <w:t xml:space="preserve">South Africa. </w:t>
      </w:r>
      <w:r w:rsidR="00997CCB" w:rsidRPr="00A51407">
        <w:t xml:space="preserve">In response, </w:t>
      </w:r>
      <w:r w:rsidR="002970DC" w:rsidRPr="00A51407">
        <w:t xml:space="preserve">self-report data </w:t>
      </w:r>
      <w:r w:rsidR="009152D1" w:rsidRPr="00A51407">
        <w:t xml:space="preserve">was collected </w:t>
      </w:r>
      <w:r w:rsidR="00A7342B" w:rsidRPr="00A51407">
        <w:t xml:space="preserve">from </w:t>
      </w:r>
      <w:r w:rsidR="002970DC" w:rsidRPr="00A51407">
        <w:t>a</w:t>
      </w:r>
      <w:r w:rsidR="00997CCB" w:rsidRPr="00A51407">
        <w:t xml:space="preserve"> </w:t>
      </w:r>
      <w:r w:rsidR="005B67AC" w:rsidRPr="00A51407">
        <w:t>soci</w:t>
      </w:r>
      <w:r w:rsidR="00605F83" w:rsidRPr="00A51407">
        <w:t>oeconomically</w:t>
      </w:r>
      <w:r w:rsidR="005B67AC" w:rsidRPr="00A51407">
        <w:t xml:space="preserve"> </w:t>
      </w:r>
      <w:r w:rsidR="00997CCB" w:rsidRPr="00A51407">
        <w:t xml:space="preserve">disadvantaged </w:t>
      </w:r>
      <w:r w:rsidR="002970DC" w:rsidRPr="00A51407">
        <w:t xml:space="preserve">sample of </w:t>
      </w:r>
      <w:r w:rsidR="00997CCB" w:rsidRPr="00A51407">
        <w:t xml:space="preserve">503 </w:t>
      </w:r>
      <w:r w:rsidR="002970DC" w:rsidRPr="00A51407">
        <w:t xml:space="preserve">adolescents aged 10 to 18 participating in </w:t>
      </w:r>
      <w:r w:rsidR="00026621" w:rsidRPr="00A51407">
        <w:t>a child</w:t>
      </w:r>
      <w:r w:rsidR="002970DC" w:rsidRPr="00A51407">
        <w:t xml:space="preserve"> abuse prevention trial</w:t>
      </w:r>
      <w:r w:rsidR="00104159" w:rsidRPr="00A51407">
        <w:t xml:space="preserve"> in the Eastern Cape</w:t>
      </w:r>
      <w:r w:rsidR="007C6FD3" w:rsidRPr="00A51407">
        <w:t xml:space="preserve">. </w:t>
      </w:r>
      <w:r w:rsidR="00AB10AC" w:rsidRPr="00A51407">
        <w:t>Adolescents</w:t>
      </w:r>
      <w:r w:rsidR="007C6FD3" w:rsidRPr="00A51407">
        <w:t xml:space="preserve"> were purposively selected</w:t>
      </w:r>
      <w:r w:rsidR="00B716C0" w:rsidRPr="00A51407">
        <w:t xml:space="preserve"> in the trial</w:t>
      </w:r>
      <w:r w:rsidR="002970DC" w:rsidRPr="00A51407">
        <w:t xml:space="preserve">. </w:t>
      </w:r>
      <w:r w:rsidRPr="00A51407">
        <w:t>This study applies L</w:t>
      </w:r>
      <w:r w:rsidR="00541A88" w:rsidRPr="00A51407">
        <w:t xml:space="preserve">atent </w:t>
      </w:r>
      <w:r w:rsidRPr="00A51407">
        <w:t>P</w:t>
      </w:r>
      <w:r w:rsidR="00541A88" w:rsidRPr="00A51407">
        <w:t xml:space="preserve">rofile </w:t>
      </w:r>
      <w:r w:rsidRPr="00A51407">
        <w:t>A</w:t>
      </w:r>
      <w:r w:rsidR="00541A88" w:rsidRPr="00A51407">
        <w:t>nalysis (LPA)</w:t>
      </w:r>
      <w:r w:rsidRPr="00A51407">
        <w:t xml:space="preserve"> to examine relationship</w:t>
      </w:r>
      <w:r w:rsidR="00E67D1B" w:rsidRPr="00A51407">
        <w:t>s</w:t>
      </w:r>
      <w:r w:rsidRPr="00A51407">
        <w:t xml:space="preserve"> between </w:t>
      </w:r>
      <w:r w:rsidR="002115DA" w:rsidRPr="00A51407">
        <w:t xml:space="preserve">past-month </w:t>
      </w:r>
      <w:r w:rsidRPr="00A51407">
        <w:t xml:space="preserve">exposure to violence, school delay and </w:t>
      </w:r>
      <w:r w:rsidR="00E25882" w:rsidRPr="00A51407">
        <w:t>academic motivation.</w:t>
      </w:r>
      <w:r w:rsidR="0098695D" w:rsidRPr="00A51407">
        <w:t xml:space="preserve"> </w:t>
      </w:r>
      <w:r w:rsidR="000E5AE8" w:rsidRPr="00A51407">
        <w:t xml:space="preserve">93.8% </w:t>
      </w:r>
      <w:r w:rsidR="00C92491" w:rsidRPr="00A51407">
        <w:t xml:space="preserve">of adolescents in the sample experienced </w:t>
      </w:r>
      <w:r w:rsidR="000E5AE8" w:rsidRPr="00A51407">
        <w:rPr>
          <w:i/>
        </w:rPr>
        <w:t>“poly-violence”</w:t>
      </w:r>
      <w:r w:rsidR="000E5AE8" w:rsidRPr="00A51407">
        <w:t xml:space="preserve"> </w:t>
      </w:r>
      <w:r w:rsidR="00AC56A5" w:rsidRPr="00A51407">
        <w:t>–</w:t>
      </w:r>
      <w:r w:rsidR="000E5AE8" w:rsidRPr="00A51407">
        <w:t xml:space="preserve"> </w:t>
      </w:r>
      <w:r w:rsidR="00AC56A5" w:rsidRPr="00A51407">
        <w:t xml:space="preserve">exposure to </w:t>
      </w:r>
      <w:r w:rsidR="00C92491" w:rsidRPr="00A51407">
        <w:t xml:space="preserve">at least </w:t>
      </w:r>
      <w:r w:rsidR="000E5AE8" w:rsidRPr="00A51407">
        <w:t xml:space="preserve">two </w:t>
      </w:r>
      <w:r w:rsidR="00C92491" w:rsidRPr="00A51407">
        <w:t>forms of violence in the past month. R</w:t>
      </w:r>
      <w:r w:rsidR="00E25882" w:rsidRPr="00A51407">
        <w:t>esults identified two distinct profiles</w:t>
      </w:r>
      <w:r w:rsidR="002970DC" w:rsidRPr="00A51407">
        <w:t xml:space="preserve"> in the </w:t>
      </w:r>
      <w:r w:rsidR="005B67AC" w:rsidRPr="00A51407">
        <w:t>soci</w:t>
      </w:r>
      <w:r w:rsidR="00605F83" w:rsidRPr="00A51407">
        <w:t>oeconomically</w:t>
      </w:r>
      <w:r w:rsidR="005B67AC" w:rsidRPr="00A51407">
        <w:t xml:space="preserve"> </w:t>
      </w:r>
      <w:r w:rsidR="00423F75" w:rsidRPr="00A51407">
        <w:t xml:space="preserve">disadvantaged </w:t>
      </w:r>
      <w:r w:rsidR="002970DC" w:rsidRPr="00A51407">
        <w:t>sample</w:t>
      </w:r>
      <w:r w:rsidR="00E25882" w:rsidRPr="00A51407">
        <w:t xml:space="preserve">: Profile 1, adolescents exposed to </w:t>
      </w:r>
      <w:r w:rsidR="006E0471" w:rsidRPr="00A51407">
        <w:t>more frequent</w:t>
      </w:r>
      <w:r w:rsidR="00E25882" w:rsidRPr="00A51407">
        <w:t xml:space="preserve"> </w:t>
      </w:r>
      <w:r w:rsidR="002115DA" w:rsidRPr="00A51407">
        <w:rPr>
          <w:i/>
        </w:rPr>
        <w:t>“poly-violence”</w:t>
      </w:r>
      <w:r w:rsidR="00E25882" w:rsidRPr="00A51407">
        <w:t xml:space="preserve">, and Profile 2, adolescents exposed to </w:t>
      </w:r>
      <w:r w:rsidR="006E0471" w:rsidRPr="00A51407">
        <w:t>less frequent</w:t>
      </w:r>
      <w:r w:rsidR="00E25882" w:rsidRPr="00A51407">
        <w:t xml:space="preserve"> </w:t>
      </w:r>
      <w:r w:rsidR="002115DA" w:rsidRPr="00A51407">
        <w:rPr>
          <w:i/>
        </w:rPr>
        <w:t>“poly-violence”</w:t>
      </w:r>
      <w:r w:rsidR="006E0471" w:rsidRPr="00A51407">
        <w:t xml:space="preserve">. Being exposed to more frequent </w:t>
      </w:r>
      <w:r w:rsidR="00605F83" w:rsidRPr="00A51407">
        <w:rPr>
          <w:i/>
        </w:rPr>
        <w:t>“poly-violence”</w:t>
      </w:r>
      <w:r w:rsidR="00605F83" w:rsidRPr="00A51407">
        <w:t xml:space="preserve"> </w:t>
      </w:r>
      <w:r w:rsidR="0058361B" w:rsidRPr="00A51407">
        <w:t>w</w:t>
      </w:r>
      <w:r w:rsidR="006E0471" w:rsidRPr="00A51407">
        <w:t>as</w:t>
      </w:r>
      <w:r w:rsidR="0058361B" w:rsidRPr="00A51407">
        <w:t xml:space="preserve"> </w:t>
      </w:r>
      <w:r w:rsidR="00605F83" w:rsidRPr="00A51407">
        <w:t>associated with greater risk of school delay –</w:t>
      </w:r>
      <w:r w:rsidR="009628F2" w:rsidRPr="00A51407">
        <w:t xml:space="preserve"> </w:t>
      </w:r>
      <w:r w:rsidR="00605F83" w:rsidRPr="00A51407">
        <w:t xml:space="preserve">based on </w:t>
      </w:r>
      <w:r w:rsidR="00605F83" w:rsidRPr="00A51407">
        <w:rPr>
          <w:rFonts w:eastAsia="Calibri" w:cs="Times New Roman"/>
          <w:szCs w:val="24"/>
        </w:rPr>
        <w:t>age</w:t>
      </w:r>
      <w:r w:rsidR="009628F2" w:rsidRPr="00A51407">
        <w:rPr>
          <w:rFonts w:eastAsia="Calibri" w:cs="Times New Roman"/>
          <w:szCs w:val="24"/>
        </w:rPr>
        <w:t>-</w:t>
      </w:r>
      <w:r w:rsidR="00605F83" w:rsidRPr="00A51407">
        <w:rPr>
          <w:rFonts w:eastAsia="Calibri" w:cs="Times New Roman"/>
          <w:szCs w:val="24"/>
        </w:rPr>
        <w:t>appropriate</w:t>
      </w:r>
      <w:r w:rsidR="009628F2" w:rsidRPr="00A51407">
        <w:rPr>
          <w:rFonts w:eastAsia="Calibri" w:cs="Times New Roman"/>
          <w:szCs w:val="24"/>
        </w:rPr>
        <w:t xml:space="preserve"> </w:t>
      </w:r>
      <w:r w:rsidR="00605F83" w:rsidRPr="00A51407">
        <w:rPr>
          <w:rFonts w:eastAsia="Calibri" w:cs="Times New Roman"/>
          <w:szCs w:val="24"/>
        </w:rPr>
        <w:t>grade in South Africa.</w:t>
      </w:r>
      <w:r w:rsidR="00605F83" w:rsidRPr="00A51407">
        <w:t xml:space="preserve"> However, </w:t>
      </w:r>
      <w:r w:rsidR="006E0471" w:rsidRPr="00A51407">
        <w:t xml:space="preserve">being exposed to more frequent </w:t>
      </w:r>
      <w:r w:rsidR="006E0471" w:rsidRPr="00A51407">
        <w:rPr>
          <w:i/>
        </w:rPr>
        <w:t>“poly-violence”</w:t>
      </w:r>
      <w:r w:rsidR="006E0471" w:rsidRPr="00A51407">
        <w:t xml:space="preserve"> </w:t>
      </w:r>
      <w:r w:rsidR="005E3E1B" w:rsidRPr="00A51407">
        <w:t>was not associated with</w:t>
      </w:r>
      <w:r w:rsidR="00E67D1B" w:rsidRPr="00A51407">
        <w:t xml:space="preserve"> </w:t>
      </w:r>
      <w:r w:rsidR="00985B47" w:rsidRPr="00A51407">
        <w:t xml:space="preserve">lower </w:t>
      </w:r>
      <w:r w:rsidR="00E67D1B" w:rsidRPr="00A51407">
        <w:t>academic motivation – adolescents showed high rates of wanting to achieve</w:t>
      </w:r>
      <w:r w:rsidR="00423F75" w:rsidRPr="00A51407">
        <w:t xml:space="preserve">. </w:t>
      </w:r>
      <w:r w:rsidR="007C396A" w:rsidRPr="00A51407">
        <w:t>Our</w:t>
      </w:r>
      <w:r w:rsidR="00721070" w:rsidRPr="00A51407">
        <w:t xml:space="preserve"> </w:t>
      </w:r>
      <w:r w:rsidR="00423F75" w:rsidRPr="00A51407">
        <w:t>f</w:t>
      </w:r>
      <w:r w:rsidR="00E67D1B" w:rsidRPr="00A51407">
        <w:t xml:space="preserve">indings suggest </w:t>
      </w:r>
      <w:r w:rsidR="00AA279A" w:rsidRPr="00A51407">
        <w:t>that exposure to</w:t>
      </w:r>
      <w:r w:rsidR="0042192D" w:rsidRPr="00A51407">
        <w:t xml:space="preserve"> </w:t>
      </w:r>
      <w:r w:rsidR="006E0471" w:rsidRPr="00A51407">
        <w:t>more frequent</w:t>
      </w:r>
      <w:r w:rsidR="00AA279A" w:rsidRPr="00A51407">
        <w:t xml:space="preserve"> </w:t>
      </w:r>
      <w:r w:rsidR="00AA279A" w:rsidRPr="00A51407">
        <w:rPr>
          <w:i/>
        </w:rPr>
        <w:t xml:space="preserve">“poly-violence” </w:t>
      </w:r>
      <w:r w:rsidR="00663863" w:rsidRPr="00A51407">
        <w:t>increases risk of school delay</w:t>
      </w:r>
      <w:r w:rsidR="00AA279A" w:rsidRPr="00A51407">
        <w:t xml:space="preserve"> among adolescents from disadvantaged communities, while not affecting their academic motivation. </w:t>
      </w:r>
      <w:r w:rsidR="00F86D07" w:rsidRPr="00A51407">
        <w:t xml:space="preserve">Thus, whilst adolescents maintained aspirations and goals to do well at school, </w:t>
      </w:r>
      <w:r w:rsidR="004C42A6" w:rsidRPr="00A51407">
        <w:t xml:space="preserve">exposure to </w:t>
      </w:r>
      <w:r w:rsidR="00F86D07" w:rsidRPr="00A51407">
        <w:t xml:space="preserve">high </w:t>
      </w:r>
      <w:r w:rsidR="004C42A6" w:rsidRPr="00A51407">
        <w:t xml:space="preserve">frequency of violence </w:t>
      </w:r>
      <w:r w:rsidR="00F86D07" w:rsidRPr="00A51407">
        <w:t xml:space="preserve">impacted their capacity to fulfill these aims. </w:t>
      </w:r>
    </w:p>
    <w:p w14:paraId="3394383A" w14:textId="77777777" w:rsidR="00D56E41" w:rsidRPr="00A51407" w:rsidRDefault="00E25882" w:rsidP="00395343">
      <w:pPr>
        <w:rPr>
          <w:i/>
        </w:rPr>
      </w:pPr>
      <w:r w:rsidRPr="00A51407">
        <w:rPr>
          <w:i/>
        </w:rPr>
        <w:t>Keyword</w:t>
      </w:r>
      <w:r w:rsidR="00541A88" w:rsidRPr="00A51407">
        <w:rPr>
          <w:i/>
        </w:rPr>
        <w:t>s</w:t>
      </w:r>
    </w:p>
    <w:p w14:paraId="583DD280" w14:textId="4478D010" w:rsidR="00541A88" w:rsidRPr="00A51407" w:rsidRDefault="002115DA" w:rsidP="00395343">
      <w:r w:rsidRPr="00A51407">
        <w:t>Violence</w:t>
      </w:r>
      <w:r w:rsidR="00541A88" w:rsidRPr="00A51407">
        <w:t xml:space="preserve">, </w:t>
      </w:r>
      <w:r w:rsidR="00AC56A5" w:rsidRPr="00A51407">
        <w:t>academic motivation</w:t>
      </w:r>
      <w:r w:rsidR="008D7D32" w:rsidRPr="00A51407">
        <w:t>,</w:t>
      </w:r>
      <w:r w:rsidR="00AC56A5" w:rsidRPr="00A51407">
        <w:t xml:space="preserve"> school delay</w:t>
      </w:r>
      <w:r w:rsidR="00144DEA" w:rsidRPr="00A51407">
        <w:t>,</w:t>
      </w:r>
      <w:r w:rsidR="00541A88" w:rsidRPr="00A51407">
        <w:t xml:space="preserve"> </w:t>
      </w:r>
      <w:r w:rsidR="00144DEA" w:rsidRPr="00A51407">
        <w:t>adolescence</w:t>
      </w:r>
      <w:r w:rsidR="00541A88" w:rsidRPr="00A51407">
        <w:t xml:space="preserve">, </w:t>
      </w:r>
      <w:r w:rsidR="00423F75" w:rsidRPr="00A51407">
        <w:t xml:space="preserve">disadvantaged communities, </w:t>
      </w:r>
      <w:r w:rsidR="00541A88" w:rsidRPr="00A51407">
        <w:t>South Africa</w:t>
      </w:r>
      <w:r w:rsidR="00A45C1C" w:rsidRPr="00A51407">
        <w:t>, LPA</w:t>
      </w:r>
    </w:p>
    <w:p w14:paraId="3080B43B" w14:textId="4A8C828F" w:rsidR="00A536E7" w:rsidRPr="00A51407" w:rsidRDefault="00740985" w:rsidP="00FF725B">
      <w:pPr>
        <w:spacing w:line="259" w:lineRule="auto"/>
        <w:rPr>
          <w:rFonts w:cs="Times New Roman"/>
          <w:b/>
        </w:rPr>
      </w:pPr>
      <w:r w:rsidRPr="00A51407">
        <w:rPr>
          <w:rFonts w:cs="Times New Roman"/>
          <w:szCs w:val="24"/>
        </w:rPr>
        <w:br w:type="page"/>
      </w:r>
      <w:r w:rsidR="00A536E7" w:rsidRPr="00A51407">
        <w:rPr>
          <w:rFonts w:eastAsia="Calibri" w:cs="Times New Roman"/>
          <w:b/>
          <w:sz w:val="22"/>
        </w:rPr>
        <w:lastRenderedPageBreak/>
        <w:t xml:space="preserve">How does exposure to violence affect school delay and academic motivation for adolescents living in </w:t>
      </w:r>
      <w:r w:rsidR="00A536E7" w:rsidRPr="00A51407">
        <w:rPr>
          <w:b/>
        </w:rPr>
        <w:t>socioeconomically</w:t>
      </w:r>
      <w:r w:rsidR="00A536E7" w:rsidRPr="00A51407">
        <w:t xml:space="preserve"> </w:t>
      </w:r>
      <w:r w:rsidR="00A536E7" w:rsidRPr="00A51407">
        <w:rPr>
          <w:rFonts w:eastAsia="Calibri" w:cs="Times New Roman"/>
          <w:b/>
          <w:sz w:val="22"/>
        </w:rPr>
        <w:t>disadvantaged communities in South Africa?</w:t>
      </w:r>
    </w:p>
    <w:p w14:paraId="09FD5C8A" w14:textId="77777777" w:rsidR="0000760A" w:rsidRPr="00A51407" w:rsidRDefault="0000760A" w:rsidP="0000760A">
      <w:pPr>
        <w:spacing w:after="0" w:line="240" w:lineRule="auto"/>
        <w:rPr>
          <w:rFonts w:eastAsia="Calibri" w:cs="Times New Roman"/>
          <w:b/>
          <w:szCs w:val="24"/>
        </w:rPr>
      </w:pPr>
      <w:r w:rsidRPr="00A51407">
        <w:rPr>
          <w:rFonts w:eastAsia="Calibri" w:cs="Times New Roman"/>
          <w:b/>
          <w:szCs w:val="24"/>
        </w:rPr>
        <w:t>Adolescents’ educational outcomes in disadvantaged communities in South Africa</w:t>
      </w:r>
    </w:p>
    <w:p w14:paraId="57D3D58D" w14:textId="77777777" w:rsidR="0000760A" w:rsidRPr="00A51407" w:rsidRDefault="0000760A" w:rsidP="0000760A">
      <w:pPr>
        <w:spacing w:after="0" w:line="240" w:lineRule="auto"/>
        <w:rPr>
          <w:rFonts w:eastAsia="Calibri" w:cs="Times New Roman"/>
          <w:szCs w:val="24"/>
        </w:rPr>
      </w:pPr>
    </w:p>
    <w:p w14:paraId="74B45DA2" w14:textId="77777777" w:rsidR="0000760A" w:rsidRPr="00A51407" w:rsidRDefault="0000760A" w:rsidP="0000760A">
      <w:pPr>
        <w:ind w:firstLine="708"/>
        <w:jc w:val="both"/>
        <w:rPr>
          <w:rFonts w:cs="Times New Roman"/>
          <w:szCs w:val="24"/>
        </w:rPr>
      </w:pPr>
      <w:r w:rsidRPr="00A51407">
        <w:rPr>
          <w:rFonts w:cs="Times New Roman"/>
          <w:szCs w:val="24"/>
        </w:rPr>
        <w:t xml:space="preserve">School delay and low completion rates are common among disadvantaged youths in South Africa </w:t>
      </w:r>
      <w:r w:rsidRPr="00A51407">
        <w:rPr>
          <w:rFonts w:cs="Times New Roman"/>
          <w:szCs w:val="24"/>
        </w:rPr>
        <w:fldChar w:fldCharType="begin" w:fldLock="1"/>
      </w:r>
      <w:r w:rsidRPr="00A51407">
        <w:rPr>
          <w:rFonts w:cs="Times New Roman"/>
          <w:szCs w:val="24"/>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Ardington, &amp; Leibbrandt, 2011)", "plainTextFormattedCitation" : "(Lam, Ardington, &amp; Leibbrandt, 2011)", "previouslyFormattedCitation" : "(Lam, Ardington, &amp; Leibbrandt, 2011)"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Lam, Ardington, &amp; Leibbrandt, 2011)</w:t>
      </w:r>
      <w:r w:rsidRPr="00A51407">
        <w:rPr>
          <w:rFonts w:cs="Times New Roman"/>
          <w:szCs w:val="24"/>
        </w:rPr>
        <w:fldChar w:fldCharType="end"/>
      </w:r>
      <w:r w:rsidRPr="00A51407">
        <w:rPr>
          <w:rFonts w:cs="Times New Roman"/>
          <w:szCs w:val="24"/>
        </w:rPr>
        <w:t xml:space="preserve">. Nationally representative, South African evidence has shown that adolescents from socioeconomically disadvantaged  families and communities attending disadvantaged schools in disadvantaged areas are less likely to perform well and adequately progress in school </w:t>
      </w:r>
      <w:r w:rsidRPr="00A51407">
        <w:rPr>
          <w:rFonts w:cs="Times New Roman"/>
          <w:szCs w:val="24"/>
        </w:rPr>
        <w:fldChar w:fldCharType="begin" w:fldLock="1"/>
      </w:r>
      <w:r w:rsidRPr="00A51407">
        <w:rPr>
          <w:rFonts w:cs="Times New Roman"/>
          <w:szCs w:val="24"/>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author" : [ { "dropping-particle" : "", "family" : "Spaull", "given" : "Nicholas", "non-dropping-particle" : "", "parse-names" : false, "suffix" : "" } ], "container-title" : "Centre for Development and enterprise", "id" : "ITEM-2", "issue" : "October", "issued" : { "date-parts" : [ [ "2013" ] ] }, "title" : "South Africa\u2019s Education Crisis : The quality of education in South Africa 1994-2011", "type" : "report", "volume" : "27" }, "uris" : [ "http://www.mendeley.com/documents/?uuid=56703990-728d-45da-a683-0b7d137ae4b6" ] } ], "mendeley" : { "formattedCitation" : "(Branson, Hofmeyr, &amp; Lam, 2014; Spaull, 2013)", "plainTextFormattedCitation" : "(Branson, Hofmeyr, &amp; Lam, 2014; Spaull, 2013)", "previouslyFormattedCitation" : "(Branson, Hofmeyr, &amp; Lam, 2014; Spaull, 201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ranson, Hofmeyr, &amp; Lam, 2014; Spaull, 2013)</w:t>
      </w:r>
      <w:r w:rsidRPr="00A51407">
        <w:rPr>
          <w:rFonts w:cs="Times New Roman"/>
          <w:szCs w:val="24"/>
        </w:rPr>
        <w:fldChar w:fldCharType="end"/>
      </w:r>
      <w:r w:rsidRPr="00A51407">
        <w:rPr>
          <w:rFonts w:cs="Times New Roman"/>
          <w:szCs w:val="24"/>
        </w:rPr>
        <w:t xml:space="preserve">. For instance, by grade 9 –age 15-, the average student from a poorly-resourced school is likely to perform at a level commensurate with an average student at least three years their junior but attending a more “functional” school – usually one charging fees-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plainTextFormattedCitation" : "(Spaull, 2013)", "previouslyFormattedCitation" : "(Spaull, 201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paull, 2013)</w:t>
      </w:r>
      <w:r w:rsidRPr="00A51407">
        <w:rPr>
          <w:rFonts w:cs="Times New Roman"/>
          <w:szCs w:val="24"/>
        </w:rPr>
        <w:fldChar w:fldCharType="end"/>
      </w:r>
      <w:r w:rsidRPr="00A51407">
        <w:rPr>
          <w:rFonts w:cs="Times New Roman"/>
          <w:szCs w:val="24"/>
        </w:rPr>
        <w:t xml:space="preserve">.  Despite this, past studies have suggested that disadvantaged students in South Africa have high hopes and aspirations in terms of education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1",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id" : "ITEM-2", "itemData" : { "DOI" : "10.1177/0894845309359351", "author" : [ { "dropping-particle" : "", "family" : "Watson", "given" : "Mark", "non-dropping-particle" : "", "parse-names" : false, "suffix" : "" }, { "dropping-particle" : "", "family" : "Mcmahon", "given" : "Mary", "non-dropping-particle" : "", "parse-names" : false, "suffix" : "" }, { "dropping-particle" : "", "family" : "Foxcroft", "given" : "Cheryl", "non-dropping-particle" : "", "parse-names" : false, "suffix" : "" }, { "dropping-particle" : "", "family" : "Els", "given" : "Catherine", "non-dropping-particle" : "", "parse-names" : false, "suffix" : "" } ], "container-title" : "Journal of Career Development", "id" : "ITEM-2", "issue" : "4", "issued" : { "date-parts" : [ [ "2010" ] ] }, "page" : "717-734", "title" : "Occupational Aspirations of Low Socioeconomic Black South African", "type" : "article-journal", "volume" : "37" }, "uris" : [ "http://www.mendeley.com/documents/?uuid=1e485c1a-4e24-4731-a50a-43db3318f059" ] }, { "id" : "ITEM-3", "itemData" : { "author" : [ { "dropping-particle" : "", "family" : "Mzolo", "given" : "Sipho", "non-dropping-particle" : "", "parse-names" : false, "suffix" : "" } ], "id" : "ITEM-3", "issued" : { "date-parts" : [ [ "2013" ] ] }, "publisher" : "Trafford Publishing", "publisher-place" : "Cape Town", "title" : "Fracturated Hope: celebrating 20 years of democracy amid poverty and despair", "type" : "book" }, "uris" : [ "http://www.mendeley.com/documents/?uuid=e96db9c0-a8bc-4d32-8865-e2a140f621e5" ] } ], "mendeley" : { "formattedCitation" : "(Bray, Gooskens, Kahn, Moses, &amp; Seekings, 2010; Mzolo, 2013; Watson, Mcmahon, Foxcroft, &amp; Els, 2010)", "plainTextFormattedCitation" : "(Bray, Gooskens, Kahn, Moses, &amp; Seekings, 2010; Mzolo, 2013; Watson, Mcmahon, Foxcroft, &amp; Els, 2010)", "previouslyFormattedCitation" : "(Bray, Gooskens, Kahn, Moses, &amp; Seekings, 2010; Mzolo, 2013; Watson, Mcmahon, Foxcroft, &amp; Els, 2010)"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ray, Gooskens, Kahn, Moses, &amp; Seekings, 2010; Mzolo, 2013; Watson, Mcmahon, Foxcroft, &amp; Els, 2010)</w:t>
      </w:r>
      <w:r w:rsidRPr="00A51407">
        <w:rPr>
          <w:rFonts w:cs="Times New Roman"/>
          <w:szCs w:val="24"/>
        </w:rPr>
        <w:fldChar w:fldCharType="end"/>
      </w:r>
      <w:r w:rsidRPr="00A51407">
        <w:rPr>
          <w:rFonts w:cs="Times New Roman"/>
          <w:szCs w:val="24"/>
        </w:rPr>
        <w:t xml:space="preserve"> as well as high motivation to keep trying in school </w:t>
      </w:r>
      <w:r w:rsidRPr="00A51407">
        <w:rPr>
          <w:rFonts w:cs="Times New Roman"/>
          <w:szCs w:val="24"/>
        </w:rPr>
        <w:fldChar w:fldCharType="begin" w:fldLock="1"/>
      </w:r>
      <w:r w:rsidRPr="00A51407">
        <w:rPr>
          <w:rFonts w:cs="Times New Roman"/>
          <w:szCs w:val="24"/>
        </w:rPr>
        <w:instrText>ADDIN CSL_CITATION { "citationItems" : [ { "id" : "ITEM-1",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Left unfinished", "type" : "article-journal", "volume" : "2" }, "uris" : [ "http://www.mendeley.com/documents/?uuid=d740f16c-4c05-48d8-8454-420cb9f0660f"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mendeley" : { "formattedCitation" : "(Strassburg, Meny-Gibert, &amp; Russell, 2010; Ward, Martin, Theron, &amp; Distiller, 2007)", "plainTextFormattedCitation" : "(Strassburg, Meny-Gibert, &amp; Russell, 2010; Ward, Martin, Theron, &amp; Distiller, 2007)", "previouslyFormattedCitation" : "(Strassburg, Meny-Gibert, &amp; Russell, 2010; Ward, Martin, Theron, &amp; Distiller,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trassburg, Meny-Gibert, &amp; Russell, 2010; Ward, Martin, Theron, &amp; Distiller, 2007)</w:t>
      </w:r>
      <w:r w:rsidRPr="00A51407">
        <w:rPr>
          <w:rFonts w:cs="Times New Roman"/>
          <w:szCs w:val="24"/>
        </w:rPr>
        <w:fldChar w:fldCharType="end"/>
      </w:r>
      <w:r w:rsidRPr="00A51407">
        <w:rPr>
          <w:rFonts w:cs="Times New Roman"/>
          <w:szCs w:val="24"/>
        </w:rPr>
        <w:t xml:space="preserve">. Despite their socioeconomic circumstances, disadvantaged adolescents in South Africa persevere in order to remain in school and complete basic education (Grade 9). This results in a large number of over-aged students due to low performance and consequent grade repetition. Among them, only a very small proportion complete non-compulsory education (Grade 12)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Spaull", "given" : "Nicholas", "non-dropping-particle" : "", "parse-names" : false, "suffix" : "" } ], "container-title" : "South African Child Gauge", "id" : "ITEM-1", "issue" : "12", "issued" : { "date-parts" : [ [ "2015" ] ] }, "page" : "34-41", "title" : "Schooling in South Africa: How low quality education becomes a poverty trap", "type" : "article-journal" }, "uris" : [ "http://www.mendeley.com/documents/?uuid=5b58d949-d6bc-47a3-b99a-7e002b61cd20" ] } ], "mendeley" : { "formattedCitation" : "(Spaull, 2015)", "plainTextFormattedCitation" : "(Spaull, 2015)", "previouslyFormattedCitation" : "(Spaull,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paull, 2015)</w:t>
      </w:r>
      <w:r w:rsidRPr="00A51407">
        <w:rPr>
          <w:rFonts w:cs="Times New Roman"/>
          <w:szCs w:val="24"/>
        </w:rPr>
        <w:fldChar w:fldCharType="end"/>
      </w:r>
      <w:r w:rsidRPr="00A51407">
        <w:rPr>
          <w:rFonts w:cs="Times New Roman"/>
          <w:szCs w:val="24"/>
        </w:rPr>
        <w:t>.</w:t>
      </w:r>
    </w:p>
    <w:p w14:paraId="467900C5" w14:textId="77777777" w:rsidR="0000760A" w:rsidRPr="00A51407" w:rsidRDefault="0000760A" w:rsidP="0000760A">
      <w:pPr>
        <w:rPr>
          <w:rFonts w:cs="Times New Roman"/>
          <w:b/>
          <w:szCs w:val="24"/>
        </w:rPr>
      </w:pPr>
      <w:r w:rsidRPr="00A51407">
        <w:rPr>
          <w:rFonts w:cs="Times New Roman"/>
          <w:b/>
          <w:szCs w:val="24"/>
        </w:rPr>
        <w:t xml:space="preserve">South African adolescents’ exposure to violence </w:t>
      </w:r>
    </w:p>
    <w:p w14:paraId="2B1F5537" w14:textId="77777777" w:rsidR="0000760A" w:rsidRPr="00A51407" w:rsidRDefault="0000760A" w:rsidP="0000760A">
      <w:pPr>
        <w:ind w:firstLine="720"/>
        <w:rPr>
          <w:rFonts w:cs="Times New Roman"/>
          <w:szCs w:val="24"/>
        </w:rPr>
      </w:pPr>
      <w:r w:rsidRPr="00A51407">
        <w:rPr>
          <w:rFonts w:cs="Times New Roman"/>
          <w:szCs w:val="24"/>
        </w:rPr>
        <w:t xml:space="preserve">In South Africa, high rates of exposure to violence were reported in the first nationally representative survey on childhood victimization. Amongst adolescents aged 15 to 17, 34.4% reported having experienced physical abuse by caregivers, 21.3% experienced neglect, 16% experienced emotional abuse, and 23.1% witnessed domestic violence –physical, emotional or </w:t>
      </w:r>
      <w:r w:rsidRPr="00A51407">
        <w:rPr>
          <w:rFonts w:cs="Times New Roman"/>
          <w:szCs w:val="24"/>
        </w:rPr>
        <w:lastRenderedPageBreak/>
        <w:t xml:space="preserve">sexual violence between other household members such as caregivers and siblings- in their lifetime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Artz, Burton, &amp; Leoschut, 2015)", "plainTextFormattedCitation" : "(Ward, Artz, Burton, &amp; Leoschut, 2015)", "previouslyFormattedCitation" : "(Ward, Artz, Burton, &amp; Leoschut,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Artz, Burton, &amp; Leoschut, 2015)</w:t>
      </w:r>
      <w:r w:rsidRPr="00A51407">
        <w:rPr>
          <w:rFonts w:cs="Times New Roman"/>
          <w:szCs w:val="24"/>
        </w:rPr>
        <w:fldChar w:fldCharType="end"/>
      </w:r>
      <w:r w:rsidRPr="00A51407">
        <w:rPr>
          <w:rFonts w:cs="Times New Roman"/>
          <w:szCs w:val="24"/>
        </w:rPr>
        <w:t xml:space="preserve">. </w:t>
      </w:r>
    </w:p>
    <w:p w14:paraId="6C14FC0A" w14:textId="77777777" w:rsidR="0000760A" w:rsidRPr="00A51407" w:rsidRDefault="0000760A" w:rsidP="0000760A">
      <w:pPr>
        <w:ind w:firstLine="720"/>
        <w:rPr>
          <w:rFonts w:cs="Times New Roman"/>
          <w:szCs w:val="24"/>
        </w:rPr>
      </w:pPr>
      <w:r w:rsidRPr="00A51407">
        <w:rPr>
          <w:rFonts w:cs="Times New Roman"/>
          <w:szCs w:val="24"/>
        </w:rPr>
        <w:t xml:space="preserve">In addition to exposure to violence at home, adolescents in South Africa can also be exposed to high levels of violence perpetrated by peers and adults outside the home. For example, harsh discipline in school by teachers, bullying practices by peers, or assaults in the community are common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mendeley" : { "formattedCitation" : "(Ward et al., 2015, 2007)", "plainTextFormattedCitation" : "(Ward et al., 2015, 2007)", "previouslyFormattedCitation" : "(Ward et al., 2015,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15, 2007)</w:t>
      </w:r>
      <w:r w:rsidRPr="00A51407">
        <w:rPr>
          <w:rFonts w:cs="Times New Roman"/>
          <w:szCs w:val="24"/>
        </w:rPr>
        <w:fldChar w:fldCharType="end"/>
      </w:r>
      <w:r w:rsidRPr="00A51407">
        <w:rPr>
          <w:rFonts w:cs="Times New Roman"/>
          <w:szCs w:val="24"/>
        </w:rPr>
        <w:t xml:space="preserve">. At the school level, 19.7% of all South African adolescents report persistent bullying </w:t>
      </w:r>
      <w:r w:rsidRPr="00A51407">
        <w:rPr>
          <w:rFonts w:cs="Times New Roman"/>
          <w:szCs w:val="24"/>
        </w:rPr>
        <w:fldChar w:fldCharType="begin" w:fldLock="1"/>
      </w:r>
      <w:r w:rsidRPr="00A51407">
        <w:rPr>
          <w:rFonts w:cs="Times New Roman"/>
          <w:szCs w:val="24"/>
        </w:rPr>
        <w:instrText>ADDIN CSL_CITATION { "citationItems" : [ { "id" : "ITEM-1",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1", "issue" : "1", "issued" : { "date-parts" : [ [ "2007", "4", "1" ] ] }, "page" : "165-187", "title" : "Factors Affecting Resilience in Children Exposed to Violence", "type" : "article-journal", "volume" : "37" }, "uris" : [ "http://www.mendeley.com/documents/?uuid=eaded21c-fe69-41b2-8b67-b30e4dc745bc" ] } ], "mendeley" : { "formattedCitation" : "(Ward et al., 2007)", "plainTextFormattedCitation" : "(Ward et al., 2007)", "previouslyFormattedCitation" : "(Ward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07)</w:t>
      </w:r>
      <w:r w:rsidRPr="00A51407">
        <w:rPr>
          <w:rFonts w:cs="Times New Roman"/>
          <w:szCs w:val="24"/>
        </w:rPr>
        <w:fldChar w:fldCharType="end"/>
      </w:r>
      <w:r w:rsidRPr="00A51407">
        <w:rPr>
          <w:rFonts w:cs="Times New Roman"/>
          <w:szCs w:val="24"/>
        </w:rPr>
        <w:t xml:space="preserve">, while  66.9% of all high school students in the Eastern Cape have experienced corporal punishment </w:t>
      </w:r>
      <w:r w:rsidRPr="00A51407">
        <w:rPr>
          <w:rFonts w:cs="Times New Roman"/>
          <w:szCs w:val="24"/>
        </w:rPr>
        <w:fldChar w:fldCharType="begin" w:fldLock="1"/>
      </w:r>
      <w:r w:rsidRPr="00A51407">
        <w:rPr>
          <w:rFonts w:cs="Times New Roman"/>
          <w:szCs w:val="24"/>
        </w:rPr>
        <w:instrText>ADDIN CSL_CITATION { "citationItems" : [ { "id" : "ITEM-1", "itemData" : { "ISBN" : "9780620559775", "author" : [ { "dropping-particle" : "", "family" : "Burton", "given" : "P", "non-dropping-particle" : "", "parse-names" : false, "suffix" : "" }, { "dropping-particle" : "", "family" : "Leoschut", "given" : "L", "non-dropping-particle" : "", "parse-names" : false, "suffix" : "" } ], "id" : "ITEM-1", "issued" : { "date-parts" : [ [ "2013" ] ] }, "publisher-place" : "Cape Town", "title" : "School Violence in South Africa Results of the 2012 National School Violence Study", "type" : "report" }, "uris" : [ "http://www.mendeley.com/documents/?uuid=e3931082-fdcb-435d-8426-fa531de9c76f" ] } ], "mendeley" : { "formattedCitation" : "(Burton &amp; Leoschut, 2013b)", "plainTextFormattedCitation" : "(Burton &amp; Leoschut, 2013b)", "previouslyFormattedCitation" : "(Burton &amp; Leoschut, 2013b)"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urton &amp; Leoschut, 2013b)</w:t>
      </w:r>
      <w:r w:rsidRPr="00A51407">
        <w:rPr>
          <w:rFonts w:cs="Times New Roman"/>
          <w:szCs w:val="24"/>
        </w:rPr>
        <w:fldChar w:fldCharType="end"/>
      </w:r>
      <w:r w:rsidRPr="00A51407">
        <w:rPr>
          <w:rFonts w:cs="Times New Roman"/>
          <w:szCs w:val="24"/>
        </w:rPr>
        <w:t xml:space="preserve"> and 50% reported having witnessed a physical fight in their community in their own lives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et al., 2015)", "plainTextFormattedCitation" : "(Ward et al., 2015)", "previouslyFormattedCitation" : "(Ward et al.,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15)</w:t>
      </w:r>
      <w:r w:rsidRPr="00A51407">
        <w:rPr>
          <w:rFonts w:cs="Times New Roman"/>
          <w:szCs w:val="24"/>
        </w:rPr>
        <w:fldChar w:fldCharType="end"/>
      </w:r>
      <w:r w:rsidRPr="00A51407">
        <w:rPr>
          <w:rFonts w:cs="Times New Roman"/>
          <w:szCs w:val="24"/>
        </w:rPr>
        <w:t xml:space="preserve">.  </w:t>
      </w:r>
      <w:r w:rsidRPr="00A51407">
        <w:rPr>
          <w:rFonts w:cs="Times New Roman"/>
        </w:rPr>
        <w:t>Overall, 64% of all adolescents aged 15 to 17 in South Africa experienced “Lifetime Poly-victimization” -</w:t>
      </w:r>
      <w:r w:rsidRPr="00A51407">
        <w:t xml:space="preserve"> </w:t>
      </w:r>
      <w:r w:rsidRPr="00A51407">
        <w:rPr>
          <w:rFonts w:cs="Times New Roman"/>
        </w:rPr>
        <w:t xml:space="preserve">numerous victimizations across different contexts throughout their lives </w:t>
      </w:r>
      <w:r w:rsidRPr="00A51407">
        <w:rPr>
          <w:rFonts w:cs="Times New Roman"/>
        </w:rPr>
        <w:fldChar w:fldCharType="begin" w:fldLock="1"/>
      </w:r>
      <w:r w:rsidRPr="00A51407">
        <w:rPr>
          <w:rFonts w:cs="Times New Roman"/>
        </w:rPr>
        <w:instrText>ADDIN CSL_CITATION { "citationItems" : [ { "id" : "ITEM-1",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1",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Leoschut &amp; Kafaar, 2017)", "plainTextFormattedCitation" : "(Leoschut &amp; Kafaar, 2017)", "previouslyFormattedCitation" : "(Leoschut &amp; Kafaar, 2017)" }, "properties" : { "noteIndex" : 0 }, "schema" : "https://github.com/citation-style-language/schema/raw/master/csl-citation.json" }</w:instrText>
      </w:r>
      <w:r w:rsidRPr="00A51407">
        <w:rPr>
          <w:rFonts w:cs="Times New Roman"/>
        </w:rPr>
        <w:fldChar w:fldCharType="separate"/>
      </w:r>
      <w:r w:rsidRPr="00A51407">
        <w:rPr>
          <w:rFonts w:cs="Times New Roman"/>
          <w:noProof/>
        </w:rPr>
        <w:t>(Leoschut &amp; Kafaar, 2017)</w:t>
      </w:r>
      <w:r w:rsidRPr="00A51407">
        <w:rPr>
          <w:rFonts w:cs="Times New Roman"/>
        </w:rPr>
        <w:fldChar w:fldCharType="end"/>
      </w:r>
      <w:r w:rsidRPr="00A51407">
        <w:rPr>
          <w:rFonts w:cs="Times New Roman"/>
        </w:rPr>
        <w:t xml:space="preserve">. “Lifetime Poly-victimization” is more frequent amongst socioeconomically disadvantaged adolescents due to chronic poverty, unemployment, parental stress, and household overcrowding </w:t>
      </w:r>
      <w:r w:rsidRPr="00A51407">
        <w:rPr>
          <w:rFonts w:cs="Times New Roman"/>
        </w:rPr>
        <w:fldChar w:fldCharType="begin" w:fldLock="1"/>
      </w:r>
      <w:r w:rsidRPr="00A51407">
        <w:rPr>
          <w:rFonts w:cs="Times New Roman"/>
        </w:rPr>
        <w:instrText>ADDIN CSL_CITATION { "citationItems" : [ { "id" : "ITEM-1", "itemData" : { "DOI" : "10.1016/S0140-6736(09)60948-X", "author" : [ { "dropping-particle" : "", "family" : "Seedat", "given" : "M", "non-dropping-particle" : "", "parse-names" : false, "suffix" : "" }, { "dropping-particle" : "", "family" : "Niekerk", "given" : "A", "non-dropping-particle" : "", "parse-names" : false, "suffix" : "" }, { "dropping-particle" : "", "family" : "Suffla", "given" : "S", "non-dropping-particle" : "", "parse-names" : false, "suffix" : "" }, { "dropping-particle" : "", "family" : "Ratele", "given" : "K", "non-dropping-particle" : "", "parse-names" : false, "suffix" : "" } ], "container-title" : "The Lancet", "id" : "ITEM-1", "issued" : { "date-parts" : [ [ "2009" ] ] }, "page" : "1011-22", "title" : "Violence and injuries in South Africa : prioritising an agenda for prevention Health in South Africa", "type" : "article-journal", "volume" : "374" }, "uris" : [ "http://www.mendeley.com/documents/?uuid=1270003a-8f67-45b4-9c0c-681452e53d4e" ] }, { "id" : "ITEM-2", "itemData" : { "DOI" : "10.1186/s12889-015-1792-4", "ISSN" : "???", "author" : [ { "dropping-particle" : "", "family" : "Meinck", "given" : "Franziska", "non-dropping-particle" : "", "parse-names" : false, "suffix" : "" }, { "dropping-particle" : "", "family" : "Cluver", "given" : "Lucie D", "non-dropping-particle" : "", "parse-names" : false, "suffix" : "" }, { "dropping-particle" : "", "family" : "Boyes", "given" : "Mark E", "non-dropping-particle" : "", "parse-names" : false, "suffix" : "" } ], "container-title" : "BMC Public Health", "id" : "ITEM-2", "issue" : "444", "issued" : { "date-parts" : [ [ "2015" ] ] }, "page" : "1-13", "publisher" : "???", "title" : "Household illness , poverty and physical and emotional child abuse victimisation : findings from South Africa \u2019 s first prospective cohort study", "type" : "article-journal", "volume" : "15" }, "uris" : [ "http://www.mendeley.com/documents/?uuid=e0aaf76c-bb57-4202-b9aa-16961dc65b04" ] }, { "id" : "ITEM-3", "itemData" : { "DOI" : "10.1002/car.2283", "author" : [ { "dropping-particle" : "", "family" : "Meinck", "given" : "Franziska", "non-dropping-particle" : "", "parse-names" : false, "suffix" : "" }, { "dropping-particle" : "", "family" : "Cluver", "given" : "Lucie", "non-dropping-particle" : "", "parse-names" : false, "suffix" : "" }, { "dropping-particle" : "", "family" : "Boyes", "given" : "Mark", "non-dropping-particle" : "", "parse-names" : false, "suffix" : "" } ], "container-title" : "Child Abuse Review", "id" : "ITEM-3", "issued" : { "date-parts" : [ [ "2013" ] ] }, "title" : "Risk and Protective Factors for Physical and Emotional Abuse Victimisation amongst Vulnerable Children in South Africa", "type" : "article-journal" }, "uris" : [ "http://www.mendeley.com/documents/?uuid=d8747506-d77a-409e-bc7f-75927b6991da" ] }, { "id" : "ITEM-4",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4", "issued" : { "date-parts" : [ [ "2015" ] ] }, "title" : "The Optimus Study on Child Abuse , Violence and Neglect in South Africa", "type" : "report" }, "uris" : [ "http://www.mendeley.com/documents/?uuid=5f1ecc24-ca45-49b1-ae54-a7734ab89362" ] }, { "id" : "ITEM-5", "itemData" : { "author" : [ { "dropping-particle" : "", "family" : "Burton", "given" : "P", "non-dropping-particle" : "", "parse-names" : false, "suffix" : "" }, { "dropping-particle" : "", "family" : "Leoschut", "given" : "L", "non-dropping-particle" : "", "parse-names" : false, "suffix" : "" } ], "container-title" : "Monograph Series, No 12", "id" : "ITEM-5", "issued" : { "date-parts" : [ [ "2013" ] ] }, "publisher" : "Centre for Justice and Crime Prevention", "publisher-place" : "Cape Town", "title" : "School violence in South Africa: Results of the 2012 National School Violence Study", "type" : "report" }, "uris" : [ "http://www.mendeley.com/documents/?uuid=04b05e4a-4df8-46ba-b196-23cde7d8d828" ] }, { "id" : "ITEM-6",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6",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Burton &amp; Leoschut, 2013a; Leoschut &amp; Kafaar, 2017; Meinck, Cluver, &amp; Boyes, 2013, 2015; Seedat, Niekerk, Suffla, &amp; Ratele, 2009; Ward et al., 2015)", "plainTextFormattedCitation" : "(Burton &amp; Leoschut, 2013a; Leoschut &amp; Kafaar, 2017; Meinck, Cluver, &amp; Boyes, 2013, 2015; Seedat, Niekerk, Suffla, &amp; Ratele, 2009; Ward et al., 2015)", "previouslyFormattedCitation" : "(Burton &amp; Leoschut, 2013a; Leoschut &amp; Kafaar, 2017; Meinck, Cluver, &amp; Boyes, 2013, 2015; Seedat, Niekerk, Suffla, &amp; Ratele, 2009; Ward et al., 2015)" }, "properties" : { "noteIndex" : 0 }, "schema" : "https://github.com/citation-style-language/schema/raw/master/csl-citation.json" }</w:instrText>
      </w:r>
      <w:r w:rsidRPr="00A51407">
        <w:rPr>
          <w:rFonts w:cs="Times New Roman"/>
        </w:rPr>
        <w:fldChar w:fldCharType="separate"/>
      </w:r>
      <w:r w:rsidRPr="00A51407">
        <w:rPr>
          <w:rFonts w:cs="Times New Roman"/>
          <w:noProof/>
        </w:rPr>
        <w:t>(Burton &amp; Leoschut, 2013a; Leoschut &amp; Kafaar, 2017; Meinck, Cluver, &amp; Boyes, 2013, 2015; Seedat, Niekerk, Suffla, &amp; Ratele, 2009; Ward et al., 2015)</w:t>
      </w:r>
      <w:r w:rsidRPr="00A51407">
        <w:rPr>
          <w:rFonts w:cs="Times New Roman"/>
        </w:rPr>
        <w:fldChar w:fldCharType="end"/>
      </w:r>
      <w:r w:rsidRPr="00A51407">
        <w:rPr>
          <w:rFonts w:cs="Times New Roman"/>
          <w:szCs w:val="24"/>
        </w:rPr>
        <w:t>.</w:t>
      </w:r>
    </w:p>
    <w:p w14:paraId="09871038" w14:textId="31BEA75B" w:rsidR="00685DAC" w:rsidRPr="00A51407" w:rsidRDefault="00685DAC" w:rsidP="00685DAC">
      <w:pPr>
        <w:rPr>
          <w:rFonts w:cs="Times New Roman"/>
          <w:b/>
          <w:szCs w:val="24"/>
        </w:rPr>
      </w:pPr>
      <w:r w:rsidRPr="00A51407">
        <w:rPr>
          <w:rFonts w:cs="Times New Roman"/>
          <w:b/>
          <w:szCs w:val="24"/>
        </w:rPr>
        <w:t xml:space="preserve">Exposure to violence and poor educational outcomes </w:t>
      </w:r>
    </w:p>
    <w:p w14:paraId="1D85F648" w14:textId="7B3BF269" w:rsidR="00685DAC" w:rsidRPr="00A51407" w:rsidRDefault="00685DAC" w:rsidP="00685DAC">
      <w:pPr>
        <w:ind w:firstLine="720"/>
        <w:rPr>
          <w:rFonts w:cs="Times New Roman"/>
          <w:szCs w:val="24"/>
        </w:rPr>
      </w:pPr>
      <w:r w:rsidRPr="00A51407">
        <w:rPr>
          <w:rFonts w:cs="Times New Roman"/>
          <w:szCs w:val="24"/>
        </w:rPr>
        <w:t xml:space="preserve">There is strong global and South African evidence demonstrating the impacts of exposure to violence on children’s mental and physical health </w:t>
      </w:r>
      <w:r w:rsidRPr="00A51407">
        <w:rPr>
          <w:rFonts w:cs="Times New Roman"/>
          <w:szCs w:val="24"/>
        </w:rPr>
        <w:fldChar w:fldCharType="begin" w:fldLock="1"/>
      </w:r>
      <w:r w:rsidR="00007F84" w:rsidRPr="00A51407">
        <w:rPr>
          <w:rFonts w:cs="Times New Roman"/>
          <w:szCs w:val="24"/>
        </w:rPr>
        <w:instrText>ADDIN CSL_CITATION { "citationItems" : [ { "id" : "ITEM-1", "itemData" : { "DOI" : "10.1016/j.jadohealth.2016.08.016", "ISSN" : "1054-139X", "author" : [ { "dropping-particle" : "", "family" : "Meinck", "given" : "Franziska", "non-dropping-particle" : "", "parse-names" : false, "suffix" : "" }, { "dropping-particle" : "", "family" : "Cluver", "given" : "Lucie Dale", "non-dropping-particle" : "", "parse-names" : false, "suffix" : "" }, { "dropping-particle" : "", "family" : "Orkin", "given" : "Frederick Mark", "non-dropping-particle" : "", "parse-names" : false, "suffix" : "" }, { "dropping-particle" : "", "family" : "Kuo", "given" : "Caroline", "non-dropping-particle" : "", "parse-names" : false, "suffix" : "" }, { "dropping-particle" : "", "family" : "Sharma", "given" : "Amogh Dhar", "non-dropping-particle" : "", "parse-names" : false, "suffix" : "" }, { "dropping-particle" : "", "family" : "Hensels", "given" : "Imca Sifra", "non-dropping-particle" : "", "parse-names" : false, "suffix" : "" }, { "dropping-particle" : "", "family" : "Sherr", "given" : "Lorraine", "non-dropping-particle" : "", "parse-names" : false, "suffix" : "" } ], "container-title" : "Journal of Adolescent Health", "id" : "ITEM-1", "issue" : "1", "issued" : { "date-parts" : [ [ "2016" ] ] }, "page" : "57-64", "publisher" : "Elsevier Inc.", "title" : "Pathways From Family Disadvantage via Abusive Parenting and Caregiver Mental Health to Adolescent Health Risks in South Africa", "type" : "article-journal", "volume" : "60" }, "uris" : [ "http://www.mendeley.com/documents/?uuid=28e21e06-8628-492e-a709-3c361c7d21e3" ] }, { "id" : "ITEM-2",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2", "issue" : "1", "issued" : { "date-parts" : [ [ "2001" ] ] }, "page" : "16-25", "title" : "Exposure to Violence , Coping Resources , and Psychological Adjustment of South African Children", "type" : "article-journal", "volume" : "71" }, "uris" : [ "http://www.mendeley.com/documents/?uuid=35287a74-e9b2-4fe9-9cfd-229091c852f6" ] }, { "id" : "ITEM-3", "itemData" : { "author" : [ { "dropping-particle" : "", "family" : "WHO", "given" : "", "non-dropping-particle" : "", "parse-names" : false, "suffix" : "" } ], "container-title" : "Global Status Report on Violence Prevention", "editor" : [ { "dropping-particle" : "", "family" : "World Health Organisation", "given" : "", "non-dropping-particle" : "", "parse-names" : false, "suffix" : "" } ], "id" : "ITEM-3", "issued" : { "date-parts" : [ [ "2014" ] ] }, "publisher-place" : "Geneva", "title" : "Chapter 3. Child abuse and neglect by parents and other caregivers", "type" : "chapter" }, "uris" : [ "http://www.mendeley.com/documents/?uuid=4f6364d7-be2b-4735-9f44-6be68759abfc" ] } ], "mendeley" : { "formattedCitation" : "(Barbarin, Richter, &amp; Wet, 2001; Meinck, Cluver, Orkin, et al., 2016; WHO, 2014)", "plainTextFormattedCitation" : "(Barbarin, Richter, &amp; Wet, 2001; Meinck, Cluver, Orkin, et al., 2016; WHO, 2014)", "previouslyFormattedCitation" : "(Barbarin, Richter, &amp; Wet, 2001; Meinck, Cluver, Orkin, et al., 2016; WHO, 2014)" }, "properties" : { "noteIndex" : 0 }, "schema" : "https://github.com/citation-style-language/schema/raw/master/csl-citation.json" }</w:instrText>
      </w:r>
      <w:r w:rsidRPr="00A51407">
        <w:rPr>
          <w:rFonts w:cs="Times New Roman"/>
          <w:szCs w:val="24"/>
        </w:rPr>
        <w:fldChar w:fldCharType="separate"/>
      </w:r>
      <w:r w:rsidR="00267588" w:rsidRPr="00A51407">
        <w:rPr>
          <w:rFonts w:cs="Times New Roman"/>
          <w:noProof/>
          <w:szCs w:val="24"/>
        </w:rPr>
        <w:t>(Barbarin, Richter, &amp; Wet, 2001; Meinck, Cluver, Orkin, et al., 2016; WHO, 2014)</w:t>
      </w:r>
      <w:r w:rsidRPr="00A51407">
        <w:rPr>
          <w:rFonts w:cs="Times New Roman"/>
          <w:szCs w:val="24"/>
        </w:rPr>
        <w:fldChar w:fldCharType="end"/>
      </w:r>
      <w:r w:rsidRPr="00A51407">
        <w:rPr>
          <w:rFonts w:cs="Times New Roman"/>
          <w:szCs w:val="24"/>
        </w:rPr>
        <w:t xml:space="preserve">. However fewer studies have focused on the relationships between children’s exposure to violence and educational outcomes. </w:t>
      </w:r>
    </w:p>
    <w:p w14:paraId="4FE4805E" w14:textId="06611AF6" w:rsidR="0000760A" w:rsidRPr="00A51407" w:rsidRDefault="0000760A" w:rsidP="0000760A">
      <w:pPr>
        <w:ind w:firstLine="720"/>
        <w:rPr>
          <w:rFonts w:cs="Times New Roman"/>
          <w:szCs w:val="24"/>
          <w:lang w:val="en-GB"/>
        </w:rPr>
      </w:pPr>
      <w:r w:rsidRPr="00A51407">
        <w:rPr>
          <w:rFonts w:cs="Times New Roman"/>
          <w:szCs w:val="24"/>
          <w:lang w:val="en-GB"/>
        </w:rPr>
        <w:t xml:space="preserve">While evidence on the relationship between violence and adolescents’ educational outcomes in Sub-Saharan Africa is scarce, more research can be found in other regions. For instance, a recent review found 16 cross-sectional retrospective studies from the US, Canada, </w:t>
      </w:r>
      <w:r w:rsidRPr="00A51407">
        <w:rPr>
          <w:rFonts w:cs="Times New Roman"/>
          <w:szCs w:val="24"/>
          <w:lang w:val="en-GB"/>
        </w:rPr>
        <w:lastRenderedPageBreak/>
        <w:t xml:space="preserve">Israel and the UK, showing that childhood maltreatment within the family was associated with later poor academic performance </w:t>
      </w:r>
      <w:r w:rsidRPr="00A51407">
        <w:rPr>
          <w:rFonts w:cs="Times New Roman"/>
          <w:szCs w:val="24"/>
          <w:lang w:val="en-GB"/>
        </w:rPr>
        <w:fldChar w:fldCharType="begin" w:fldLock="1"/>
      </w:r>
      <w:r w:rsidRPr="00A51407">
        <w:rPr>
          <w:rFonts w:cs="Times New Roman"/>
          <w:szCs w:val="24"/>
          <w:lang w:val="en-GB"/>
        </w:rPr>
        <w:instrText>ADDIN CSL_CITATION { "citationItems" : [ { "id" : "ITEM-1", "itemData" : { "DOI" : "10.1177/1524838014537908", "author" : [ { "dropping-particle" : "", "family" : "Romano", "given" : "Elisa", "non-dropping-particle" : "", "parse-names" : false, "suffix" : "" }, { "dropping-particle" : "", "family" : "Babchishin", "given" : "Lyzon", "non-dropping-particle" : "", "parse-names" : false, "suffix" : "" }, { "dropping-particle" : "", "family" : "Marquis", "given" : "Robyn", "non-dropping-particle" : "", "parse-names" : false, "suffix" : "" }, { "dropping-particle" : "", "family" : "Fre", "given" : "Sabrina", "non-dropping-particle" : "", "parse-names" : false, "suffix" : "" } ], "container-title" : "Trauma Violence &amp; Abuse", "id" : "ITEM-1", "issue" : "4", "issued" : { "date-parts" : [ [ "2015" ] ] }, "page" : "418-437", "title" : "Childhood Maltreatment and Educational Outcomes", "type" : "article-journal", "volume" : "16" }, "uris" : [ "http://www.mendeley.com/documents/?uuid=5423d4c7-9f6d-4a22-8d21-158565f46db5" ] } ], "mendeley" : { "formattedCitation" : "(Romano, Babchishin, Marquis, &amp; Fre, 2015)", "plainTextFormattedCitation" : "(Romano, Babchishin, Marquis, &amp; Fre, 2015)", "previouslyFormattedCitation" : "(Romano, Babchishin, Marquis, &amp; Fre, 2015)" }, "properties" : { "noteIndex" : 0 }, "schema" : "https://github.com/citation-style-language/schema/raw/master/csl-citation.json" }</w:instrText>
      </w:r>
      <w:r w:rsidRPr="00A51407">
        <w:rPr>
          <w:rFonts w:cs="Times New Roman"/>
          <w:szCs w:val="24"/>
          <w:lang w:val="en-GB"/>
        </w:rPr>
        <w:fldChar w:fldCharType="separate"/>
      </w:r>
      <w:r w:rsidRPr="00A51407">
        <w:rPr>
          <w:rFonts w:cs="Times New Roman"/>
          <w:szCs w:val="24"/>
          <w:lang w:val="en-GB"/>
        </w:rPr>
        <w:t>(Romano, Babchishin, Marquis, &amp; Fre, 2015)</w:t>
      </w:r>
      <w:r w:rsidRPr="00A51407">
        <w:rPr>
          <w:rFonts w:cs="Times New Roman"/>
          <w:szCs w:val="24"/>
        </w:rPr>
        <w:fldChar w:fldCharType="end"/>
      </w:r>
      <w:r w:rsidRPr="00A51407">
        <w:rPr>
          <w:rFonts w:cs="Times New Roman"/>
          <w:szCs w:val="24"/>
          <w:lang w:val="en-GB"/>
        </w:rPr>
        <w:t xml:space="preserve">. This review found that physical abuse, sexual abuse and neglect were independently associated with enrolment in lower grades, higher grade repetition, and academic underachievement. Furthermore, the negative impact of maltreatment within the family on academic outcomes was more pronounced for children with multiple maltreatment experiences, as well as children exposed to specific types of maltreatment such as neglect </w:t>
      </w:r>
      <w:r w:rsidRPr="00A51407">
        <w:rPr>
          <w:rFonts w:cs="Times New Roman"/>
          <w:szCs w:val="24"/>
          <w:lang w:val="en-GB"/>
        </w:rPr>
        <w:fldChar w:fldCharType="begin" w:fldLock="1"/>
      </w:r>
      <w:r w:rsidRPr="00A51407">
        <w:rPr>
          <w:rFonts w:cs="Times New Roman"/>
          <w:szCs w:val="24"/>
          <w:lang w:val="en-GB"/>
        </w:rPr>
        <w:instrText>ADDIN CSL_CITATION { "citationItems" : [ { "id" : "ITEM-1", "itemData" : { "DOI" : "10.1177/1524838014537908", "author" : [ { "dropping-particle" : "", "family" : "Romano", "given" : "Elisa", "non-dropping-particle" : "", "parse-names" : false, "suffix" : "" }, { "dropping-particle" : "", "family" : "Babchishin", "given" : "Lyzon", "non-dropping-particle" : "", "parse-names" : false, "suffix" : "" }, { "dropping-particle" : "", "family" : "Marquis", "given" : "Robyn", "non-dropping-particle" : "", "parse-names" : false, "suffix" : "" }, { "dropping-particle" : "", "family" : "Fre", "given" : "Sabrina", "non-dropping-particle" : "", "parse-names" : false, "suffix" : "" } ], "container-title" : "Trauma Violence &amp; Abuse", "id" : "ITEM-1", "issue" : "4", "issued" : { "date-parts" : [ [ "2015" ] ] }, "page" : "418-437", "title" : "Childhood Maltreatment and Educational Outcomes", "type" : "article-journal", "volume" : "16" }, "uris" : [ "http://www.mendeley.com/documents/?uuid=5423d4c7-9f6d-4a22-8d21-158565f46db5" ] } ], "mendeley" : { "formattedCitation" : "(Romano et al., 2015)", "plainTextFormattedCitation" : "(Romano et al., 2015)", "previouslyFormattedCitation" : "(Romano et al., 2015)" }, "properties" : { "noteIndex" : 0 }, "schema" : "https://github.com/citation-style-language/schema/raw/master/csl-citation.json" }</w:instrText>
      </w:r>
      <w:r w:rsidRPr="00A51407">
        <w:rPr>
          <w:rFonts w:cs="Times New Roman"/>
          <w:szCs w:val="24"/>
          <w:lang w:val="en-GB"/>
        </w:rPr>
        <w:fldChar w:fldCharType="separate"/>
      </w:r>
      <w:r w:rsidRPr="00A51407">
        <w:rPr>
          <w:rFonts w:cs="Times New Roman"/>
          <w:szCs w:val="24"/>
          <w:lang w:val="en-GB"/>
        </w:rPr>
        <w:t>(Romano et al., 2015)</w:t>
      </w:r>
      <w:r w:rsidRPr="00A51407">
        <w:rPr>
          <w:rFonts w:cs="Times New Roman"/>
          <w:szCs w:val="24"/>
        </w:rPr>
        <w:fldChar w:fldCharType="end"/>
      </w:r>
      <w:r w:rsidRPr="00A51407">
        <w:rPr>
          <w:rFonts w:cs="Times New Roman"/>
          <w:szCs w:val="24"/>
          <w:lang w:val="en-GB"/>
        </w:rPr>
        <w:t xml:space="preserve">. Similarly, a cross-sectional study with adolescent students from an urban, ethnically diverse school in the US showed that youth with multiple victimizations outside the home (bullying, conventional crime and sexual victimization) experienced more psychological distress and earned lower grades than their peers </w:t>
      </w:r>
      <w:r w:rsidRPr="00A51407">
        <w:rPr>
          <w:rFonts w:cs="Times New Roman"/>
          <w:szCs w:val="24"/>
          <w:lang w:val="en-GB"/>
        </w:rPr>
        <w:fldChar w:fldCharType="begin" w:fldLock="1"/>
      </w:r>
      <w:r w:rsidRPr="00A51407">
        <w:rPr>
          <w:rFonts w:cs="Times New Roman"/>
          <w:szCs w:val="24"/>
          <w:lang w:val="en-GB"/>
        </w:rPr>
        <w:instrText>ADDIN CSL_CITATION { "citationItems" : [ { "id" : "ITEM-1", "itemData" : { "DOI" : "10.1016/j.chiabu.2006.12.006", "author" : [ { "dropping-particle" : "", "family" : "Holt", "given" : "M.", "non-dropping-particle" : "", "parse-names" : false, "suffix" : "" }, { "dropping-particle" : "", "family" : "Finkelhor", "given" : "D.", "non-dropping-particle" : "", "parse-names" : false, "suffix" : "" }, { "dropping-particle" : "", "family" : "Kantor", "given" : "G.", "non-dropping-particle" : "", "parse-names" : false, "suffix" : "" } ], "container-title" : "Child abuse &amp; neglect", "id" : "ITEM-1", "issued" : { "date-parts" : [ [ "2007" ] ] }, "page" : "503-515", "title" : "Multiple victimization experiences of urban elementary school students: Associations with psychosocial functioning and academic performance", "type" : "article-journal", "volume" : "31" }, "uris" : [ "http://www.mendeley.com/documents/?uuid=e3ceb31b-8331-48ca-862b-85ba8008d0b3" ] } ], "mendeley" : { "formattedCitation" : "(Holt, Finkelhor, &amp; Kantor, 2007)", "plainTextFormattedCitation" : "(Holt, Finkelhor, &amp; Kantor, 2007)", "previouslyFormattedCitation" : "(Holt, Finkelhor, &amp; Kantor, 2007)" }, "properties" : { "noteIndex" : 0 }, "schema" : "https://github.com/citation-style-language/schema/raw/master/csl-citation.json" }</w:instrText>
      </w:r>
      <w:r w:rsidRPr="00A51407">
        <w:rPr>
          <w:rFonts w:cs="Times New Roman"/>
          <w:szCs w:val="24"/>
          <w:lang w:val="en-GB"/>
        </w:rPr>
        <w:fldChar w:fldCharType="separate"/>
      </w:r>
      <w:r w:rsidRPr="00A51407">
        <w:rPr>
          <w:rFonts w:cs="Times New Roman"/>
          <w:szCs w:val="24"/>
          <w:lang w:val="en-GB"/>
        </w:rPr>
        <w:t>(Holt, Finkelhor, &amp; Kantor, 2007)</w:t>
      </w:r>
      <w:r w:rsidRPr="00A51407">
        <w:rPr>
          <w:rFonts w:cs="Times New Roman"/>
          <w:szCs w:val="24"/>
        </w:rPr>
        <w:fldChar w:fldCharType="end"/>
      </w:r>
      <w:r w:rsidRPr="00A51407">
        <w:rPr>
          <w:rFonts w:cs="Times New Roman"/>
          <w:szCs w:val="24"/>
          <w:lang w:val="en-GB"/>
        </w:rPr>
        <w:t xml:space="preserve">.  Likewise, a cross-sectional study with young adolescents from urban areas in Jamaica found that school-based peer violence, physical punishment at school, and community violence were independently associated with poor school achievement. In addition, children experiencing higher levels of violence had the poorest academic achievement compared to other children, suggesting a dose-response effect </w:t>
      </w:r>
      <w:r w:rsidRPr="00A51407">
        <w:rPr>
          <w:rFonts w:cs="Times New Roman"/>
          <w:szCs w:val="24"/>
          <w:lang w:val="en-GB"/>
        </w:rPr>
        <w:fldChar w:fldCharType="begin" w:fldLock="1"/>
      </w:r>
      <w:r w:rsidRPr="00A51407">
        <w:rPr>
          <w:rFonts w:cs="Times New Roman"/>
          <w:szCs w:val="24"/>
          <w:lang w:val="en-GB"/>
        </w:rPr>
        <w:instrText>ADDIN CSL_CITATION { "citationItems" : [ { "id" : "ITEM-1", "itemData" : { "DOI" : "10.1016/j.chiabu.2008.05.011", "author" : [ { "dropping-particle" : "", "family" : "Baker-henningham", "given" : "Helen", "non-dropping-particle" : "", "parse-names" : false, "suffix" : "" }, { "dropping-particle" : "", "family" : "Meeks-gardner", "given" : "Julie", "non-dropping-particle" : "", "parse-names" : false, "suffix" : "" }, { "dropping-particle" : "", "family" : "Chang", "given" : "Susan", "non-dropping-particle" : "", "parse-names" : false, "suffix" : "" }, { "dropping-particle" : "", "family" : "Walker", "given" : "Susan", "non-dropping-particle" : "", "parse-names" : false, "suffix" : "" } ], "container-title" : "Child abuse &amp; Neglect", "id" : "ITEM-1", "issued" : { "date-parts" : [ [ "2009" ] ] }, "page" : "296-306", "title" : "Child Abuse &amp; Neglect Experiences of violence and deficits in academic achievement among urban primary school children in Jamaica \u0b1d", "type" : "article-journal", "volume" : "33" }, "uris" : [ "http://www.mendeley.com/documents/?uuid=779e2ce9-fb71-4d2e-b404-d70cc24dd30c" ] } ], "mendeley" : { "formattedCitation" : "(Baker-henningham, Meeks-gardner, Chang, &amp; Walker, 2009)", "plainTextFormattedCitation" : "(Baker-henningham, Meeks-gardner, Chang, &amp; Walker, 2009)", "previouslyFormattedCitation" : "(Baker-henningham, Meeks-gardner, Chang, &amp; Walker, 2009)" }, "properties" : { "noteIndex" : 0 }, "schema" : "https://github.com/citation-style-language/schema/raw/master/csl-citation.json" }</w:instrText>
      </w:r>
      <w:r w:rsidRPr="00A51407">
        <w:rPr>
          <w:rFonts w:cs="Times New Roman"/>
          <w:szCs w:val="24"/>
          <w:lang w:val="en-GB"/>
        </w:rPr>
        <w:fldChar w:fldCharType="separate"/>
      </w:r>
      <w:r w:rsidRPr="00A51407">
        <w:rPr>
          <w:rFonts w:cs="Times New Roman"/>
          <w:szCs w:val="24"/>
          <w:lang w:val="en-GB"/>
        </w:rPr>
        <w:t>(Baker-henningham, Meeks-gardner, Chang, &amp; Walker, 2009)</w:t>
      </w:r>
      <w:r w:rsidRPr="00A51407">
        <w:rPr>
          <w:rFonts w:cs="Times New Roman"/>
          <w:szCs w:val="24"/>
        </w:rPr>
        <w:fldChar w:fldCharType="end"/>
      </w:r>
      <w:r w:rsidR="00276E8A" w:rsidRPr="00A51407">
        <w:rPr>
          <w:rFonts w:cs="Times New Roman"/>
          <w:szCs w:val="24"/>
        </w:rPr>
        <w:t>.</w:t>
      </w:r>
    </w:p>
    <w:p w14:paraId="12E16FA8" w14:textId="4595F15C" w:rsidR="00685DAC" w:rsidRPr="00A51407" w:rsidRDefault="00685DAC" w:rsidP="00685DAC">
      <w:pPr>
        <w:ind w:firstLine="720"/>
        <w:rPr>
          <w:rFonts w:cs="Times New Roman"/>
          <w:szCs w:val="24"/>
        </w:rPr>
      </w:pPr>
      <w:r w:rsidRPr="00A51407">
        <w:rPr>
          <w:rFonts w:cs="Times New Roman"/>
          <w:szCs w:val="24"/>
        </w:rPr>
        <w:t xml:space="preserve">In South Africa, one longitudinal and two cross-sectional studies exist investigating the impact of harsh parenting, plus exposure to domestic and community violence on the educational outcomes of children and adolescents </w:t>
      </w:r>
      <w:r w:rsidRPr="00A51407">
        <w:rPr>
          <w:rFonts w:cs="Times New Roman"/>
          <w:szCs w:val="24"/>
        </w:rPr>
        <w:fldChar w:fldCharType="begin" w:fldLock="1"/>
      </w:r>
      <w:r w:rsidRPr="00A51407">
        <w:rPr>
          <w:rFonts w:cs="Times New Roman"/>
          <w:szCs w:val="24"/>
        </w:rPr>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id" : "ITEM-2", "itemData" : { "DOI" : "10.1002/hec.3065", "author" : [ { "dropping-particle" : "", "family" : "Pieterse", "given" : "Duncan", "non-dropping-particle" : "", "parse-names" : false, "suffix" : "" } ], "container-title" : "Health Economics", "id" : "ITEM-2", "issue" : "7", "issued" : { "date-parts" : [ [ "2015" ] ] }, "page" : "876-894", "title" : "Childhood Maltreatment and Educational Outcomes: Evidence from South Africa Health Economics", "type" : "article-journal", "volume" : "24" }, "uris" : [ "http://www.mendeley.com/documents/?uuid=3e3216b7-da22-4f76-b06b-3762e3f5d848" ] }, { "id" : "ITEM-3",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3",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Barbarin et al., 2001; Pieterse, 2015; Sherr et al., 2016)", "plainTextFormattedCitation" : "(Barbarin et al., 2001; Pieterse, 2015; Sherr et al., 2016)", "previouslyFormattedCitation" : "(Barbarin et al., 2001; Pieterse, 2015; Sherr et al., 201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arbarin et al., 2001; Pieterse, 2015; Sherr et al., 2016)</w:t>
      </w:r>
      <w:r w:rsidRPr="00A51407">
        <w:rPr>
          <w:rFonts w:cs="Times New Roman"/>
          <w:szCs w:val="24"/>
        </w:rPr>
        <w:fldChar w:fldCharType="end"/>
      </w:r>
      <w:r w:rsidRPr="00A51407">
        <w:rPr>
          <w:rFonts w:cs="Times New Roman"/>
          <w:szCs w:val="24"/>
        </w:rPr>
        <w:t xml:space="preserve">. In a cross-sectional study of 4,747 youths aged 14–22 in Cape Town, being physically hit hard on a regular basis was associated with an increased probability of school dropout and a reduction in numeracy test scores </w:t>
      </w:r>
      <w:r w:rsidRPr="00A51407">
        <w:rPr>
          <w:rFonts w:cs="Times New Roman"/>
          <w:szCs w:val="24"/>
        </w:rPr>
        <w:fldChar w:fldCharType="begin" w:fldLock="1"/>
      </w:r>
      <w:r w:rsidRPr="00A51407">
        <w:rPr>
          <w:rFonts w:cs="Times New Roman"/>
          <w:szCs w:val="24"/>
        </w:rPr>
        <w:instrText>ADDIN CSL_CITATION { "citationItems" : [ { "id" : "ITEM-1", "itemData" : { "DOI" : "10.1002/hec.3065", "author" : [ { "dropping-particle" : "", "family" : "Pieterse", "given" : "Duncan", "non-dropping-particle" : "", "parse-names" : false, "suffix" : "" } ], "container-title" : "Health Economics", "id" : "ITEM-1", "issue" : "7", "issued" : { "date-parts" : [ [ "2015" ] ] }, "page" : "876-894", "title" : "Childhood Maltreatment and Educational Outcomes: Evidence from South Africa Health Economics", "type" : "article-journal", "volume" : "24" }, "uris" : [ "http://www.mendeley.com/documents/?uuid=3e3216b7-da22-4f76-b06b-3762e3f5d848" ] } ], "mendeley" : { "formattedCitation" : "(Pieterse, 2015)", "plainTextFormattedCitation" : "(Pieterse, 2015)", "previouslyFormattedCitation" : "(Pieterse,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Pieterse, 2015)</w:t>
      </w:r>
      <w:r w:rsidRPr="00A51407">
        <w:rPr>
          <w:rFonts w:cs="Times New Roman"/>
          <w:szCs w:val="24"/>
        </w:rPr>
        <w:fldChar w:fldCharType="end"/>
      </w:r>
      <w:r w:rsidRPr="00A51407">
        <w:rPr>
          <w:rFonts w:cs="Times New Roman"/>
          <w:szCs w:val="24"/>
        </w:rPr>
        <w:t xml:space="preserve">. Similar results were obtained in a study of 626 six-year-old children in South Africa. Here, family violence was inversely associated with academic motivation, and community violence was not found to affect academic functioning </w:t>
      </w:r>
      <w:r w:rsidRPr="00A51407">
        <w:rPr>
          <w:rFonts w:cs="Times New Roman"/>
          <w:szCs w:val="24"/>
        </w:rPr>
        <w:fldChar w:fldCharType="begin" w:fldLock="1"/>
      </w:r>
      <w:r w:rsidRPr="00A51407">
        <w:rPr>
          <w:rFonts w:cs="Times New Roman"/>
          <w:szCs w:val="24"/>
        </w:rPr>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mendeley" : { "formattedCitation" : "(Barbarin et al., 2001)", "plainTextFormattedCitation" : "(Barbarin et al., 2001)", "previouslyFormattedCitation" : "(Barbarin et al., 2001)"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arbarin et al., 2001)</w:t>
      </w:r>
      <w:r w:rsidRPr="00A51407">
        <w:rPr>
          <w:rFonts w:cs="Times New Roman"/>
          <w:szCs w:val="24"/>
        </w:rPr>
        <w:fldChar w:fldCharType="end"/>
      </w:r>
      <w:r w:rsidRPr="00A51407">
        <w:rPr>
          <w:rFonts w:cs="Times New Roman"/>
          <w:szCs w:val="24"/>
        </w:rPr>
        <w:t xml:space="preserve">. Also, results from a one-year longitudinal study of children aged 4-13 showed that </w:t>
      </w:r>
      <w:r w:rsidRPr="00A51407">
        <w:rPr>
          <w:rFonts w:cs="Times New Roman"/>
          <w:szCs w:val="24"/>
        </w:rPr>
        <w:lastRenderedPageBreak/>
        <w:t xml:space="preserve">children exposed to emotional abuse by their parents at baseline were ten times less likely to still be enrolled in school for the one year follow-up </w:t>
      </w:r>
      <w:r w:rsidRPr="00A51407">
        <w:rPr>
          <w:rFonts w:cs="Times New Roman"/>
          <w:szCs w:val="24"/>
        </w:rPr>
        <w:fldChar w:fldCharType="begin" w:fldLock="1"/>
      </w:r>
      <w:r w:rsidRPr="00A51407">
        <w:rPr>
          <w:rFonts w:cs="Times New Roman"/>
          <w:szCs w:val="24"/>
        </w:rPr>
        <w:instrText>ADDIN CSL_CITATION { "citationItems" : [ { "id" : "ITEM-1",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1",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Sherr et al., 2016)", "plainTextFormattedCitation" : "(Sherr et al., 2016)", "previouslyFormattedCitation" : "(Sherr et al., 201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herr et al., 2016)</w:t>
      </w:r>
      <w:r w:rsidRPr="00A51407">
        <w:rPr>
          <w:rFonts w:cs="Times New Roman"/>
          <w:szCs w:val="24"/>
        </w:rPr>
        <w:fldChar w:fldCharType="end"/>
      </w:r>
      <w:r w:rsidRPr="00A51407">
        <w:rPr>
          <w:rFonts w:cs="Times New Roman"/>
          <w:szCs w:val="24"/>
        </w:rPr>
        <w:t>. In the same study, harsh parenting was also associated with poor grade progression.</w:t>
      </w:r>
    </w:p>
    <w:p w14:paraId="6D8549D5" w14:textId="77777777" w:rsidR="00685DAC" w:rsidRPr="00A51407" w:rsidRDefault="00685DAC" w:rsidP="00685DAC">
      <w:pPr>
        <w:ind w:firstLine="720"/>
        <w:rPr>
          <w:rFonts w:cs="Times New Roman"/>
          <w:szCs w:val="24"/>
        </w:rPr>
      </w:pPr>
      <w:r w:rsidRPr="00A51407">
        <w:rPr>
          <w:rFonts w:cs="Times New Roman"/>
          <w:szCs w:val="24"/>
        </w:rPr>
        <w:t xml:space="preserve">The three studies described above all used ‘variable-based analyses’ </w:t>
      </w:r>
      <w:r w:rsidRPr="00A51407">
        <w:rPr>
          <w:rFonts w:cs="Times New Roman"/>
          <w:szCs w:val="24"/>
        </w:rPr>
        <w:fldChar w:fldCharType="begin" w:fldLock="1"/>
      </w:r>
      <w:r w:rsidRPr="00A51407">
        <w:rPr>
          <w:rFonts w:cs="Times New Roman"/>
          <w:szCs w:val="24"/>
        </w:rPr>
        <w:instrText>ADDIN CSL_CITATION { "citationItems" : [ { "id" : "ITEM-1", "itemData" : { "DOI" : "10.1016/j.chiabu.2012.07.001.Does", "ISBN" : "5852752991", "author" : [ { "dropping-particle" : "", "family" : "Petrenko", "given" : "C", "non-dropping-particle" : "", "parse-names" : false, "suffix" : "" }, { "dropping-particle" : "", "family" : "Friend", "given" : "A", "non-dropping-particle" : "", "parse-names" : false, "suffix" : "" }, { "dropping-particle" : "", "family" : "Garrido", "given" : "E", "non-dropping-particle" : "", "parse-names" : false, "suffix" : "" }, { "dropping-particle" : "", "family" : "Taussig", "given" : "H", "non-dropping-particle" : "", "parse-names" : false, "suffix" : "" }, { "dropping-particle" : "", "family" : "Culhane", "given" : "S", "non-dropping-particle" : "", "parse-names" : false, "suffix" : "" } ], "container-title" : "Child Abuse &amp; Neglect", "id" : "ITEM-1", "issue" : "9", "issued" : { "date-parts" : [ [ "2013" ] ] }, "page" : "633-644", "title" : "Does subtype matter? Assessing the effects of maltreatment on fucntioning in preadolescent youth in out-of-home care", "type" : "article-journal", "volume" : "36" }, "uris" : [ "http://www.mendeley.com/documents/?uuid=d452bb94-f11b-44bf-a6e4-3253f3b99d31" ] } ], "mendeley" : { "formattedCitation" : "(Petrenko, Friend, Garrido, Taussig, &amp; Culhane, 2013)", "plainTextFormattedCitation" : "(Petrenko, Friend, Garrido, Taussig, &amp; Culhane, 2013)", "previouslyFormattedCitation" : "(Petrenko, Friend, Garrido, Taussig, &amp; Culhane, 201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Petrenko, Friend, Garrido, Taussig, &amp; Culhane, 2013)</w:t>
      </w:r>
      <w:r w:rsidRPr="00A51407">
        <w:rPr>
          <w:rFonts w:cs="Times New Roman"/>
          <w:szCs w:val="24"/>
        </w:rPr>
        <w:fldChar w:fldCharType="end"/>
      </w:r>
      <w:r w:rsidRPr="00A51407">
        <w:rPr>
          <w:rFonts w:cs="Times New Roman"/>
          <w:szCs w:val="24"/>
        </w:rPr>
        <w:t xml:space="preserve"> to investigate single relationships between specific forms of violence and negative educational outcomes among young children </w:t>
      </w:r>
      <w:r w:rsidRPr="00A51407">
        <w:rPr>
          <w:rFonts w:cs="Times New Roman"/>
          <w:szCs w:val="24"/>
        </w:rPr>
        <w:fldChar w:fldCharType="begin" w:fldLock="1"/>
      </w:r>
      <w:r w:rsidRPr="00A51407">
        <w:rPr>
          <w:rFonts w:cs="Times New Roman"/>
          <w:szCs w:val="24"/>
        </w:rPr>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id" : "ITEM-2", "itemData" : { "DOI" : "10.1093/inthealth/ihv070", "author" : [ { "dropping-particle" : "", "family" : "Sherr", "given" : "L", "non</w:instrText>
      </w:r>
      <w:r w:rsidRPr="00A51407">
        <w:rPr>
          <w:rFonts w:cs="Times New Roman"/>
          <w:szCs w:val="24"/>
          <w:lang w:val="fr-FR"/>
        </w:rPr>
        <w:instrText>-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2",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Barbarin et al., 2001; Sherr et al., 2016)", "plainTextFormattedCitation" : "(Barbarin et al., 2001; Sherr et al., 2016)", "previouslyFormattedCitation" : "(Barbarin et al., 2001; Sherr et al., 201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lang w:val="fr-FR"/>
        </w:rPr>
        <w:t>(Barbarin et al., 2001; Sherr et al., 2016)</w:t>
      </w:r>
      <w:r w:rsidRPr="00A51407">
        <w:rPr>
          <w:rFonts w:cs="Times New Roman"/>
          <w:szCs w:val="24"/>
        </w:rPr>
        <w:fldChar w:fldCharType="end"/>
      </w:r>
      <w:r w:rsidRPr="00A51407">
        <w:rPr>
          <w:rFonts w:cs="Times New Roman"/>
          <w:szCs w:val="24"/>
          <w:lang w:val="fr-FR"/>
        </w:rPr>
        <w:t xml:space="preserve"> and adolescents </w:t>
      </w:r>
      <w:r w:rsidRPr="00A51407">
        <w:rPr>
          <w:rFonts w:cs="Times New Roman"/>
          <w:szCs w:val="24"/>
        </w:rPr>
        <w:fldChar w:fldCharType="begin" w:fldLock="1"/>
      </w:r>
      <w:r w:rsidRPr="00A51407">
        <w:rPr>
          <w:rFonts w:cs="Times New Roman"/>
          <w:szCs w:val="24"/>
          <w:lang w:val="fr-FR"/>
        </w:rPr>
        <w:instrText>ADDIN CSL_CITATION { "citationItems" : [ { "id" : "ITEM-1",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1", "issue" : "8", "issued" : { "date-parts" : [ [ "2016" ] ] }, "page" : "36-43", "title" : "Exposure to violence predicts poor educational outcomes in young children in South Africa and Malawi", "type" : "article-journal" }, "uris" : [ "http://www.mendeley.com/documents/?uuid=5194252a-4491-48ff-b7b5-ad5298752437" ] }, { "id" : "ITEM-2", "itemData" : { "DOI" : "10.1002/hec.3065", "author" : [ { "dropping-particle" : "", "family" : "Pieterse", "given" : "Duncan", "non-dropping-particle" : "", "parse-names" : false, "suffix" : "" } ], "container-title" : "Health Economics", "id" : "ITEM-2", "issue" : "7", "issued" : { "date-parts" : [ [ "2015" ] ] }, "page" : "876-894", "title" : "Childhood Maltreatment and Educational Outcomes: Evidence from South Africa Health Economics", "type" : "article-journal", "volume" : "24" }, "uris" : [ "http://www.mendeley.com/documents/?uuid=3e3216b7-da22-4f76-b06b-3762e3f5d848" ] } ], "mendeley" : { "formattedCitation" : "(Pieterse, 2015; Sherr et al., 2016)", "plainTextFormattedCitation" : "(Pieterse, 2015; Sherr et al., 2016)", "previouslyFormattedCitation" : "(Pieterse, 2015; Sherr et al., 201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lang w:val="fr-FR"/>
        </w:rPr>
        <w:t>(Pieterse, 2015; Sherr et al., 2016)</w:t>
      </w:r>
      <w:r w:rsidRPr="00A51407">
        <w:rPr>
          <w:rFonts w:cs="Times New Roman"/>
          <w:szCs w:val="24"/>
        </w:rPr>
        <w:fldChar w:fldCharType="end"/>
      </w:r>
      <w:r w:rsidRPr="00A51407">
        <w:rPr>
          <w:rFonts w:cs="Times New Roman"/>
          <w:szCs w:val="24"/>
          <w:lang w:val="fr-FR"/>
        </w:rPr>
        <w:t xml:space="preserve"> in South Africa. </w:t>
      </w:r>
      <w:r w:rsidRPr="00A51407">
        <w:rPr>
          <w:rFonts w:cs="Times New Roman"/>
          <w:szCs w:val="24"/>
        </w:rPr>
        <w:t>However none of these studies analyzed the impact of exposure to multiple forms of violence on educational outcomes among adolescents. Additionally, contrary to research in other regions none of these South African studies found significant associations between exposure to community violence and educational outcomes.</w:t>
      </w:r>
    </w:p>
    <w:p w14:paraId="4EAFB7FE" w14:textId="77777777" w:rsidR="00500E24" w:rsidRPr="00A51407" w:rsidRDefault="00500E24" w:rsidP="00500E24">
      <w:pPr>
        <w:rPr>
          <w:rFonts w:cs="Times New Roman"/>
          <w:b/>
          <w:szCs w:val="24"/>
        </w:rPr>
      </w:pPr>
      <w:r w:rsidRPr="00A51407">
        <w:rPr>
          <w:rFonts w:cs="Times New Roman"/>
          <w:b/>
          <w:szCs w:val="24"/>
        </w:rPr>
        <w:t>Measuring exposure to multiple forms of violence</w:t>
      </w:r>
    </w:p>
    <w:p w14:paraId="463271DA" w14:textId="77777777" w:rsidR="00500E24" w:rsidRPr="00A51407" w:rsidRDefault="00500E24" w:rsidP="00500E24">
      <w:pPr>
        <w:ind w:firstLine="720"/>
        <w:rPr>
          <w:rFonts w:cs="Times New Roman"/>
          <w:szCs w:val="24"/>
        </w:rPr>
      </w:pPr>
      <w:r w:rsidRPr="00A51407">
        <w:rPr>
          <w:rFonts w:cs="Times New Roman"/>
          <w:szCs w:val="24"/>
        </w:rPr>
        <w:t xml:space="preserve">Exposure to multiple forms of violence has been operationalized using two different approaches: variable-centered (i.e. cumulative risk indices) versus person-centered approaches (i.e. Latent Class and Latent Profile Analysis). By creating a continuous measure - an index summating dichotomized items (at risk-thresholds)  from several sub-scales-, researchers have considered endorsement to any dichotomized item in the index as a presence of violence victimization </w:t>
      </w:r>
      <w:r w:rsidRPr="00A51407">
        <w:rPr>
          <w:rFonts w:cs="Times New Roman"/>
          <w:szCs w:val="24"/>
        </w:rPr>
        <w:fldChar w:fldCharType="begin" w:fldLock="1"/>
      </w:r>
      <w:r w:rsidRPr="00A51407">
        <w:rPr>
          <w:rFonts w:cs="Times New Roman"/>
          <w:szCs w:val="24"/>
        </w:rPr>
        <w:instrText>ADDIN CSL_CITATION { "citationItems" : [ { "id" : "ITEM-1", "itemData" : { "DOI" : "10.1016/j.chiabu.2016.10.010", "ISSN" : "0145-2134", "author" : [ { "dropping-particle" : "", "family" : "Charak", "given" : "Ruby", "non-dropping-particle" : "", "parse-names" : false, "suffix" : "" }, { "dropping-particle" : "", "family" : "Byllesby", "given" : "Brianna M", "non-dropping-particle" : "", "parse-names" : false, "suffix" : "" }, { "dropping-particle" : "", "family" : "Roley", "given" : "Michelle E", "non-dropping-particle" : "", "parse-names" : false, "suffix" : "" }, { "dropping-particle" : "", "family" : "Meredith", "given" : "A", "non-dropping-particle" : "", "parse-names" : false, "suffix" : "" }, { "dropping-particle" : "", "family" : "Durham", "given" : "Tory A", "non-dropping-particle" : "", "parse-names" : false, "suffix" : "" }, { "dropping-particle" : "", "family" : "Ross", "given" : "Jana", "non-dropping-particle" : "", "parse-names" : false, "suffix" : "" }, { "dropping-particle" : "", "family" : "Armour", "given" : "Cherie", "non-dropping-particle" : "", "parse-names" : false, "suffix" : "" }, { "dropping-particle" : "", "family" : "Elhai", "given" : "Jon D", "non-dropping-particle" : "", "parse-names" : false, "suffix" : "" } ], "container-title" : "Child Abuse &amp; Neglect", "id" : "ITEM-1", "issued" : { "date-parts" : [ [ "2016" ] ] }, "page" : "19-28", "publisher" : "Elsevier Ltd", "title" : "Child Abuse &amp; Neglect Latent classes of childhood poly-victimization and associations with suicidal behavior among adult trauma victims : Moderating role of anger", "type" : "article-journal", "volume" : "62" }, "uris" : [ "http://www.mendeley.com/documents/?uuid=b2578fec-8a51-4078-9187-b74543767aee" ] }, { "id" : "ITEM-2", "itemData" : { "DOI" : "10.1016/j.chiabu.2006.06.008", "author" : [ { "dropping-particle" : "", "family" : "Finkelhor", "given" : "D", "non-dropping-particle" : "", "parse-names" : false, "suffix" : "" }, { "dropping-particle" : "", "family" : "Ormrod", "given" : "Richard K", "non-dropping-particle" : "", "parse-names" : false, "suffix" : "" }, { "dropping-particle" : "", "family" : "Turner", "given" : "Heather A", "non-dropping-particle" : "", "parse-names" : false, "suffix" : "" } ], "container-title" : "Child Abuse &amp; Neglect", "id" : "ITEM-2", "issued" : { "date-parts" : [ [ "2007" ] ] }, "page" : "7-26", "title" : "Poly-victimization : A neglected component in child victimization", "type" : "article-journal", "volume" : "31" }, "uris" : [ "http://www.mendeley.com/documents/?uuid=b05a8779-2c42-4e8d-92fa-b44d12472779" ] } ], "mendeley" : { "formattedCitation" : "(Charak et al., 2016; Finkelhor, Ormrod, &amp; Turner, 2007)", "plainTextFormattedCitation" : "(Charak et al., 2016; Finkelhor, Ormrod, &amp; Turner, 2007)", "previouslyFormattedCitation" : "(Charak et al., 2016; Finkelhor, Ormrod, &amp; Turner,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Charak et al., 2016; Finkelhor, Ormrod, &amp; Turner, 2007)</w:t>
      </w:r>
      <w:r w:rsidRPr="00A51407">
        <w:rPr>
          <w:rFonts w:cs="Times New Roman"/>
          <w:szCs w:val="24"/>
        </w:rPr>
        <w:fldChar w:fldCharType="end"/>
      </w:r>
      <w:r w:rsidRPr="00A51407">
        <w:rPr>
          <w:rFonts w:cs="Times New Roman"/>
          <w:szCs w:val="24"/>
        </w:rPr>
        <w:t xml:space="preserve">. Using this construct of violence victimization, researchers have classified adults and children into different groups or classes. These classes range from “none”, “least victimized–exposed” or “one type of violence victimization” to “highly poly-victimized–exposed” and/or, “more than three violence victimizations” </w:t>
      </w:r>
      <w:r w:rsidRPr="00A51407">
        <w:rPr>
          <w:rFonts w:cs="Times New Roman"/>
          <w:szCs w:val="24"/>
        </w:rPr>
        <w:fldChar w:fldCharType="begin" w:fldLock="1"/>
      </w:r>
      <w:r w:rsidRPr="00A51407">
        <w:rPr>
          <w:rFonts w:cs="Times New Roman"/>
          <w:szCs w:val="24"/>
        </w:rPr>
        <w:instrText>ADDIN CSL_CITATION { "citationItems" : [ { "id" : "ITEM-1", "itemData" : { "DOI" : "10.1016/j.chiabu.2016.10.010", "ISSN" : "0145-2134", "author" : [ { "dropping-particle" : "", "family" : "Charak", "given" : "Ruby", "non-dropping-particle" : "", "parse-names" : false, "suffix" : "" }, { "dropping-particle" : "", "family" : "Byllesby", "given" : "Brianna M", "non-dropping-particle" : "", "parse-names" : false, "suffix" : "" }, { "dropping-particle" : "", "family" : "Roley", "given" : "Michelle E", "non-dropping-particle" : "", "parse-names" : false, "suffix" : "" }, { "dropping-particle" : "", "family" : "Meredith", "given" : "A", "non-dropping-particle" : "", "parse-names" : false, "suffix" : "" }, { "dropping-particle" : "", "family" : "Durham", "given" : "Tory A", "non-dropping-particle" : "", "parse-names" : false, "suffix" : "" }, { "dropping-particle" : "", "family" : "Ross", "given" : "Jana", "non-dropping-particle" : "", "parse-names" : false, "suffix" : "" }, { "dropping-particle" : "", "family" : "Armour", "given" : "Cherie", "non-dropping-particle" : "", "parse-names" : false, "suffix" : "" }, { "dropping-particle" : "", "family" : "Elhai", "given" : "Jon D", "non-dropping-particle" : "", "parse-names" : false, "suffix" : "" } ], "container-title" : "Child Abuse &amp; Neglect", "id" : "ITEM-1", "issued" : { "date-parts" : [ [ "2016" ] ] }, "page" : "19-28", "publisher" : "Elsevier Ltd", "title" : "Child Abuse &amp; Neglect Latent classes of childhood poly-victimization and associations with suicidal behavior among adult trauma victims : Moderating role of anger", "type" : "article-journal", "volume" : "62" }, "uris" : [ "http://www.mendeley.com/documents/?uuid=b2578fec-8a51-4078-9187-b74543767aee" ] }, { "id" : "ITEM-2", "itemData" : { "DOI" : "10.1016/j.chiabu.2006.06.008", "author" : [ { "dropping-particle" : "", "family" : "Finkelhor", "given" : "D", "non-dropping-particle" : "", "parse-names" : false, "suffix" : "" }, { "dropping-particle" : "", "family" : "Ormrod", "given" : "Richard K", "non-dropping-particle" : "", "parse-names" : false, "suffix" : "" }, { "dropping-particle" : "", "family" : "Turner", "given" : "Heather A", "non-dropping-particle" : "", "parse-names" : false, "suffix" : "" } ], "container-title" : "Child Abuse &amp; Neglect", "id" : "ITEM-2", "issued" : { "date-parts" : [ [ "2007" ] ] }, "page" : "7-26", "title" : "Poly-victimization : A neglected component in child victimization", "type" : "article-journal", "volume" : "31" }, "uris" : [ "http://www.mendeley.com/documents/?uuid=b05a8779-2c42-4e8d-92fa-b44d12472779" ] } ], "mendeley" : { "formattedCitation" : "(Charak et al., 2016; Finkelhor et al., 2007)", "plainTextFormattedCitation" : "(Charak et al., 2016; Finkelhor et al., 2007)", "previouslyFormattedCitation" : "(Charak et al., 2016; Finkelhor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Charak et al., 2016; Finkelhor et al., 2007)</w:t>
      </w:r>
      <w:r w:rsidRPr="00A51407">
        <w:rPr>
          <w:rFonts w:cs="Times New Roman"/>
          <w:szCs w:val="24"/>
        </w:rPr>
        <w:fldChar w:fldCharType="end"/>
      </w:r>
      <w:r w:rsidRPr="00A51407">
        <w:rPr>
          <w:rFonts w:cs="Times New Roman"/>
          <w:szCs w:val="24"/>
        </w:rPr>
        <w:t xml:space="preserve">. Thus, for these researchers, “poly-victimization” indicates that a person has experienced at least four different types of violence victimizations in the past year </w:t>
      </w:r>
      <w:r w:rsidRPr="00A51407">
        <w:rPr>
          <w:rFonts w:cs="Times New Roman"/>
          <w:szCs w:val="24"/>
        </w:rPr>
        <w:fldChar w:fldCharType="begin" w:fldLock="1"/>
      </w:r>
      <w:r w:rsidRPr="00A51407">
        <w:rPr>
          <w:rFonts w:cs="Times New Roman"/>
          <w:szCs w:val="24"/>
        </w:rPr>
        <w:instrText>ADDIN CSL_CITATION { "citationItems" : [ { "id" : "ITEM-1", "itemData" : { "DOI" : "10.1016/j.chiabu.2016.10.010", "ISSN" : "0145-2134", "author" : [ { "dropping-particle" : "", "family" : "Charak", "given" : "Ruby", "non-dropping-particle" : "", "parse-names" : false, "suffix" : "" }, { "dropping-particle" : "", "family" : "Byllesby", "given" : "Brianna M", "non-dropping-particle" : "", "parse-names" : false, "suffix" : "" }, { "dropping-particle" : "", "family" : "Roley", "given" : "Michelle E", "non-dropping-particle" : "", "parse-names" : false, "suffix" : "" }, { "dropping-particle" : "", "family" : "Meredith", "given" : "A", "non-dropping-particle" : "", "parse-names" : false, "suffix" : "" }, { "dropping-particle" : "", "family" : "Durham", "given" : "Tory A", "non-dropping-particle" : "", "parse-names" : false, "suffix" : "" }, { "dropping-particle" : "", "family" : "Ross", "given" : "Jana", "non-dropping-particle" : "", "parse-names" : false, "suffix" : "" }, { "dropping-particle" : "", "family" : "Armour", "given" : "Cherie", "non-dropping-particle" : "", "parse-names" : false, "suffix" : "" }, { "dropping-particle" : "", "family" : "Elhai", "given" : "Jon D", "non-dropping-particle" : "", "parse-names" : false, "suffix" : "" } ], "container-title" : "Child Abuse &amp; Neglect", "id" : "ITEM-1", "issued" : { "date-parts" : [ [ "2016" ] ] }, "page" : "19-28", "publisher" : "Elsevier Ltd", "title" : "Child Abuse &amp; Neglect Latent classes of childhood poly-victimization and associations with suicidal behavior among adult trauma victims : Moderating role of anger", "type" : "article-journal", "volume" : "62" }, "uris" : [ "http://www.mendeley.com/documents/?uuid=b2578fec-8a51-4078-9187-b74543767aee" ] }, { "id" : "ITEM-2", "itemData" : { "DOI" : "10.1016/j.chiabu.2006.06.008", "author" : [ { "dropping-particle" : "", "family" : "Finkelhor", "given" : "D", "non-dropping-particle" : "", "parse-names" : false, "suffix" : "" }, { "dropping-particle" : "", "family" : "Ormrod", "given" : "Richard K", "non-dropping-particle" : "", "parse-names" : false, "suffix" : "" }, { "dropping-particle" : "", "family" : "Turner", "given" : "Heather A", "non-dropping-particle" : "", "parse-names" : false, "suffix" : "" } ], "container-title" : "Child Abuse &amp; Neglect", "id" : "ITEM-2", "issued" : { "date-parts" : [ [ "2007" ] ] }, "page" : "7-26", "title" : "Poly-victimization : A neglected component in child victimization", "type" : "article-journal", "volume" : "31" }, "uris" : [ "http://www.mendeley.com/documents/?uuid=b05a8779-2c42-4e8d-92fa-b44d12472779" ] } ], "mendeley" : { "formattedCitation" : "(Charak et al., 2016; Finkelhor et al., 2007)", "plainTextFormattedCitation" : "(Charak et al., 2016; Finkelhor et al., 2007)", "previouslyFormattedCitation" : "(Charak et al., 2016; Finkelhor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Charak et al., 2016; Finkelhor et al., 2007)</w:t>
      </w:r>
      <w:r w:rsidRPr="00A51407">
        <w:rPr>
          <w:rFonts w:cs="Times New Roman"/>
          <w:szCs w:val="24"/>
        </w:rPr>
        <w:fldChar w:fldCharType="end"/>
      </w:r>
      <w:r w:rsidRPr="00A51407">
        <w:rPr>
          <w:rFonts w:cs="Times New Roman"/>
          <w:szCs w:val="24"/>
        </w:rPr>
        <w:t xml:space="preserve">. This approach to </w:t>
      </w:r>
      <w:r w:rsidRPr="00A51407">
        <w:rPr>
          <w:rFonts w:cs="Times New Roman"/>
          <w:szCs w:val="24"/>
        </w:rPr>
        <w:lastRenderedPageBreak/>
        <w:t xml:space="preserve">“poly-victimization” has two limitations: first, these models are not able to consider repeated victimization or the frequency of episodes of violence; second, they give the same importance to all different types of experiences of violence. </w:t>
      </w:r>
    </w:p>
    <w:p w14:paraId="18468539" w14:textId="77777777" w:rsidR="00500E24" w:rsidRPr="00A51407" w:rsidRDefault="00500E24" w:rsidP="00500E24">
      <w:pPr>
        <w:ind w:firstLine="720"/>
        <w:rPr>
          <w:rFonts w:cs="Times New Roman"/>
          <w:szCs w:val="24"/>
        </w:rPr>
      </w:pPr>
      <w:r w:rsidRPr="00A51407">
        <w:rPr>
          <w:rFonts w:cs="Times New Roman"/>
          <w:szCs w:val="24"/>
        </w:rPr>
        <w:t xml:space="preserve">A second method is to use a person-centered alternative that considers multiple violence experiences based on various violence scale scores, such as Latent Class Analysis (LCA) or Latent Profile Analysis (LPA) </w:t>
      </w:r>
      <w:r w:rsidRPr="00A51407">
        <w:rPr>
          <w:rFonts w:cs="Times New Roman"/>
          <w:szCs w:val="24"/>
        </w:rPr>
        <w:fldChar w:fldCharType="begin" w:fldLock="1"/>
      </w:r>
      <w:r w:rsidRPr="00A51407">
        <w:rPr>
          <w:rFonts w:cs="Times New Roman"/>
          <w:szCs w:val="24"/>
        </w:rPr>
        <w:instrText>ADDIN CSL_CITATION { "citationItems" : [ { "id" : "ITEM-1", "itemData" : { "DOI" : "10.1016/j.chiabu.2006.12.006", "author" : [ { "dropping-particle" : "", "family" : "Holt", "given" : "M.", "non-dropping-particle" : "", "parse-names" : false, "suffix" : "" }, { "dropping-particle" : "", "family" : "Finkelhor", "given" : "D.", "non-dropping-particle" : "", "parse-names" : false, "suffix" : "" }, { "dropping-particle" : "", "family" : "Kantor", "given" : "G.", "non-dropping-particle" : "", "parse-names" : false, "suffix" : "" } ], "container-title" : "Child abuse &amp; neglect", "id" : "ITEM-1", "issued" : { "date-parts" : [ [ "2007" ] ] }, "page" : "503-515", "title" : "Multiple victimization experiences of urban elementary school students: Associations with psychosocial functioning and academic performance", "type" : "article-journal", "volume" : "31" }, "uris" : [ "http://www.mendeley.com/documents/?uuid=e3ceb31b-8331-48ca-862b-85ba8008d0b3" ] } ], "mendeley" : { "formattedCitation" : "(Holt et al., 2007)", "plainTextFormattedCitation" : "(Holt et al., 2007)", "previouslyFormattedCitation" : "(Holt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Holt et al., 2007)</w:t>
      </w:r>
      <w:r w:rsidRPr="00A51407">
        <w:rPr>
          <w:rFonts w:cs="Times New Roman"/>
          <w:szCs w:val="24"/>
        </w:rPr>
        <w:fldChar w:fldCharType="end"/>
      </w:r>
      <w:r w:rsidRPr="00A51407">
        <w:rPr>
          <w:rFonts w:cs="Times New Roman"/>
          <w:szCs w:val="24"/>
        </w:rPr>
        <w:t xml:space="preserve">. This approach allows comparisons between different levels of exposure to violence by asking participants how often they have experienced different types of victimization in the past month. For instance, by using Latent Profile Analysis (LPA), participants can be classified in groups based on their victimization profiles (for example, high neglect/low physical and emotional abuse profile versus high neglect, physical and emotional abuse profile versus high sexual and emotional abuse profile). These profiles can then be compared to each other based on their mean scores </w:t>
      </w:r>
      <w:r w:rsidRPr="00A51407">
        <w:rPr>
          <w:rFonts w:cs="Times New Roman"/>
          <w:szCs w:val="24"/>
        </w:rPr>
        <w:fldChar w:fldCharType="begin" w:fldLock="1"/>
      </w:r>
      <w:r w:rsidRPr="00A51407">
        <w:rPr>
          <w:rFonts w:cs="Times New Roman"/>
          <w:szCs w:val="24"/>
        </w:rPr>
        <w:instrText>ADDIN CSL_CITATION { "citationItems" : [ { "id" : "ITEM-1", "itemData" : { "DOI" : "10.1016/j.chiabu.2006.12.006", "author" : [ { "dropping-particle" : "", "family" : "Holt", "given" : "M.", "non-dropping-particle" : "", "parse-names" : false, "suffix" : "" }, { "dropping-particle" : "", "family" : "Finkelhor", "given" : "D.", "non-dropping-particle" : "", "parse-names" : false, "suffix" : "" }, { "dropping-particle" : "", "family" : "Kantor", "given" : "G.", "non-dropping-particle" : "", "parse-names" : false, "suffix" : "" } ], "container-title" : "Child abuse &amp; neglect", "id" : "ITEM-1", "issued" : { "date-parts" : [ [ "2007" ] ] }, "page" : "503-515", "title" : "Multiple victimization experiences of urban elementary school students: Associations with psychosocial functioning and academic performance", "type" : "article-journal", "volume" : "31" }, "uris" : [ "http://www.mendeley.com/documents/?uuid=e3ceb31b-8331-48ca-862b-85ba8008d0b3" ] } ], "mendeley" : { "formattedCitation" : "(Holt et al., 2007)", "plainTextFormattedCitation" : "(Holt et al., 2007)", "previouslyFormattedCitation" : "(Holt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Holt et al., 2007)</w:t>
      </w:r>
      <w:r w:rsidRPr="00A51407">
        <w:rPr>
          <w:rFonts w:cs="Times New Roman"/>
          <w:szCs w:val="24"/>
        </w:rPr>
        <w:fldChar w:fldCharType="end"/>
      </w:r>
      <w:r w:rsidRPr="00A51407">
        <w:rPr>
          <w:rFonts w:cs="Times New Roman"/>
          <w:szCs w:val="24"/>
        </w:rPr>
        <w:t xml:space="preserve">. Compared to variable-centered techniques, LPA avoids the use of arbitrary cut-off points on underlying dimensions and makes it possible to retain the continuous nature of frequency ratings of exposure to violence </w:t>
      </w:r>
      <w:r w:rsidRPr="00A51407">
        <w:rPr>
          <w:rFonts w:cs="Times New Roman"/>
          <w:szCs w:val="24"/>
        </w:rPr>
        <w:fldChar w:fldCharType="begin" w:fldLock="1"/>
      </w:r>
      <w:r w:rsidRPr="00A51407">
        <w:rPr>
          <w:rFonts w:cs="Times New Roman"/>
          <w:szCs w:val="24"/>
        </w:rPr>
        <w:instrText>ADDIN CSL_CITATION { "citationItems" : [ { "id" : "ITEM-1", "itemData" : { "DOI" : "10.1016/j.chiabu.2007.12.009.Psychosocial", "author" : [ { "dropping-particle" : "", "family" : "Pears", "given" : "Katherine C", "non-dropping-particle" : "", "parse-names" : false, "suffix" : "" }, { "dropping-particle" : "", "family" : "Kim", "given" : "Hyoun K", "non-dropping-particle" : "", "parse-names" : false, "suffix" : "" }, { "dropping-particle" : "", "family" : "Fisher", "given" : "Philip A", "non-dropping-particle" : "", "parse-names" : false, "suffix" : "" } ], "container-title" : "Child abuse &amp; neglect", "id" : "ITEM-1", "issue" : "10", "issued" : { "date-parts" : [ [ "2008" ] ] }, "page" : "958-971", "title" : "Psychosocial and Cognitive Functioning of Children with Specific Profiles of Maltreatment Katherine", "type" : "article-journal", "volume" : "32" }, "uris" : [ "http://www.mendeley.com/documents/?uuid=36da29c4-a4ec-4da2-ae84-c822560b4502" ] } ], "mendeley" : { "formattedCitation" : "(Pears, Kim, &amp; Fisher, 2008)", "plainTextFormattedCitation" : "(Pears, Kim, &amp; Fisher, 2008)"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Pears, Kim, &amp; Fisher, 2008)</w:t>
      </w:r>
      <w:r w:rsidRPr="00A51407">
        <w:rPr>
          <w:rFonts w:cs="Times New Roman"/>
          <w:szCs w:val="24"/>
        </w:rPr>
        <w:fldChar w:fldCharType="end"/>
      </w:r>
      <w:r w:rsidRPr="00A51407">
        <w:rPr>
          <w:rFonts w:cs="Times New Roman"/>
          <w:szCs w:val="24"/>
        </w:rPr>
        <w:t xml:space="preserve">. Thus, the strength of this method, which has been used in other studies on child maltreatment, is its ability to identify various sub-groups of children with similar victimization profiles, based on the frequency and type of violence exposure </w:t>
      </w:r>
      <w:r w:rsidRPr="00A51407">
        <w:rPr>
          <w:rFonts w:cs="Times New Roman"/>
          <w:szCs w:val="24"/>
        </w:rPr>
        <w:fldChar w:fldCharType="begin" w:fldLock="1"/>
      </w:r>
      <w:r w:rsidRPr="00A51407">
        <w:rPr>
          <w:rFonts w:cs="Times New Roman"/>
          <w:szCs w:val="24"/>
        </w:rPr>
        <w:instrText>ADDIN CSL_CITATION { "citationItems" : [ { "id" : "ITEM-1", "itemData" : { "DOI" : "10.1016/j.chiabu.2007.12.009.Psychosocial", "author" : [ { "dropping-particle" : "", "family" : "Pears", "given" : "Katherine C", "non-dropping-particle" : "", "parse-names" : false, "suffix" : "" }, { "dropping-particle" : "", "family" : "Kim", "given" : "Hyoun K", "non-dropping-particle" : "", "parse-names" : false, "suffix" : "" }, { "dropping-particle" : "", "family" : "Fisher", "given" : "Philip A", "non-dropping-particle" : "", "parse-names" : false, "suffix" : "" } ], "container-title" : "Child abuse &amp; neglect", "id" : "ITEM-1", "issue" : "10", "issued" : { "date-parts" : [ [ "2008" ] ] }, "page" : "958-971", "title" : "Psychosocial and Cognitive Functioning of Children with Specific Profiles of Maltreatment Katherine", "type" : "article-journal", "volume" : "32" }, "uris" : [ "http://www.mendeley.com/documents/?uuid=36da29c4-a4ec-4da2-ae84-c822560b4502" ] } ], "mendeley" : { "formattedCitation" : "(Pears et al., 2008)", "plainTextFormattedCitation" : "(Pears et al., 2008)", "previouslyFormattedCitation" : "(Pears, Kim, &amp; Fisher, 2008)"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Pears et al., 2008)</w:t>
      </w:r>
      <w:r w:rsidRPr="00A51407">
        <w:rPr>
          <w:rFonts w:cs="Times New Roman"/>
          <w:szCs w:val="24"/>
        </w:rPr>
        <w:fldChar w:fldCharType="end"/>
      </w:r>
      <w:r w:rsidRPr="00A51407">
        <w:rPr>
          <w:rFonts w:cs="Times New Roman"/>
          <w:szCs w:val="24"/>
        </w:rPr>
        <w:t>.</w:t>
      </w:r>
    </w:p>
    <w:p w14:paraId="5ED40AC3" w14:textId="3ECFFD89" w:rsidR="00204F92" w:rsidRPr="00A51407" w:rsidRDefault="00204F92" w:rsidP="00204F92">
      <w:pPr>
        <w:rPr>
          <w:rFonts w:cs="Times New Roman"/>
          <w:b/>
          <w:szCs w:val="24"/>
        </w:rPr>
      </w:pPr>
      <w:r w:rsidRPr="00A51407">
        <w:rPr>
          <w:rFonts w:cs="Times New Roman"/>
          <w:b/>
          <w:szCs w:val="24"/>
        </w:rPr>
        <w:t xml:space="preserve">Current Study </w:t>
      </w:r>
    </w:p>
    <w:p w14:paraId="0FBE968F" w14:textId="73C49519" w:rsidR="00421878" w:rsidRPr="00A51407" w:rsidRDefault="006C558F" w:rsidP="00215FB0">
      <w:pPr>
        <w:ind w:firstLine="720"/>
        <w:rPr>
          <w:rFonts w:cs="Times New Roman"/>
          <w:szCs w:val="24"/>
        </w:rPr>
      </w:pPr>
      <w:r w:rsidRPr="00A51407">
        <w:rPr>
          <w:rFonts w:cs="Times New Roman"/>
          <w:szCs w:val="24"/>
        </w:rPr>
        <w:t xml:space="preserve">This study examines </w:t>
      </w:r>
      <w:r w:rsidR="00204F92" w:rsidRPr="00A51407">
        <w:rPr>
          <w:rFonts w:cs="Times New Roman"/>
          <w:szCs w:val="24"/>
        </w:rPr>
        <w:t xml:space="preserve">the relationship between South African adolescents’ exposure to multiple types of violence with subsequent academic motivation </w:t>
      </w:r>
      <w:r w:rsidRPr="00A51407">
        <w:rPr>
          <w:rFonts w:cs="Times New Roman"/>
          <w:szCs w:val="24"/>
        </w:rPr>
        <w:t xml:space="preserve">and </w:t>
      </w:r>
      <w:r w:rsidR="00204F92" w:rsidRPr="00A51407">
        <w:rPr>
          <w:rFonts w:cs="Times New Roman"/>
          <w:szCs w:val="24"/>
        </w:rPr>
        <w:t xml:space="preserve">school delay. Exposure to violence is investigated across multiple settings -home, school and community-, and by different perpetrators –caregivers, peers and other adults. </w:t>
      </w:r>
      <w:r w:rsidR="00F66ED5" w:rsidRPr="00A51407">
        <w:rPr>
          <w:rFonts w:cs="Times New Roman"/>
          <w:szCs w:val="24"/>
        </w:rPr>
        <w:t xml:space="preserve">The </w:t>
      </w:r>
      <w:r w:rsidR="00D75E41" w:rsidRPr="00A51407">
        <w:rPr>
          <w:rFonts w:cs="Times New Roman"/>
          <w:szCs w:val="24"/>
        </w:rPr>
        <w:t xml:space="preserve">term </w:t>
      </w:r>
      <w:r w:rsidR="00D75E41" w:rsidRPr="00A51407">
        <w:rPr>
          <w:rFonts w:cs="Times New Roman"/>
          <w:i/>
          <w:szCs w:val="24"/>
        </w:rPr>
        <w:t>“poly-violence”</w:t>
      </w:r>
      <w:r w:rsidR="00D75E41" w:rsidRPr="00A51407">
        <w:rPr>
          <w:rFonts w:cs="Times New Roman"/>
          <w:szCs w:val="24"/>
        </w:rPr>
        <w:t xml:space="preserve"> </w:t>
      </w:r>
      <w:r w:rsidR="00F66ED5" w:rsidRPr="00A51407">
        <w:rPr>
          <w:rFonts w:cs="Times New Roman"/>
          <w:szCs w:val="24"/>
        </w:rPr>
        <w:t>is used to indicate</w:t>
      </w:r>
      <w:r w:rsidR="00D75E41" w:rsidRPr="00A51407">
        <w:rPr>
          <w:rFonts w:cs="Times New Roman"/>
          <w:szCs w:val="24"/>
        </w:rPr>
        <w:t xml:space="preserve"> exposure to more than one </w:t>
      </w:r>
      <w:r w:rsidR="00F66ED5" w:rsidRPr="00A51407">
        <w:rPr>
          <w:rFonts w:cs="Times New Roman"/>
          <w:szCs w:val="24"/>
        </w:rPr>
        <w:t>of the following six forms of</w:t>
      </w:r>
      <w:r w:rsidR="00D75E41" w:rsidRPr="00A51407">
        <w:rPr>
          <w:rFonts w:cs="Times New Roman"/>
          <w:szCs w:val="24"/>
        </w:rPr>
        <w:t xml:space="preserve"> violence</w:t>
      </w:r>
      <w:r w:rsidR="00F66ED5" w:rsidRPr="00A51407">
        <w:rPr>
          <w:rFonts w:cs="Times New Roman"/>
          <w:szCs w:val="24"/>
        </w:rPr>
        <w:t>:</w:t>
      </w:r>
      <w:r w:rsidR="00E76CA5" w:rsidRPr="00A51407">
        <w:t xml:space="preserve"> domestic violence between </w:t>
      </w:r>
      <w:r w:rsidR="00E76CA5" w:rsidRPr="00A51407">
        <w:lastRenderedPageBreak/>
        <w:t xml:space="preserve">household members, physical abuse by caregivers, emotional abuse by caregivers, school violence, community violence (victimization) and community violence (witnessing). </w:t>
      </w:r>
      <w:r w:rsidR="003114C1" w:rsidRPr="00A51407">
        <w:rPr>
          <w:rFonts w:cs="Times New Roman"/>
          <w:szCs w:val="24"/>
        </w:rPr>
        <w:t xml:space="preserve">Six total scores based on standardized sub-scales </w:t>
      </w:r>
      <w:r w:rsidR="00F66ED5" w:rsidRPr="00A51407">
        <w:rPr>
          <w:rFonts w:cs="Times New Roman"/>
          <w:szCs w:val="24"/>
        </w:rPr>
        <w:t xml:space="preserve">made the </w:t>
      </w:r>
      <w:r w:rsidR="00D75E41" w:rsidRPr="00A51407">
        <w:rPr>
          <w:rFonts w:cs="Times New Roman"/>
          <w:szCs w:val="24"/>
        </w:rPr>
        <w:t xml:space="preserve">six </w:t>
      </w:r>
      <w:r w:rsidR="003114C1" w:rsidRPr="00A51407">
        <w:rPr>
          <w:rFonts w:cs="Times New Roman"/>
          <w:szCs w:val="24"/>
        </w:rPr>
        <w:t xml:space="preserve">‘forms’ of violence. </w:t>
      </w:r>
      <w:r w:rsidR="00D75E41" w:rsidRPr="00A51407">
        <w:rPr>
          <w:rFonts w:cs="Times New Roman"/>
          <w:szCs w:val="24"/>
        </w:rPr>
        <w:t>Thus, the</w:t>
      </w:r>
      <w:r w:rsidR="00F50AD8" w:rsidRPr="00A51407">
        <w:rPr>
          <w:rFonts w:cs="Times New Roman"/>
          <w:szCs w:val="24"/>
        </w:rPr>
        <w:t xml:space="preserve"> current study takes into consideration not only the number of forms of violence</w:t>
      </w:r>
      <w:r w:rsidR="00F66ED5" w:rsidRPr="00A51407">
        <w:rPr>
          <w:rFonts w:cs="Times New Roman"/>
          <w:szCs w:val="24"/>
        </w:rPr>
        <w:t xml:space="preserve"> </w:t>
      </w:r>
      <w:r w:rsidR="00A5400F" w:rsidRPr="00A51407">
        <w:rPr>
          <w:rFonts w:cs="Times New Roman"/>
          <w:szCs w:val="24"/>
        </w:rPr>
        <w:t xml:space="preserve">that adolescents </w:t>
      </w:r>
      <w:r w:rsidR="00F66ED5" w:rsidRPr="00A51407">
        <w:rPr>
          <w:rFonts w:cs="Times New Roman"/>
          <w:szCs w:val="24"/>
        </w:rPr>
        <w:t>experience</w:t>
      </w:r>
      <w:r w:rsidR="00F50AD8" w:rsidRPr="00A51407">
        <w:rPr>
          <w:rFonts w:cs="Times New Roman"/>
          <w:szCs w:val="24"/>
        </w:rPr>
        <w:t xml:space="preserve"> but also the </w:t>
      </w:r>
      <w:r w:rsidR="004C42A6" w:rsidRPr="00A51407">
        <w:t xml:space="preserve">frequency </w:t>
      </w:r>
      <w:r w:rsidR="00F50AD8" w:rsidRPr="00A51407">
        <w:t xml:space="preserve">of exposure to </w:t>
      </w:r>
      <w:r w:rsidR="00215FB0" w:rsidRPr="00A51407">
        <w:t xml:space="preserve">each form of </w:t>
      </w:r>
      <w:r w:rsidR="00F50AD8" w:rsidRPr="00A51407">
        <w:t xml:space="preserve">violence </w:t>
      </w:r>
      <w:r w:rsidR="00215FB0" w:rsidRPr="00A51407">
        <w:t>–</w:t>
      </w:r>
      <w:r w:rsidR="00F66ED5" w:rsidRPr="00A51407">
        <w:t>based on the</w:t>
      </w:r>
      <w:r w:rsidR="00215FB0" w:rsidRPr="00A51407">
        <w:t xml:space="preserve"> mean scores-</w:t>
      </w:r>
      <w:r w:rsidR="00E33E06" w:rsidRPr="00A51407">
        <w:t xml:space="preserve"> </w:t>
      </w:r>
      <w:r w:rsidR="00E33E06" w:rsidRPr="00A51407">
        <w:fldChar w:fldCharType="begin" w:fldLock="1"/>
      </w:r>
      <w:r w:rsidR="00007F84" w:rsidRPr="00A51407">
        <w:instrText>ADDIN CSL_CITATION { "citationItems" : [ { "id" : "ITEM-1", "itemData" : { "DOI" : "10.1016/j.chiabu.2006.12.006", "author" : [ { "dropping-particle" : "", "family" : "Holt", "given" : "M.", "non-dropping-particle" : "", "parse-names" : false, "suffix" : "" }, { "dropping-particle" : "", "family" : "Finkelhor", "given" : "D.", "non-dropping-particle" : "", "parse-names" : false, "suffix" : "" }, { "dropping-particle" : "", "family" : "Kantor", "given" : "G.", "non-dropping-particle" : "", "parse-names" : false, "suffix" : "" } ], "container-title" : "Child abuse &amp; neglect", "id" : "ITEM-1", "issued" : { "date-parts" : [ [ "2007" ] ] }, "page" : "503-515", "title" : "Multiple victimization experiences of urban elementary school students: Associations with psychosocial functioning and academic performance", "type" : "article-journal", "volume" : "31" }, "uris" : [ "http://www.mendeley.com/documents/?uuid=e3ceb31b-8331-48ca-862b-85ba8008d0b3" ] } ], "mendeley" : { "formattedCitation" : "(Holt et al., 2007)", "plainTextFormattedCitation" : "(Holt et al., 2007)", "previouslyFormattedCitation" : "(Holt et al., 2007)" }, "properties" : { "noteIndex" : 0 }, "schema" : "https://github.com/citation-style-language/schema/raw/master/csl-citation.json" }</w:instrText>
      </w:r>
      <w:r w:rsidR="00E33E06" w:rsidRPr="00A51407">
        <w:fldChar w:fldCharType="separate"/>
      </w:r>
      <w:r w:rsidR="00267588" w:rsidRPr="00A51407">
        <w:rPr>
          <w:noProof/>
        </w:rPr>
        <w:t>(Holt et al., 2007)</w:t>
      </w:r>
      <w:r w:rsidR="00E33E06" w:rsidRPr="00A51407">
        <w:fldChar w:fldCharType="end"/>
      </w:r>
      <w:r w:rsidR="00215FB0" w:rsidRPr="00A51407">
        <w:t>.</w:t>
      </w:r>
      <w:r w:rsidR="00215FB0" w:rsidRPr="00A51407">
        <w:rPr>
          <w:rFonts w:cs="Times New Roman"/>
          <w:szCs w:val="24"/>
        </w:rPr>
        <w:t xml:space="preserve"> </w:t>
      </w:r>
      <w:r w:rsidR="00F66ED5" w:rsidRPr="00A51407">
        <w:rPr>
          <w:rFonts w:cs="Times New Roman"/>
          <w:szCs w:val="24"/>
        </w:rPr>
        <w:t>A prospective approach -</w:t>
      </w:r>
      <w:r w:rsidR="002B1993" w:rsidRPr="00A51407">
        <w:rPr>
          <w:rFonts w:cs="Times New Roman"/>
          <w:szCs w:val="24"/>
        </w:rPr>
        <w:t>5 to 9</w:t>
      </w:r>
      <w:r w:rsidR="00F66ED5" w:rsidRPr="00A51407">
        <w:rPr>
          <w:rFonts w:cs="Times New Roman"/>
          <w:szCs w:val="24"/>
        </w:rPr>
        <w:t xml:space="preserve"> months- is applied to a sample of adolescents from socioeconomically disadvantaged communities. </w:t>
      </w:r>
      <w:r w:rsidR="00204F92" w:rsidRPr="00A51407">
        <w:rPr>
          <w:rFonts w:cs="Times New Roman"/>
          <w:szCs w:val="24"/>
        </w:rPr>
        <w:t xml:space="preserve">The current study answers the following research question: </w:t>
      </w:r>
      <w:r w:rsidR="009B24B2" w:rsidRPr="00A51407">
        <w:rPr>
          <w:rFonts w:cs="Times New Roman"/>
          <w:szCs w:val="24"/>
        </w:rPr>
        <w:t>I</w:t>
      </w:r>
      <w:r w:rsidR="004B6313" w:rsidRPr="00A51407">
        <w:rPr>
          <w:rFonts w:cs="Times New Roman"/>
          <w:szCs w:val="24"/>
        </w:rPr>
        <w:t>s exposure to</w:t>
      </w:r>
      <w:r w:rsidR="00204F92" w:rsidRPr="00A51407">
        <w:rPr>
          <w:rFonts w:cs="Times New Roman"/>
          <w:szCs w:val="24"/>
        </w:rPr>
        <w:t xml:space="preserve"> violence related to</w:t>
      </w:r>
      <w:r w:rsidR="004B6313" w:rsidRPr="00A51407">
        <w:rPr>
          <w:rFonts w:cs="Times New Roman"/>
          <w:szCs w:val="24"/>
        </w:rPr>
        <w:t xml:space="preserve"> </w:t>
      </w:r>
      <w:r w:rsidR="00204F92" w:rsidRPr="00A51407">
        <w:rPr>
          <w:rFonts w:cs="Times New Roman"/>
          <w:szCs w:val="24"/>
        </w:rPr>
        <w:t xml:space="preserve">school delay and academic motivation </w:t>
      </w:r>
      <w:r w:rsidR="004B6313" w:rsidRPr="00A51407">
        <w:rPr>
          <w:rFonts w:cs="Times New Roman"/>
          <w:szCs w:val="24"/>
        </w:rPr>
        <w:t xml:space="preserve">in </w:t>
      </w:r>
      <w:r w:rsidR="00204F92" w:rsidRPr="00A51407">
        <w:rPr>
          <w:rFonts w:cs="Times New Roman"/>
          <w:szCs w:val="24"/>
        </w:rPr>
        <w:t>adolescents from</w:t>
      </w:r>
      <w:r w:rsidR="005D0E3F" w:rsidRPr="00A51407">
        <w:rPr>
          <w:rFonts w:cs="Times New Roman"/>
          <w:szCs w:val="24"/>
        </w:rPr>
        <w:t xml:space="preserve"> socioeconomically</w:t>
      </w:r>
      <w:r w:rsidR="00204F92" w:rsidRPr="00A51407">
        <w:rPr>
          <w:rFonts w:cs="Times New Roman"/>
          <w:szCs w:val="24"/>
        </w:rPr>
        <w:t xml:space="preserve"> disadvantaged communities in South Africa? </w:t>
      </w:r>
    </w:p>
    <w:p w14:paraId="451F806A" w14:textId="77777777" w:rsidR="00650E89" w:rsidRPr="00A51407" w:rsidRDefault="00650E89" w:rsidP="00A13D27">
      <w:pPr>
        <w:jc w:val="center"/>
        <w:rPr>
          <w:b/>
        </w:rPr>
      </w:pPr>
      <w:r w:rsidRPr="00A51407">
        <w:rPr>
          <w:b/>
        </w:rPr>
        <w:t>Methods</w:t>
      </w:r>
    </w:p>
    <w:p w14:paraId="648E43FD" w14:textId="77777777" w:rsidR="00CA032E" w:rsidRPr="00A51407" w:rsidRDefault="00FB20A5" w:rsidP="000D0B23">
      <w:pPr>
        <w:spacing w:after="0"/>
        <w:rPr>
          <w:b/>
        </w:rPr>
      </w:pPr>
      <w:r w:rsidRPr="00A51407">
        <w:rPr>
          <w:b/>
        </w:rPr>
        <w:t xml:space="preserve">Study setting </w:t>
      </w:r>
    </w:p>
    <w:p w14:paraId="40D326D0" w14:textId="1CBB6915" w:rsidR="00451D7D" w:rsidRPr="00A51407" w:rsidRDefault="00C34350" w:rsidP="001664E0">
      <w:pPr>
        <w:ind w:firstLine="720"/>
        <w:rPr>
          <w:szCs w:val="24"/>
        </w:rPr>
      </w:pPr>
      <w:r w:rsidRPr="00A51407">
        <w:rPr>
          <w:szCs w:val="24"/>
        </w:rPr>
        <w:t>Baseline</w:t>
      </w:r>
      <w:r w:rsidR="004568E9" w:rsidRPr="00A51407">
        <w:rPr>
          <w:szCs w:val="24"/>
        </w:rPr>
        <w:t xml:space="preserve"> and </w:t>
      </w:r>
      <w:r w:rsidR="00304807" w:rsidRPr="00A51407">
        <w:rPr>
          <w:szCs w:val="24"/>
        </w:rPr>
        <w:t>post-test</w:t>
      </w:r>
      <w:r w:rsidR="004568E9" w:rsidRPr="00A51407">
        <w:rPr>
          <w:szCs w:val="24"/>
        </w:rPr>
        <w:t xml:space="preserve"> survey data </w:t>
      </w:r>
      <w:r w:rsidRPr="00A51407">
        <w:rPr>
          <w:szCs w:val="24"/>
        </w:rPr>
        <w:t xml:space="preserve">were collected from participants of </w:t>
      </w:r>
      <w:r w:rsidR="004568E9" w:rsidRPr="00A51407">
        <w:rPr>
          <w:szCs w:val="24"/>
        </w:rPr>
        <w:t xml:space="preserve">the </w:t>
      </w:r>
      <w:r w:rsidR="00CA032E" w:rsidRPr="00A51407">
        <w:rPr>
          <w:szCs w:val="24"/>
        </w:rPr>
        <w:t>Sinovuyo Teen Study</w:t>
      </w:r>
      <w:r w:rsidR="004F42E7" w:rsidRPr="00A51407">
        <w:rPr>
          <w:szCs w:val="24"/>
        </w:rPr>
        <w:t xml:space="preserve"> (STS)</w:t>
      </w:r>
      <w:r w:rsidR="0038766D" w:rsidRPr="00A51407">
        <w:rPr>
          <w:szCs w:val="24"/>
        </w:rPr>
        <w:t>;</w:t>
      </w:r>
      <w:r w:rsidR="00CA032E" w:rsidRPr="00A51407">
        <w:rPr>
          <w:szCs w:val="24"/>
        </w:rPr>
        <w:t xml:space="preserve"> a </w:t>
      </w:r>
      <w:r w:rsidR="00535C7C" w:rsidRPr="00A51407">
        <w:rPr>
          <w:szCs w:val="24"/>
        </w:rPr>
        <w:t xml:space="preserve">pragmatic </w:t>
      </w:r>
      <w:r w:rsidR="00CA032E" w:rsidRPr="00A51407">
        <w:rPr>
          <w:szCs w:val="24"/>
        </w:rPr>
        <w:t xml:space="preserve">cluster </w:t>
      </w:r>
      <w:r w:rsidR="00D76A65" w:rsidRPr="00A51407">
        <w:rPr>
          <w:szCs w:val="24"/>
        </w:rPr>
        <w:t>randomized</w:t>
      </w:r>
      <w:r w:rsidR="00CA032E" w:rsidRPr="00A51407">
        <w:rPr>
          <w:szCs w:val="24"/>
        </w:rPr>
        <w:t>-controlled trial</w:t>
      </w:r>
      <w:r w:rsidR="00894F93" w:rsidRPr="00A51407">
        <w:rPr>
          <w:szCs w:val="24"/>
        </w:rPr>
        <w:t xml:space="preserve"> </w:t>
      </w:r>
      <w:r w:rsidR="00894F93" w:rsidRPr="00A51407">
        <w:rPr>
          <w:rFonts w:eastAsia="Calibri" w:cs="Times New Roman"/>
          <w:szCs w:val="24"/>
        </w:rPr>
        <w:t>(Anonymous 2016)</w:t>
      </w:r>
      <w:r w:rsidR="00C47014" w:rsidRPr="00A51407">
        <w:rPr>
          <w:szCs w:val="24"/>
        </w:rPr>
        <w:t>. Th</w:t>
      </w:r>
      <w:r w:rsidR="0049207A" w:rsidRPr="00A51407">
        <w:rPr>
          <w:szCs w:val="24"/>
        </w:rPr>
        <w:t>is</w:t>
      </w:r>
      <w:r w:rsidR="00C47014" w:rsidRPr="00A51407">
        <w:rPr>
          <w:szCs w:val="24"/>
        </w:rPr>
        <w:t xml:space="preserve"> </w:t>
      </w:r>
      <w:r w:rsidR="004B6313" w:rsidRPr="00A51407">
        <w:rPr>
          <w:szCs w:val="24"/>
        </w:rPr>
        <w:t xml:space="preserve">study </w:t>
      </w:r>
      <w:r w:rsidR="00C47014" w:rsidRPr="00A51407">
        <w:rPr>
          <w:szCs w:val="24"/>
        </w:rPr>
        <w:t xml:space="preserve">evaluated the effectiveness of the Sinovuyo Teen program, a parenting intervention primarily aimed at reducing harsh and abusive parenting. </w:t>
      </w:r>
      <w:r w:rsidR="0049207A" w:rsidRPr="00A51407">
        <w:rPr>
          <w:szCs w:val="24"/>
        </w:rPr>
        <w:t xml:space="preserve">The trial </w:t>
      </w:r>
      <w:r w:rsidR="00C47014" w:rsidRPr="00A51407">
        <w:rPr>
          <w:szCs w:val="24"/>
        </w:rPr>
        <w:t xml:space="preserve">took place </w:t>
      </w:r>
      <w:r w:rsidR="00CA032E" w:rsidRPr="00A51407">
        <w:rPr>
          <w:szCs w:val="24"/>
        </w:rPr>
        <w:t xml:space="preserve">in </w:t>
      </w:r>
      <w:r w:rsidR="00906F56" w:rsidRPr="00A51407">
        <w:rPr>
          <w:szCs w:val="24"/>
        </w:rPr>
        <w:t>32</w:t>
      </w:r>
      <w:r w:rsidR="00C47014" w:rsidRPr="00A51407">
        <w:rPr>
          <w:szCs w:val="24"/>
        </w:rPr>
        <w:t xml:space="preserve"> </w:t>
      </w:r>
      <w:r w:rsidR="00BD2792" w:rsidRPr="00A51407">
        <w:rPr>
          <w:szCs w:val="24"/>
        </w:rPr>
        <w:t xml:space="preserve">rural </w:t>
      </w:r>
      <w:r w:rsidR="00823C49" w:rsidRPr="00A51407">
        <w:rPr>
          <w:szCs w:val="24"/>
        </w:rPr>
        <w:t>and</w:t>
      </w:r>
      <w:r w:rsidR="00EF2C00" w:rsidRPr="00A51407">
        <w:rPr>
          <w:szCs w:val="24"/>
        </w:rPr>
        <w:t xml:space="preserve"> </w:t>
      </w:r>
      <w:r w:rsidR="00906F56" w:rsidRPr="00A51407">
        <w:rPr>
          <w:szCs w:val="24"/>
        </w:rPr>
        <w:t xml:space="preserve">8 </w:t>
      </w:r>
      <w:r w:rsidR="00C47014" w:rsidRPr="00A51407">
        <w:rPr>
          <w:szCs w:val="24"/>
        </w:rPr>
        <w:t>peri-urban disadvantaged communities</w:t>
      </w:r>
      <w:r w:rsidR="00BD2792" w:rsidRPr="00A51407">
        <w:rPr>
          <w:szCs w:val="24"/>
        </w:rPr>
        <w:t xml:space="preserve"> in the</w:t>
      </w:r>
      <w:r w:rsidR="00CA032E" w:rsidRPr="00A51407">
        <w:rPr>
          <w:szCs w:val="24"/>
        </w:rPr>
        <w:t xml:space="preserve"> Eastern Cape</w:t>
      </w:r>
      <w:r w:rsidR="00BD2792" w:rsidRPr="00A51407">
        <w:rPr>
          <w:szCs w:val="24"/>
        </w:rPr>
        <w:t>, South Africa.</w:t>
      </w:r>
      <w:r w:rsidR="00FB20A5" w:rsidRPr="00A51407">
        <w:rPr>
          <w:szCs w:val="24"/>
        </w:rPr>
        <w:t xml:space="preserve"> </w:t>
      </w:r>
      <w:r w:rsidR="00AA14DA" w:rsidRPr="00A51407">
        <w:rPr>
          <w:szCs w:val="24"/>
        </w:rPr>
        <w:t xml:space="preserve">Communities had high rates of unemployment, HIV prevalence and poor infrastructure. </w:t>
      </w:r>
      <w:r w:rsidR="00C47014" w:rsidRPr="00A51407">
        <w:rPr>
          <w:szCs w:val="24"/>
        </w:rPr>
        <w:t xml:space="preserve">Baseline data collection took place </w:t>
      </w:r>
      <w:r w:rsidR="00B252BA" w:rsidRPr="00A51407">
        <w:rPr>
          <w:szCs w:val="24"/>
        </w:rPr>
        <w:t xml:space="preserve">from </w:t>
      </w:r>
      <w:r w:rsidR="00C47014" w:rsidRPr="00A51407">
        <w:rPr>
          <w:szCs w:val="24"/>
        </w:rPr>
        <w:t xml:space="preserve">May </w:t>
      </w:r>
      <w:r w:rsidR="00B252BA" w:rsidRPr="00A51407">
        <w:rPr>
          <w:szCs w:val="24"/>
        </w:rPr>
        <w:t xml:space="preserve">until </w:t>
      </w:r>
      <w:r w:rsidR="00C47014" w:rsidRPr="00A51407">
        <w:rPr>
          <w:szCs w:val="24"/>
        </w:rPr>
        <w:t>September 2015</w:t>
      </w:r>
      <w:r w:rsidR="00FC2B32" w:rsidRPr="00A51407">
        <w:rPr>
          <w:szCs w:val="24"/>
        </w:rPr>
        <w:t>, while</w:t>
      </w:r>
      <w:r w:rsidR="00C47014" w:rsidRPr="00A51407">
        <w:rPr>
          <w:szCs w:val="24"/>
        </w:rPr>
        <w:t xml:space="preserve"> </w:t>
      </w:r>
      <w:r w:rsidR="00B252BA" w:rsidRPr="00A51407">
        <w:rPr>
          <w:szCs w:val="24"/>
        </w:rPr>
        <w:t xml:space="preserve">the </w:t>
      </w:r>
      <w:r w:rsidR="00C47014" w:rsidRPr="00A51407">
        <w:rPr>
          <w:szCs w:val="24"/>
        </w:rPr>
        <w:t>post-test</w:t>
      </w:r>
      <w:r w:rsidR="00FC2B32" w:rsidRPr="00A51407">
        <w:rPr>
          <w:szCs w:val="24"/>
        </w:rPr>
        <w:t xml:space="preserve"> </w:t>
      </w:r>
      <w:r w:rsidR="00993C54" w:rsidRPr="00A51407">
        <w:rPr>
          <w:szCs w:val="24"/>
        </w:rPr>
        <w:t xml:space="preserve">intervention </w:t>
      </w:r>
      <w:r w:rsidR="00FC2B32" w:rsidRPr="00A51407">
        <w:rPr>
          <w:szCs w:val="24"/>
        </w:rPr>
        <w:t>survey</w:t>
      </w:r>
      <w:r w:rsidR="00B252BA" w:rsidRPr="00A51407">
        <w:rPr>
          <w:szCs w:val="24"/>
        </w:rPr>
        <w:t>s</w:t>
      </w:r>
      <w:r w:rsidR="00FC2B32" w:rsidRPr="00A51407">
        <w:rPr>
          <w:szCs w:val="24"/>
        </w:rPr>
        <w:t xml:space="preserve"> </w:t>
      </w:r>
      <w:r w:rsidR="000F3729" w:rsidRPr="00A51407">
        <w:rPr>
          <w:szCs w:val="24"/>
        </w:rPr>
        <w:t>(hereafter</w:t>
      </w:r>
      <w:r w:rsidR="004B6313" w:rsidRPr="00A51407">
        <w:rPr>
          <w:szCs w:val="24"/>
        </w:rPr>
        <w:t>,</w:t>
      </w:r>
      <w:r w:rsidR="000F3729" w:rsidRPr="00A51407">
        <w:rPr>
          <w:szCs w:val="24"/>
        </w:rPr>
        <w:t xml:space="preserve"> ‘follow-up’)</w:t>
      </w:r>
      <w:r w:rsidR="00C47014" w:rsidRPr="00A51407">
        <w:rPr>
          <w:szCs w:val="24"/>
        </w:rPr>
        <w:t xml:space="preserve"> </w:t>
      </w:r>
      <w:r w:rsidR="00B252BA" w:rsidRPr="00A51407">
        <w:rPr>
          <w:szCs w:val="24"/>
        </w:rPr>
        <w:t xml:space="preserve">were </w:t>
      </w:r>
      <w:r w:rsidR="00FC2B32" w:rsidRPr="00A51407">
        <w:rPr>
          <w:szCs w:val="24"/>
        </w:rPr>
        <w:t xml:space="preserve">conducted </w:t>
      </w:r>
      <w:r w:rsidR="00C47014" w:rsidRPr="00A51407">
        <w:rPr>
          <w:szCs w:val="24"/>
        </w:rPr>
        <w:t xml:space="preserve">from January to July 2016. </w:t>
      </w:r>
      <w:r w:rsidR="00230FAF" w:rsidRPr="00A51407">
        <w:rPr>
          <w:rFonts w:eastAsia="Calibri" w:cs="Times New Roman"/>
          <w:szCs w:val="24"/>
        </w:rPr>
        <w:t>Additional information regarding</w:t>
      </w:r>
      <w:r w:rsidR="00B252BA" w:rsidRPr="00A51407">
        <w:rPr>
          <w:rFonts w:eastAsia="Calibri" w:cs="Times New Roman"/>
          <w:szCs w:val="24"/>
        </w:rPr>
        <w:t xml:space="preserve"> </w:t>
      </w:r>
      <w:r w:rsidR="00D84307" w:rsidRPr="00A51407">
        <w:rPr>
          <w:rFonts w:eastAsia="Calibri" w:cs="Times New Roman"/>
          <w:szCs w:val="24"/>
        </w:rPr>
        <w:t xml:space="preserve">the purposive </w:t>
      </w:r>
      <w:r w:rsidR="00230FAF" w:rsidRPr="00A51407">
        <w:rPr>
          <w:rFonts w:eastAsia="Calibri" w:cs="Times New Roman"/>
          <w:szCs w:val="24"/>
        </w:rPr>
        <w:t xml:space="preserve">sampling </w:t>
      </w:r>
      <w:r w:rsidR="00D84307" w:rsidRPr="00A51407">
        <w:rPr>
          <w:rFonts w:eastAsia="Calibri" w:cs="Times New Roman"/>
          <w:szCs w:val="24"/>
        </w:rPr>
        <w:t xml:space="preserve">procedure </w:t>
      </w:r>
      <w:r w:rsidR="00230FAF" w:rsidRPr="00A51407">
        <w:rPr>
          <w:rFonts w:eastAsia="Calibri" w:cs="Times New Roman"/>
          <w:szCs w:val="24"/>
        </w:rPr>
        <w:t xml:space="preserve">and </w:t>
      </w:r>
      <w:r w:rsidR="00823005" w:rsidRPr="00A51407">
        <w:rPr>
          <w:rFonts w:eastAsia="Calibri" w:cs="Times New Roman"/>
          <w:szCs w:val="24"/>
        </w:rPr>
        <w:t xml:space="preserve">overall study </w:t>
      </w:r>
      <w:r w:rsidR="00C47014" w:rsidRPr="00A51407">
        <w:rPr>
          <w:rFonts w:eastAsia="Calibri" w:cs="Times New Roman"/>
          <w:szCs w:val="24"/>
        </w:rPr>
        <w:t>design</w:t>
      </w:r>
      <w:r w:rsidR="00230FAF" w:rsidRPr="00A51407">
        <w:rPr>
          <w:rFonts w:eastAsia="Calibri" w:cs="Times New Roman"/>
          <w:szCs w:val="24"/>
        </w:rPr>
        <w:t xml:space="preserve"> can be found</w:t>
      </w:r>
      <w:r w:rsidR="0099345A" w:rsidRPr="00A51407">
        <w:rPr>
          <w:rFonts w:eastAsia="Calibri" w:cs="Times New Roman"/>
          <w:szCs w:val="24"/>
        </w:rPr>
        <w:t xml:space="preserve"> in</w:t>
      </w:r>
      <w:r w:rsidR="000F3729" w:rsidRPr="00A51407">
        <w:rPr>
          <w:rFonts w:eastAsia="Calibri" w:cs="Times New Roman"/>
          <w:szCs w:val="24"/>
        </w:rPr>
        <w:t xml:space="preserve"> </w:t>
      </w:r>
      <w:r w:rsidR="000A2A77" w:rsidRPr="00A51407">
        <w:rPr>
          <w:rFonts w:eastAsia="Calibri" w:cs="Times New Roman"/>
          <w:szCs w:val="24"/>
        </w:rPr>
        <w:t>the</w:t>
      </w:r>
      <w:r w:rsidR="0099345A" w:rsidRPr="00A51407">
        <w:rPr>
          <w:rFonts w:eastAsia="Calibri" w:cs="Times New Roman"/>
          <w:szCs w:val="24"/>
        </w:rPr>
        <w:t xml:space="preserve"> publication of the</w:t>
      </w:r>
      <w:r w:rsidR="000A2A77" w:rsidRPr="00A51407">
        <w:rPr>
          <w:rFonts w:eastAsia="Calibri" w:cs="Times New Roman"/>
          <w:szCs w:val="24"/>
        </w:rPr>
        <w:t xml:space="preserve"> trial protocol </w:t>
      </w:r>
      <w:r w:rsidR="00894F93" w:rsidRPr="00A51407">
        <w:rPr>
          <w:rFonts w:eastAsia="Calibri" w:cs="Times New Roman"/>
          <w:szCs w:val="24"/>
        </w:rPr>
        <w:t>(Anonymous 2016).</w:t>
      </w:r>
    </w:p>
    <w:p w14:paraId="7F84D499" w14:textId="52269BD5" w:rsidR="00650E89" w:rsidRPr="00A51407" w:rsidRDefault="004C2823" w:rsidP="000D0B23">
      <w:pPr>
        <w:spacing w:after="0"/>
        <w:rPr>
          <w:b/>
        </w:rPr>
      </w:pPr>
      <w:r w:rsidRPr="00A51407">
        <w:rPr>
          <w:b/>
        </w:rPr>
        <w:t xml:space="preserve">Screening and </w:t>
      </w:r>
      <w:r w:rsidR="000A2A77" w:rsidRPr="00A51407">
        <w:rPr>
          <w:b/>
        </w:rPr>
        <w:t>r</w:t>
      </w:r>
      <w:r w:rsidRPr="00A51407">
        <w:rPr>
          <w:b/>
        </w:rPr>
        <w:t>ecruitment</w:t>
      </w:r>
      <w:r w:rsidR="00424432" w:rsidRPr="00A51407">
        <w:rPr>
          <w:b/>
        </w:rPr>
        <w:t xml:space="preserve"> </w:t>
      </w:r>
      <w:r w:rsidR="00417983" w:rsidRPr="00A51407">
        <w:rPr>
          <w:b/>
        </w:rPr>
        <w:t>procedures</w:t>
      </w:r>
      <w:r w:rsidR="00650E89" w:rsidRPr="00A51407">
        <w:rPr>
          <w:b/>
        </w:rPr>
        <w:t xml:space="preserve"> </w:t>
      </w:r>
    </w:p>
    <w:p w14:paraId="698B0856" w14:textId="77777777" w:rsidR="00EA588B" w:rsidRPr="00A51407" w:rsidRDefault="0049207A" w:rsidP="00EA588B">
      <w:pPr>
        <w:ind w:firstLine="720"/>
      </w:pPr>
      <w:r w:rsidRPr="00A51407">
        <w:t>P</w:t>
      </w:r>
      <w:r w:rsidR="00BD2792" w:rsidRPr="00A51407">
        <w:t xml:space="preserve">articipants were </w:t>
      </w:r>
      <w:r w:rsidR="00E27AFF" w:rsidRPr="00A51407">
        <w:t xml:space="preserve">Xhosa </w:t>
      </w:r>
      <w:r w:rsidR="00BD2792" w:rsidRPr="00A51407">
        <w:t>adolescents aged 10 to 18</w:t>
      </w:r>
      <w:r w:rsidR="00651B3D" w:rsidRPr="00A51407">
        <w:t xml:space="preserve"> years</w:t>
      </w:r>
      <w:r w:rsidR="00BD2792" w:rsidRPr="00A51407">
        <w:t xml:space="preserve"> </w:t>
      </w:r>
      <w:r w:rsidR="00416A38" w:rsidRPr="00A51407">
        <w:t>and</w:t>
      </w:r>
      <w:r w:rsidR="00651B3D" w:rsidRPr="00A51407">
        <w:t xml:space="preserve"> </w:t>
      </w:r>
      <w:r w:rsidR="00BD2792" w:rsidRPr="00A51407">
        <w:t>their primary caregivers</w:t>
      </w:r>
      <w:r w:rsidR="00611536" w:rsidRPr="00A51407">
        <w:t xml:space="preserve"> living in </w:t>
      </w:r>
      <w:r w:rsidR="002D4D97" w:rsidRPr="00A51407">
        <w:t>32</w:t>
      </w:r>
      <w:r w:rsidR="00611536" w:rsidRPr="00A51407">
        <w:t xml:space="preserve"> </w:t>
      </w:r>
      <w:r w:rsidR="002D4D97" w:rsidRPr="00A51407">
        <w:rPr>
          <w:szCs w:val="24"/>
        </w:rPr>
        <w:t xml:space="preserve">rural and 8 peri-urban </w:t>
      </w:r>
      <w:r w:rsidR="00611536" w:rsidRPr="00A51407">
        <w:t xml:space="preserve">disadvantaged communities in </w:t>
      </w:r>
      <w:r w:rsidR="00895F04" w:rsidRPr="00A51407">
        <w:t xml:space="preserve">the </w:t>
      </w:r>
      <w:r w:rsidR="00611536" w:rsidRPr="00A51407">
        <w:t>Eastern Cape</w:t>
      </w:r>
      <w:r w:rsidR="009B24B2" w:rsidRPr="00A51407">
        <w:t xml:space="preserve"> </w:t>
      </w:r>
      <w:r w:rsidR="00895F04" w:rsidRPr="00A51407">
        <w:t xml:space="preserve">Province </w:t>
      </w:r>
      <w:r w:rsidR="009B24B2" w:rsidRPr="00A51407">
        <w:t>of</w:t>
      </w:r>
      <w:r w:rsidR="00611536" w:rsidRPr="00A51407">
        <w:t xml:space="preserve"> </w:t>
      </w:r>
      <w:r w:rsidR="00611536" w:rsidRPr="00A51407">
        <w:lastRenderedPageBreak/>
        <w:t>South Africa</w:t>
      </w:r>
      <w:r w:rsidR="00BD2792" w:rsidRPr="00A51407">
        <w:t xml:space="preserve">. </w:t>
      </w:r>
      <w:r w:rsidR="00410698" w:rsidRPr="00A51407">
        <w:t xml:space="preserve">Due </w:t>
      </w:r>
      <w:r w:rsidR="001E0164" w:rsidRPr="00A51407">
        <w:t>to large numbers of orphans</w:t>
      </w:r>
      <w:r w:rsidR="000F2CF7" w:rsidRPr="00A51407">
        <w:t xml:space="preserve"> in </w:t>
      </w:r>
      <w:r w:rsidR="00576034" w:rsidRPr="00A51407">
        <w:t>South Africa</w:t>
      </w:r>
      <w:r w:rsidR="00346F66" w:rsidRPr="00A51407">
        <w:t xml:space="preserve"> and</w:t>
      </w:r>
      <w:r w:rsidR="00576034" w:rsidRPr="00A51407">
        <w:t xml:space="preserve"> the</w:t>
      </w:r>
      <w:r w:rsidR="00E6234A" w:rsidRPr="00A51407">
        <w:t xml:space="preserve"> common</w:t>
      </w:r>
      <w:r w:rsidR="00576034" w:rsidRPr="00A51407">
        <w:t xml:space="preserve"> </w:t>
      </w:r>
      <w:r w:rsidR="00E6234A" w:rsidRPr="00A51407">
        <w:t xml:space="preserve">geographical </w:t>
      </w:r>
      <w:r w:rsidR="002D4D97" w:rsidRPr="00A51407">
        <w:t xml:space="preserve">mobility of children </w:t>
      </w:r>
      <w:r w:rsidR="00410698" w:rsidRPr="00A51407">
        <w:t>across</w:t>
      </w:r>
      <w:r w:rsidR="002D4D97" w:rsidRPr="00A51407">
        <w:t xml:space="preserve"> extended </w:t>
      </w:r>
      <w:r w:rsidR="00410698" w:rsidRPr="00A51407">
        <w:t>family households</w:t>
      </w:r>
      <w:r w:rsidR="00D05A72" w:rsidRPr="00A51407">
        <w:t xml:space="preserve"> </w:t>
      </w:r>
      <w:r w:rsidR="00D05A72" w:rsidRPr="00A51407">
        <w:fldChar w:fldCharType="begin" w:fldLock="1"/>
      </w:r>
      <w:r w:rsidR="00D05A72" w:rsidRPr="00A51407">
        <w:instrText>ADDIN CSL_CITATION { "citationItems" : [ { "id" : "ITEM-1", "itemData" : { "ISBN" : "9780796921901", "author" : [ { "dropping-particle" : "", "family" : "Yaw", "given" : "Acheampong", "non-dropping-particle" : "", "parse-names" : false, "suffix" : "" }, { "dropping-particle" : "", "family" : "Heaton", "given" : "Tim B", "non-dropping-particle" : "", "parse-names" : false, "suffix" : "" }, { "dropping-particle" : "", "family" : "Kalule-Sabiti", "given" : "Ishmael", "non-dropping-particle" : "", "parse-names" : false, "suffix" : "" } ], "chapter-number" : "3", "container-title" : "Families and households in post-apartheid South Africa : Socio-demographic perspectives", "editor" : [ { "dropping-particle" : "", "family" : "Yaw", "given" : "Acheampong", "non-dropping-particle" : "", "parse-names" : false, "suffix" : "" }, { "dropping-particle" : "", "family" : "Heaton", "given" : "Tim B", "non-dropping-particle" : "", "parse-names" : false, "suffix" : "" } ], "id" : "ITEM-1", "issued" : { "date-parts" : [ [ "2007" ] ] }, "page" : "43-60", "publisher" : "HSRC Press", "publisher-place" : "Cape Town", "title" : "Living Arrangements in South Africa", "type" : "chapter" }, "uris" : [ "http://www.mendeley.com/documents/?uuid=0e978aae-fee0-4cad-ba59-422f6dcd91f7" ] } ], "mendeley" : { "formattedCitation" : "(Yaw, Heaton, &amp; Kalule-Sabiti, 2007)", "plainTextFormattedCitation" : "(Yaw, Heaton, &amp; Kalule-Sabiti, 2007)", "previouslyFormattedCitation" : "(Yaw, Heaton, &amp; Kalule-Sabiti, 2007)" }, "properties" : { "noteIndex" : 0 }, "schema" : "https://github.com/citation-style-language/schema/raw/master/csl-citation.json" }</w:instrText>
      </w:r>
      <w:r w:rsidR="00D05A72" w:rsidRPr="00A51407">
        <w:fldChar w:fldCharType="separate"/>
      </w:r>
      <w:r w:rsidR="00D05A72" w:rsidRPr="00A51407">
        <w:rPr>
          <w:noProof/>
        </w:rPr>
        <w:t>(Yaw, Heaton, &amp; Kalule-Sabiti, 2007)</w:t>
      </w:r>
      <w:r w:rsidR="00D05A72" w:rsidRPr="00A51407">
        <w:fldChar w:fldCharType="end"/>
      </w:r>
      <w:r w:rsidR="002D4D97" w:rsidRPr="00A51407">
        <w:t>, t</w:t>
      </w:r>
      <w:r w:rsidR="00424432" w:rsidRPr="00A51407">
        <w:t xml:space="preserve">here were no requirements for a biological relationship between caregiver and adolescent. </w:t>
      </w:r>
      <w:r w:rsidR="001E0164" w:rsidRPr="00A51407">
        <w:t>V</w:t>
      </w:r>
      <w:r w:rsidR="007604E5" w:rsidRPr="00A51407">
        <w:t xml:space="preserve">ery low-income communities in the Eastern Cape </w:t>
      </w:r>
      <w:r w:rsidR="001E0164" w:rsidRPr="00A51407">
        <w:t>were selected and</w:t>
      </w:r>
      <w:r w:rsidR="007604E5" w:rsidRPr="00A51407">
        <w:t xml:space="preserve"> local schools, traditional </w:t>
      </w:r>
      <w:r w:rsidR="00D05A72" w:rsidRPr="00A51407">
        <w:t>chieftain</w:t>
      </w:r>
      <w:r w:rsidR="00F77314" w:rsidRPr="00A51407">
        <w:t>s,</w:t>
      </w:r>
      <w:r w:rsidR="007604E5" w:rsidRPr="00A51407">
        <w:t xml:space="preserve"> and social services</w:t>
      </w:r>
      <w:r w:rsidR="00D05A72" w:rsidRPr="00A51407">
        <w:t xml:space="preserve"> in contact with vulnerable families</w:t>
      </w:r>
      <w:r w:rsidR="001E0164" w:rsidRPr="00A51407">
        <w:t xml:space="preserve"> </w:t>
      </w:r>
      <w:r w:rsidR="00F77314" w:rsidRPr="00A51407">
        <w:t xml:space="preserve">were </w:t>
      </w:r>
      <w:r w:rsidR="001E0164" w:rsidRPr="00A51407">
        <w:t>approached</w:t>
      </w:r>
      <w:r w:rsidR="007604E5" w:rsidRPr="00A51407">
        <w:t xml:space="preserve">. </w:t>
      </w:r>
      <w:r w:rsidR="000274C4" w:rsidRPr="00A51407">
        <w:t xml:space="preserve">Participants </w:t>
      </w:r>
      <w:r w:rsidR="00BD2792" w:rsidRPr="00A51407">
        <w:t xml:space="preserve">were </w:t>
      </w:r>
      <w:r w:rsidR="000274C4" w:rsidRPr="00A51407">
        <w:t xml:space="preserve">recruited through </w:t>
      </w:r>
      <w:r w:rsidR="005678FE" w:rsidRPr="00A51407">
        <w:t xml:space="preserve">local </w:t>
      </w:r>
      <w:r w:rsidR="00BD2792" w:rsidRPr="00A51407">
        <w:t>social workers, school</w:t>
      </w:r>
      <w:r w:rsidR="0086651E" w:rsidRPr="00A51407">
        <w:t xml:space="preserve"> teachers</w:t>
      </w:r>
      <w:r w:rsidR="00BD2792" w:rsidRPr="00A51407">
        <w:t xml:space="preserve"> and community guides</w:t>
      </w:r>
      <w:r w:rsidR="000F2CF7" w:rsidRPr="00A51407">
        <w:t xml:space="preserve"> </w:t>
      </w:r>
      <w:r w:rsidR="005678FE" w:rsidRPr="00A51407">
        <w:t xml:space="preserve">who identified families </w:t>
      </w:r>
      <w:r w:rsidR="00A73921" w:rsidRPr="00A51407">
        <w:t>experiencing</w:t>
      </w:r>
      <w:r w:rsidR="005678FE" w:rsidRPr="00A51407">
        <w:t xml:space="preserve"> arguments in the household</w:t>
      </w:r>
      <w:r w:rsidR="00D05A72" w:rsidRPr="00A51407">
        <w:t xml:space="preserve"> and adolescents with social and emotional problems</w:t>
      </w:r>
      <w:r w:rsidR="005678FE" w:rsidRPr="00A51407">
        <w:t>.</w:t>
      </w:r>
      <w:r w:rsidR="00BD2792" w:rsidRPr="00A51407">
        <w:t xml:space="preserve"> Some of the </w:t>
      </w:r>
      <w:r w:rsidR="00282633" w:rsidRPr="00A51407">
        <w:t>families</w:t>
      </w:r>
      <w:r w:rsidR="00BD2792" w:rsidRPr="00A51407">
        <w:t xml:space="preserve"> also self-referred. </w:t>
      </w:r>
      <w:r w:rsidR="000274C4" w:rsidRPr="00A51407">
        <w:t xml:space="preserve">Families </w:t>
      </w:r>
      <w:r w:rsidR="00B9306B" w:rsidRPr="00A51407">
        <w:t>who</w:t>
      </w:r>
      <w:r w:rsidR="004B0D9B" w:rsidRPr="00A51407">
        <w:t xml:space="preserve"> reported having</w:t>
      </w:r>
      <w:r w:rsidR="00B9306B" w:rsidRPr="00A51407">
        <w:t xml:space="preserve"> experienced arguments within the previous month</w:t>
      </w:r>
      <w:r w:rsidR="00E87265" w:rsidRPr="00A51407">
        <w:t xml:space="preserve"> were</w:t>
      </w:r>
      <w:r w:rsidR="00823005" w:rsidRPr="00A51407">
        <w:t xml:space="preserve"> </w:t>
      </w:r>
      <w:r w:rsidR="000F3729" w:rsidRPr="00A51407">
        <w:t xml:space="preserve">then </w:t>
      </w:r>
      <w:r w:rsidR="00B9306B" w:rsidRPr="00A51407">
        <w:t>given the opportunity to participate</w:t>
      </w:r>
      <w:r w:rsidR="00823005" w:rsidRPr="00A51407">
        <w:t xml:space="preserve">. </w:t>
      </w:r>
    </w:p>
    <w:p w14:paraId="08454628" w14:textId="77777777" w:rsidR="00354F52" w:rsidRPr="00A51407" w:rsidRDefault="00354F52" w:rsidP="00354F52">
      <w:pPr>
        <w:ind w:firstLine="720"/>
        <w:rPr>
          <w:rFonts w:cs="Times New Roman"/>
          <w:szCs w:val="24"/>
          <w:shd w:val="clear" w:color="auto" w:fill="FFFFFF"/>
        </w:rPr>
      </w:pPr>
      <w:r w:rsidRPr="00A51407">
        <w:rPr>
          <w:rFonts w:cs="Times New Roman"/>
          <w:szCs w:val="24"/>
        </w:rPr>
        <w:t xml:space="preserve">Adolescents aged 10 to 18 and sleeping in the same dwelling as their caregiver for at least four nights a week were eligible to participate in the overall study (n=552). Of those, four adolescents did not complete baseline interviews, and thus they were not included in this analysis. Finally, only adolescents who did not subsequently drop out from the trial (n=22), and had no missing data on educational outcomes in the follow-up survey (n=23) were included in the current analysis (total included n=503). Adolescents who had missing data on educational outcomes in the post-test survey reported being out-of-school when the post-test interviews took place. Due to the skip patterns designed into the </w:t>
      </w:r>
      <w:r w:rsidRPr="00A51407">
        <w:rPr>
          <w:rStyle w:val="apple-converted-space"/>
          <w:rFonts w:cs="Times New Roman"/>
          <w:szCs w:val="24"/>
          <w:shd w:val="clear" w:color="auto" w:fill="FFFFFF"/>
        </w:rPr>
        <w:t xml:space="preserve">Computer-Assisted Self-Interview Software (CASI) </w:t>
      </w:r>
      <w:r w:rsidRPr="00A51407">
        <w:rPr>
          <w:rFonts w:cs="Times New Roman"/>
          <w:szCs w:val="24"/>
        </w:rPr>
        <w:t xml:space="preserve">applied in the study, as well as regular data quality and validation checks, missing data was 0% on all the variables used in this study except for one. Perceived school violence had &lt;1% of missing data, corresponding to five adolescents who were out of school at baseline. </w:t>
      </w:r>
      <w:r w:rsidRPr="00A51407">
        <w:rPr>
          <w:rFonts w:cs="Times New Roman"/>
          <w:szCs w:val="24"/>
          <w:shd w:val="clear" w:color="auto" w:fill="FFFFFF"/>
        </w:rPr>
        <w:t>There were no baseline differences between adolescents lost and retained at follow-up in the overall study (see Supplement Table 1 in Anonymous et al. 2018).</w:t>
      </w:r>
    </w:p>
    <w:p w14:paraId="23F41DA8" w14:textId="71AA1123" w:rsidR="00AB2485" w:rsidRPr="00A51407" w:rsidRDefault="00AB2485" w:rsidP="003F5EFD">
      <w:pPr>
        <w:rPr>
          <w:b/>
        </w:rPr>
      </w:pPr>
      <w:r w:rsidRPr="00A51407">
        <w:rPr>
          <w:b/>
        </w:rPr>
        <w:t>Data collection</w:t>
      </w:r>
    </w:p>
    <w:p w14:paraId="24432233" w14:textId="51160ADE" w:rsidR="00AB2485" w:rsidRPr="00A51407" w:rsidRDefault="00AB2485" w:rsidP="00A13D27">
      <w:pPr>
        <w:ind w:firstLine="720"/>
      </w:pPr>
      <w:r w:rsidRPr="00A51407">
        <w:lastRenderedPageBreak/>
        <w:t>Tablet-based questionnaires translated into Xhosa were used within a Computer-Assisted Personal Interviewing (CAPI) process. Local, trained research assistants interviewed participants at their homes or in other settings, such as schools. School level characteristics were also collected from 69 schools which accounted for 94% of the sample’s adolescents. Administrative data for those schools where data was not collected directly (n=14) was retrieved from the online</w:t>
      </w:r>
      <w:r w:rsidRPr="00A51407">
        <w:rPr>
          <w:rFonts w:eastAsia="Calibri" w:cs="Times New Roman"/>
          <w:szCs w:val="24"/>
        </w:rPr>
        <w:t xml:space="preserve"> master lists of South African schools </w:t>
      </w:r>
      <w:r w:rsidRPr="00A51407">
        <w:rPr>
          <w:rFonts w:eastAsia="Calibri" w:cs="Times New Roman"/>
          <w:szCs w:val="24"/>
        </w:rPr>
        <w:fldChar w:fldCharType="begin" w:fldLock="1"/>
      </w:r>
      <w:r w:rsidR="00B42E10" w:rsidRPr="00A51407">
        <w:rPr>
          <w:rFonts w:eastAsia="Calibri" w:cs="Times New Roman"/>
          <w:szCs w:val="24"/>
        </w:rPr>
        <w:instrText>ADDIN CSL_CITATION { "citationItems" : [ { "id" : "ITEM-1", "itemData" : { "DOI" : "10.4102/sajce.v5i2.394", "author" : [ { "dropping-particle" : "", "family" : "Wyk", "given" : "Chris", "non-dropping-particle" : "Van", "parse-names" : false, "suffix" : "" } ], "container-title" : "South African Journal of Childhood Education", "id" : "ITEM-1", "issue" : "2", "issued" : { "date-parts" : [ [ "2015" ] ] }, "page" : "146-170", "title" : "An overview of key data sets in education in South Africa", "type" : "article-journal", "volume" : "5" }, "uris" : [ "http://www.mendeley.com/documents/?uuid=1f8aa7e0-0d66-4968-8341-4a45c80d6c53" ] }, { "id" : "ITEM-2", "itemData" : { "URL" : "http://www.education.gov.za/Programmes/EMIS/EMISDownloads.aspx", "accessed" : { "date-parts" : [ [ "2015", "3", "10" ] ] }, "author" : [ { "dropping-particle" : "", "family" : "Department of Basic Education", "given" : "", "non-dropping-particle" : "", "parse-names" : false, "suffix" : "" } ], "container-title" : "Department of Basic Education", "id" : "ITEM-2", "issued" : { "date-parts" : [ [ "2016" ] ] }, "title" : "Schools Masterlist Data", "type" : "webpage" }, "uris" : [ "http://www.mendeley.com/documents/?uuid=eed7cad5-3abe-4d60-b5e0-c3d293871525" ] } ], "mendeley" : { "formattedCitation" : "(Department of Basic Education, 2016; Van Wyk, 2015)", "plainTextFormattedCitation" : "(Department of Basic Education, 2016; Van Wyk, 2015)", "previouslyFormattedCitation" : "(Department of Basic Education, 2016; Van Wyk, 2015)" }, "properties" : { "noteIndex" : 0 }, "schema" : "https://github.com/citation-style-language/schema/raw/master/csl-citation.json" }</w:instrText>
      </w:r>
      <w:r w:rsidRPr="00A51407">
        <w:rPr>
          <w:rFonts w:eastAsia="Calibri" w:cs="Times New Roman"/>
          <w:szCs w:val="24"/>
        </w:rPr>
        <w:fldChar w:fldCharType="separate"/>
      </w:r>
      <w:r w:rsidR="00B43249" w:rsidRPr="00A51407">
        <w:rPr>
          <w:rFonts w:eastAsia="Calibri" w:cs="Times New Roman"/>
          <w:noProof/>
          <w:szCs w:val="24"/>
        </w:rPr>
        <w:t>(Department of Basic Education, 2016; Van Wyk, 2015)</w:t>
      </w:r>
      <w:r w:rsidRPr="00A51407">
        <w:rPr>
          <w:rFonts w:eastAsia="Calibri" w:cs="Times New Roman"/>
          <w:szCs w:val="24"/>
        </w:rPr>
        <w:fldChar w:fldCharType="end"/>
      </w:r>
      <w:r w:rsidRPr="00A51407">
        <w:rPr>
          <w:rFonts w:eastAsia="Calibri" w:cs="Times New Roman"/>
          <w:szCs w:val="24"/>
        </w:rPr>
        <w:t>.</w:t>
      </w:r>
    </w:p>
    <w:p w14:paraId="19795C45" w14:textId="77777777" w:rsidR="00CE2AD8" w:rsidRPr="00A51407" w:rsidRDefault="00CE2AD8" w:rsidP="00CE2AD8">
      <w:pPr>
        <w:spacing w:after="0"/>
        <w:rPr>
          <w:b/>
        </w:rPr>
      </w:pPr>
      <w:r w:rsidRPr="00A51407">
        <w:rPr>
          <w:b/>
        </w:rPr>
        <w:t>Ethics</w:t>
      </w:r>
    </w:p>
    <w:p w14:paraId="2208792F" w14:textId="27B42AE9" w:rsidR="000D0B23" w:rsidRPr="00A51407" w:rsidRDefault="00CE2AD8" w:rsidP="00AB2485">
      <w:pPr>
        <w:ind w:firstLine="720"/>
      </w:pPr>
      <w:r w:rsidRPr="00A51407">
        <w:rPr>
          <w:rFonts w:eastAsia="Calibri" w:cs="Times New Roman"/>
          <w:szCs w:val="24"/>
        </w:rPr>
        <w:t xml:space="preserve">Ethical approval was obtained from Research Ethics Committees at the University of Oxford, the University of Cape Town, as well as from the South African Departments of Social Development, and of Basic Education. </w:t>
      </w:r>
      <w:r w:rsidRPr="00A51407">
        <w:rPr>
          <w:rFonts w:cs="Times New Roman"/>
          <w:szCs w:val="24"/>
        </w:rPr>
        <w:t xml:space="preserve">Both adolescents and caregivers needed to give informed consent to participate. </w:t>
      </w:r>
      <w:r w:rsidRPr="00A51407">
        <w:rPr>
          <w:rFonts w:cs="Times New Roman"/>
          <w:szCs w:val="24"/>
          <w:shd w:val="clear" w:color="auto" w:fill="FFFFFF"/>
        </w:rPr>
        <w:t>Confidentiality was maintained, except if participants were at risk of significant harm or requested assistance.</w:t>
      </w:r>
      <w:r w:rsidRPr="00A51407">
        <w:rPr>
          <w:rStyle w:val="apple-converted-space"/>
          <w:rFonts w:cs="Times New Roman"/>
          <w:szCs w:val="24"/>
          <w:shd w:val="clear" w:color="auto" w:fill="FFFFFF"/>
        </w:rPr>
        <w:t> </w:t>
      </w:r>
      <w:r w:rsidR="00CC3640" w:rsidRPr="00A51407">
        <w:rPr>
          <w:rStyle w:val="apple-converted-space"/>
          <w:rFonts w:cs="Times New Roman"/>
          <w:szCs w:val="24"/>
          <w:shd w:val="clear" w:color="auto" w:fill="FFFFFF"/>
        </w:rPr>
        <w:t xml:space="preserve">A total of </w:t>
      </w:r>
      <w:r w:rsidR="00D65E39" w:rsidRPr="00A51407">
        <w:rPr>
          <w:rStyle w:val="apple-converted-space"/>
          <w:rFonts w:cs="Times New Roman"/>
          <w:szCs w:val="24"/>
          <w:shd w:val="clear" w:color="auto" w:fill="FFFFFF"/>
        </w:rPr>
        <w:t>33</w:t>
      </w:r>
      <w:r w:rsidR="00CC3640" w:rsidRPr="00A51407">
        <w:rPr>
          <w:rStyle w:val="apple-converted-space"/>
          <w:rFonts w:cs="Times New Roman"/>
          <w:szCs w:val="24"/>
          <w:shd w:val="clear" w:color="auto" w:fill="FFFFFF"/>
        </w:rPr>
        <w:t xml:space="preserve"> adolescents</w:t>
      </w:r>
      <w:r w:rsidR="00D65E39" w:rsidRPr="00A51407">
        <w:rPr>
          <w:rStyle w:val="apple-converted-space"/>
          <w:rFonts w:cs="Times New Roman"/>
          <w:szCs w:val="24"/>
          <w:shd w:val="clear" w:color="auto" w:fill="FFFFFF"/>
        </w:rPr>
        <w:t xml:space="preserve"> and their families</w:t>
      </w:r>
      <w:r w:rsidR="00CC3640" w:rsidRPr="00A51407">
        <w:rPr>
          <w:rStyle w:val="apple-converted-space"/>
          <w:rFonts w:cs="Times New Roman"/>
          <w:szCs w:val="24"/>
          <w:shd w:val="clear" w:color="auto" w:fill="FFFFFF"/>
        </w:rPr>
        <w:t xml:space="preserve"> were referred to social </w:t>
      </w:r>
      <w:r w:rsidR="00D65E39" w:rsidRPr="00A51407">
        <w:rPr>
          <w:rStyle w:val="apple-converted-space"/>
          <w:rFonts w:cs="Times New Roman"/>
          <w:szCs w:val="24"/>
          <w:shd w:val="clear" w:color="auto" w:fill="FFFFFF"/>
        </w:rPr>
        <w:t xml:space="preserve">and health </w:t>
      </w:r>
      <w:r w:rsidR="00CC3640" w:rsidRPr="00A51407">
        <w:rPr>
          <w:rStyle w:val="apple-converted-space"/>
          <w:rFonts w:cs="Times New Roman"/>
          <w:szCs w:val="24"/>
          <w:shd w:val="clear" w:color="auto" w:fill="FFFFFF"/>
        </w:rPr>
        <w:t>services</w:t>
      </w:r>
      <w:r w:rsidR="00D65E39" w:rsidRPr="00A51407">
        <w:rPr>
          <w:rStyle w:val="apple-converted-space"/>
          <w:rFonts w:cs="Times New Roman"/>
          <w:szCs w:val="24"/>
          <w:shd w:val="clear" w:color="auto" w:fill="FFFFFF"/>
        </w:rPr>
        <w:t xml:space="preserve"> due to family issues, sexual abuse and suicide risk</w:t>
      </w:r>
      <w:r w:rsidR="00CC3640" w:rsidRPr="00A51407">
        <w:rPr>
          <w:rStyle w:val="apple-converted-space"/>
          <w:rFonts w:cs="Times New Roman"/>
          <w:szCs w:val="24"/>
          <w:shd w:val="clear" w:color="auto" w:fill="FFFFFF"/>
        </w:rPr>
        <w:t xml:space="preserve">. </w:t>
      </w:r>
      <w:r w:rsidR="00781018" w:rsidRPr="00A51407">
        <w:rPr>
          <w:rStyle w:val="apple-converted-space"/>
          <w:rFonts w:cs="Times New Roman"/>
          <w:szCs w:val="24"/>
          <w:shd w:val="clear" w:color="auto" w:fill="FFFFFF"/>
        </w:rPr>
        <w:t>A small ‘thank you pack’ of stationery</w:t>
      </w:r>
      <w:r w:rsidRPr="00A51407">
        <w:rPr>
          <w:rStyle w:val="apple-converted-space"/>
          <w:rFonts w:cs="Times New Roman"/>
          <w:szCs w:val="24"/>
          <w:shd w:val="clear" w:color="auto" w:fill="FFFFFF"/>
        </w:rPr>
        <w:t xml:space="preserve"> w</w:t>
      </w:r>
      <w:r w:rsidR="00781018" w:rsidRPr="00A51407">
        <w:rPr>
          <w:rStyle w:val="apple-converted-space"/>
          <w:rFonts w:cs="Times New Roman"/>
          <w:szCs w:val="24"/>
          <w:shd w:val="clear" w:color="auto" w:fill="FFFFFF"/>
        </w:rPr>
        <w:t>as</w:t>
      </w:r>
      <w:r w:rsidRPr="00A51407">
        <w:rPr>
          <w:rStyle w:val="apple-converted-space"/>
          <w:rFonts w:cs="Times New Roman"/>
          <w:szCs w:val="24"/>
          <w:shd w:val="clear" w:color="auto" w:fill="FFFFFF"/>
        </w:rPr>
        <w:t xml:space="preserve"> given to all adolescents for each completed interview as well as refreshments and certificates of participation. Adolescents were given the choice to answer abuse questions using Audio Computer-Assisted Self-Interview Software (ACASI). School principals gave informed consent for the school to participate in the study.</w:t>
      </w:r>
    </w:p>
    <w:p w14:paraId="5A921E44" w14:textId="428B0F3A" w:rsidR="00650E89" w:rsidRPr="00A51407" w:rsidRDefault="00650E89" w:rsidP="00395343">
      <w:pPr>
        <w:rPr>
          <w:b/>
        </w:rPr>
      </w:pPr>
      <w:r w:rsidRPr="00A51407">
        <w:rPr>
          <w:b/>
        </w:rPr>
        <w:t xml:space="preserve">Measures </w:t>
      </w:r>
    </w:p>
    <w:p w14:paraId="4336D7B0" w14:textId="77777777" w:rsidR="00500E24" w:rsidRPr="00A51407" w:rsidRDefault="00500E24" w:rsidP="00500E24">
      <w:pPr>
        <w:ind w:firstLine="708"/>
        <w:rPr>
          <w:rFonts w:cs="Times New Roman"/>
          <w:szCs w:val="24"/>
        </w:rPr>
      </w:pPr>
      <w:r w:rsidRPr="00A51407">
        <w:rPr>
          <w:rFonts w:cs="Times New Roman"/>
          <w:szCs w:val="24"/>
        </w:rPr>
        <w:t xml:space="preserve">Composite variables for educational outcomes (measured at follow-up) and for violence exposure (measured at baseline) are summarized in Table 1. </w:t>
      </w:r>
    </w:p>
    <w:p w14:paraId="264148E3" w14:textId="4D49CA42" w:rsidR="00704DC0" w:rsidRPr="00A51407" w:rsidRDefault="008D05B5" w:rsidP="00A25C68">
      <w:pPr>
        <w:ind w:firstLine="708"/>
        <w:jc w:val="center"/>
        <w:rPr>
          <w:rFonts w:cs="Times New Roman"/>
          <w:i/>
          <w:szCs w:val="24"/>
        </w:rPr>
      </w:pPr>
      <w:r w:rsidRPr="00A51407" w:rsidDel="008D05B5">
        <w:rPr>
          <w:i/>
        </w:rPr>
        <w:t xml:space="preserve"> </w:t>
      </w:r>
      <w:r w:rsidR="00704DC0" w:rsidRPr="00A51407">
        <w:rPr>
          <w:rFonts w:eastAsia="Calibri" w:cs="Times New Roman"/>
          <w:b/>
          <w:i/>
          <w:szCs w:val="24"/>
        </w:rPr>
        <w:t xml:space="preserve">[Please insert Table </w:t>
      </w:r>
      <w:r w:rsidR="006753EC" w:rsidRPr="00A51407">
        <w:rPr>
          <w:rFonts w:eastAsia="Calibri" w:cs="Times New Roman"/>
          <w:b/>
          <w:i/>
          <w:szCs w:val="24"/>
        </w:rPr>
        <w:t>1</w:t>
      </w:r>
      <w:r w:rsidR="00704DC0" w:rsidRPr="00A51407">
        <w:rPr>
          <w:rFonts w:eastAsia="Calibri" w:cs="Times New Roman"/>
          <w:b/>
          <w:i/>
          <w:szCs w:val="24"/>
        </w:rPr>
        <w:t xml:space="preserve"> about here]</w:t>
      </w:r>
    </w:p>
    <w:p w14:paraId="1CB2E262" w14:textId="77777777" w:rsidR="0012686A" w:rsidRPr="00A51407" w:rsidRDefault="0012686A" w:rsidP="0012686A">
      <w:pPr>
        <w:spacing w:after="0"/>
        <w:ind w:firstLine="708"/>
        <w:rPr>
          <w:rFonts w:cs="Times New Roman"/>
          <w:b/>
          <w:szCs w:val="24"/>
        </w:rPr>
      </w:pPr>
      <w:r w:rsidRPr="00A51407">
        <w:rPr>
          <w:rFonts w:cs="Times New Roman"/>
          <w:b/>
          <w:szCs w:val="24"/>
        </w:rPr>
        <w:t>Academic Motivation and School Delay (measured at follow-up)</w:t>
      </w:r>
    </w:p>
    <w:p w14:paraId="15A3901D" w14:textId="77777777" w:rsidR="0012686A" w:rsidRPr="00A51407" w:rsidRDefault="0012686A" w:rsidP="0012686A">
      <w:pPr>
        <w:ind w:firstLine="720"/>
        <w:rPr>
          <w:rFonts w:cs="Times New Roman"/>
          <w:szCs w:val="24"/>
        </w:rPr>
      </w:pPr>
      <w:r w:rsidRPr="00A51407">
        <w:rPr>
          <w:rFonts w:cs="Times New Roman"/>
          <w:szCs w:val="24"/>
        </w:rPr>
        <w:t xml:space="preserve">School delay was assessed using a continuous scale based on </w:t>
      </w:r>
      <w:r w:rsidRPr="00A51407">
        <w:rPr>
          <w:rFonts w:eastAsia="Calibri" w:cs="Times New Roman"/>
          <w:szCs w:val="24"/>
        </w:rPr>
        <w:t>grade appropriateness by age in South Africa</w:t>
      </w:r>
      <w:r w:rsidRPr="00A51407">
        <w:rPr>
          <w:rFonts w:cs="Times New Roman"/>
          <w:szCs w:val="24"/>
        </w:rPr>
        <w:t xml:space="preserve">. The South African Schools Act of 1996 specifies that the age of admission </w:t>
      </w:r>
      <w:r w:rsidRPr="00A51407">
        <w:rPr>
          <w:rFonts w:cs="Times New Roman"/>
          <w:szCs w:val="24"/>
        </w:rPr>
        <w:lastRenderedPageBreak/>
        <w:t xml:space="preserve">to Grade 1 is the year in which a child turns 7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Republic of South Africa", "given" : "", "non-dropping-particle" : "", "parse-names" : false, "suffix" : "" } ], "id" : "ITEM-1", "issued" : { "date-parts" : [ [ "1996" ] ] }, "publisher" : "Government Printers", "publisher-place" : "Pretoria", "title" : "South African Schools Act, 1996 (Act 84 of 1996)", "type" : "article" }, "uris" : [ "http://www.mendeley.com/documents/?uuid=2bdad341-4e6b-4499-bbd9-d5fe0bd2f7f5" ] } ], "mendeley" : { "formattedCitation" : "(Republic of South Africa, 1996)", "plainTextFormattedCitation" : "(Republic of South Africa, 1996)", "previouslyFormattedCitation" : "(Republic of South Africa, 199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Republic of South Africa, 1996)</w:t>
      </w:r>
      <w:r w:rsidRPr="00A51407">
        <w:rPr>
          <w:rFonts w:cs="Times New Roman"/>
          <w:szCs w:val="24"/>
        </w:rPr>
        <w:fldChar w:fldCharType="end"/>
      </w:r>
      <w:r w:rsidRPr="00A51407">
        <w:rPr>
          <w:rFonts w:cs="Times New Roman"/>
          <w:szCs w:val="24"/>
        </w:rPr>
        <w:t xml:space="preserve">. However, a decision made by the Constitutional Court in 2004, resulted in the school-going age for Grade 1 being changed to age 5 if a child turns 6 on or before 30 June in the Grade 1 year </w:t>
      </w:r>
      <w:r w:rsidRPr="00A51407">
        <w:rPr>
          <w:rFonts w:cs="Times New Roman"/>
          <w:szCs w:val="24"/>
        </w:rPr>
        <w:fldChar w:fldCharType="begin" w:fldLock="1"/>
      </w:r>
      <w:r w:rsidRPr="00A51407">
        <w:rPr>
          <w:rFonts w:cs="Times New Roman"/>
          <w:szCs w:val="24"/>
        </w:rPr>
        <w:instrText>ADDIN CSL_CITATION { "citationItems" : [ { "id" : "ITEM-1", "itemData" : { "ISBN" : "9781431503995", "author" : [ { "dropping-particle" : "", "family" : "Department of Basic Education", "given" : "", "non-dropping-particle" : "", "parse-names" : false, "suffix" : "" } ], "id" : "ITEM-1", "issued" : { "date-parts" : [ [ "2010" ] ] }, "publisher-place" : "Pretoria", "title" : "Education for All. Country Report: South Africa", "type" : "report" }, "uris" : [ "http://www.mendeley.com/documents/?uuid=367999b2-eece-4371-a252-32e4ce415f7b" ] } ], "mendeley" : { "formattedCitation" : "(Department of Basic Education, 2010)", "plainTextFormattedCitation" : "(Department of Basic Education, 2010)", "previouslyFormattedCitation" : "(Department of Basic Education, 2010)"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Department of Basic Education, 2010)</w:t>
      </w:r>
      <w:r w:rsidRPr="00A51407">
        <w:rPr>
          <w:rFonts w:cs="Times New Roman"/>
          <w:szCs w:val="24"/>
        </w:rPr>
        <w:fldChar w:fldCharType="end"/>
      </w:r>
      <w:r w:rsidRPr="00A51407">
        <w:rPr>
          <w:rFonts w:cs="Times New Roman"/>
          <w:szCs w:val="24"/>
        </w:rPr>
        <w:t xml:space="preserve">. Furthermore, many parents decide that their child should start school earlier. Subject to the availability of places, a learner may be admitted to Grade 1 at a younger age if it is in the child’s best interests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UNESCO International Bureau of Education", "given" : "", "non-dropping-particle" : "", "parse-names" : false, "suffix" : "" } ], "id" : "ITEM-1", "issued" : { "date-parts" : [ [ "2006" ] ] }, "title" : "South Africa Early Childhood Care and Education (ECCE) programmes. Country profile prepared for the Education for All Global Monitoring Report 2007", "type" : "report" }, "uris" : [ "http://www.mendeley.com/documents/?uuid=b684cf28-d7b1-4191-92e1-425c3c711a5f" ] } ], "mendeley" : { "formattedCitation" : "(UNESCO International Bureau of Education, 2006)", "plainTextFormattedCitation" : "(UNESCO International Bureau of Education, 2006)", "previouslyFormattedCitation" : "(UNESCO International Bureau of Education, 200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UNESCO International Bureau of Education, 2006)</w:t>
      </w:r>
      <w:r w:rsidRPr="00A51407">
        <w:rPr>
          <w:rFonts w:cs="Times New Roman"/>
          <w:szCs w:val="24"/>
        </w:rPr>
        <w:fldChar w:fldCharType="end"/>
      </w:r>
      <w:r w:rsidRPr="00A51407">
        <w:rPr>
          <w:rFonts w:cs="Times New Roman"/>
          <w:szCs w:val="24"/>
        </w:rPr>
        <w:t>. Thus, school delay calculations used a conservative definition of age norm per grade in the current investigation (e.g. grade 1 + 6 = age 7; grade 9 + 6 = age 15; grade 12 + 6 = age 18). Adolescents who were enrolled in the age-appropriate grade scored 0 in the School Delay scale. A positive score indicated that the adolescent had dropped behind the South African age-appropriate grade, while a negative score indicated a higher number of grades ahead.</w:t>
      </w:r>
    </w:p>
    <w:p w14:paraId="3EDC5917" w14:textId="77777777" w:rsidR="0012686A" w:rsidRPr="00A51407" w:rsidRDefault="0012686A" w:rsidP="0012686A">
      <w:pPr>
        <w:ind w:firstLine="720"/>
        <w:rPr>
          <w:rFonts w:cs="Times New Roman"/>
          <w:szCs w:val="24"/>
        </w:rPr>
      </w:pPr>
      <w:r w:rsidRPr="00A51407">
        <w:rPr>
          <w:rFonts w:cs="Times New Roman"/>
          <w:szCs w:val="24"/>
        </w:rPr>
        <w:t xml:space="preserve">(Low) Academic motivation was measured using four adapted items from the standardized ‘Academic Motivation Scale’ of the SAHA study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Ruchkin", "given" : "Vladislav", "non-dropping-particle" : "", "parse-names" : false, "suffix" : "" }, { "dropping-particle" : "", "family" : "Schwab-Stone", "given" : "M", "non-dropping-particle" : "", "parse-names" : false, "suffix" : "" }, { "dropping-particle" : "", "family" : "Vermeiren", "given" : "R", "non-dropping-particle" : "", "parse-names" : false, "suffix" : "" } ], "id" : "ITEM-1", "issued" : { "date-parts" : [ [ "2004" ] ] }, "publisher" : "Yale University", "publisher-place" : "New Haven", "title" : "Social and Health Assessment (SAHA) Psychometric Development Summary", "type" : "report" }, "uris" : [ "http://www.mendeley.com/documents/?uuid=5cee98b5-9304-4a42-8dcb-fe59155e454e" ] } ], "mendeley" : { "formattedCitation" : "(Ruchkin, Schwab-Stone, &amp; Vermeiren, 2004)", "plainTextFormattedCitation" : "(Ruchkin, Schwab-Stone, &amp; Vermeiren, 2004)", "previouslyFormattedCitation" : "(Ruchkin, Schwab-Stone, &amp; Vermeiren, 2004)"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Ruchkin, Schwab-Stone, &amp; Vermeiren, 2004)</w:t>
      </w:r>
      <w:r w:rsidRPr="00A51407">
        <w:rPr>
          <w:rFonts w:cs="Times New Roman"/>
          <w:szCs w:val="24"/>
        </w:rPr>
        <w:fldChar w:fldCharType="end"/>
      </w:r>
      <w:r w:rsidRPr="00A51407">
        <w:rPr>
          <w:rFonts w:cs="Times New Roman"/>
          <w:szCs w:val="24"/>
        </w:rPr>
        <w:t xml:space="preserve">; the original scale was validated in the US (α =.66) and the adapted items were used in previous research with adolescents from socioeconomically disadvantaged communities in Cape Town </w:t>
      </w:r>
      <w:r w:rsidRPr="00A51407">
        <w:rPr>
          <w:rFonts w:cs="Times New Roman"/>
          <w:szCs w:val="24"/>
        </w:rPr>
        <w:fldChar w:fldCharType="begin" w:fldLock="1"/>
      </w:r>
      <w:r w:rsidRPr="00A51407">
        <w:rPr>
          <w:rFonts w:cs="Times New Roman"/>
          <w:szCs w:val="24"/>
        </w:rPr>
        <w:instrText>ADDIN CSL_CITATION { "citationItems" : [ { "id" : "ITEM-1",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1", "issue" : "1", "issued" : { "date-parts" : [ [ "2007", "4", "1" ] ] }, "page" : "165-187", "title" : "Factors Affecting Resilience in Children Exposed to Violence", "type" : "article-journal", "volume" : "37" }, "uris" : [ "http://www.mendeley.com/documents/?uuid=eaded21c-fe69-41b2-8b67-b30e4dc745bc" ] } ], "mendeley" : { "formattedCitation" : "(Ward et al., 2007)", "plainTextFormattedCitation" : "(Ward et al., 2007)", "previouslyFormattedCitation" : "(Ward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07)</w:t>
      </w:r>
      <w:r w:rsidRPr="00A51407">
        <w:rPr>
          <w:rFonts w:cs="Times New Roman"/>
          <w:szCs w:val="24"/>
        </w:rPr>
        <w:fldChar w:fldCharType="end"/>
      </w:r>
      <w:r w:rsidRPr="00A51407">
        <w:rPr>
          <w:rFonts w:cs="Times New Roman"/>
          <w:szCs w:val="24"/>
        </w:rPr>
        <w:t xml:space="preserve">.  In the current investigation, these items were answered using a scale from 0 to 9 with lower scores indicating higher levels of academic motivation. The items were adapted to fit the South African school context.  For instance, we used, “It is important to me to do well in school this year” instead of “It is important to me to get at least a B average this year”. </w:t>
      </w:r>
    </w:p>
    <w:p w14:paraId="265295CF" w14:textId="77777777" w:rsidR="0012686A" w:rsidRPr="00A51407" w:rsidRDefault="0012686A" w:rsidP="0012686A">
      <w:pPr>
        <w:ind w:firstLine="708"/>
        <w:rPr>
          <w:rFonts w:cs="Times New Roman"/>
          <w:b/>
          <w:szCs w:val="24"/>
        </w:rPr>
      </w:pPr>
      <w:r w:rsidRPr="00A51407">
        <w:rPr>
          <w:rFonts w:cs="Times New Roman"/>
          <w:b/>
          <w:szCs w:val="24"/>
        </w:rPr>
        <w:t>Measures recording exposure to violence (measured at baseline)</w:t>
      </w:r>
    </w:p>
    <w:p w14:paraId="4949E07E" w14:textId="77777777" w:rsidR="0012686A" w:rsidRPr="00A51407" w:rsidRDefault="0012686A" w:rsidP="0012686A">
      <w:pPr>
        <w:ind w:firstLine="708"/>
        <w:jc w:val="both"/>
        <w:rPr>
          <w:rFonts w:cs="Times New Roman"/>
          <w:szCs w:val="24"/>
        </w:rPr>
      </w:pPr>
      <w:r w:rsidRPr="00A51407">
        <w:rPr>
          <w:rFonts w:cs="Times New Roman"/>
          <w:szCs w:val="24"/>
        </w:rPr>
        <w:t xml:space="preserve">Domestic violence between household members, adolescent physical abuse by caregivers and adolescent emotional abuse by caregivers were measured using a culturally adapted version of the ISPCAN Child Abuse Screening Tool (ICAST); Children’s Version ICAST-C </w:t>
      </w:r>
      <w:r w:rsidRPr="00A51407">
        <w:rPr>
          <w:rFonts w:cs="Times New Roman"/>
          <w:szCs w:val="24"/>
        </w:rPr>
        <w:fldChar w:fldCharType="begin" w:fldLock="1"/>
      </w:r>
      <w:r w:rsidRPr="00A51407">
        <w:rPr>
          <w:rFonts w:cs="Times New Roman"/>
          <w:szCs w:val="24"/>
        </w:rPr>
        <w:instrText>ADDIN CSL_CITATION { "citationItems" : [ { "id" : "ITEM-1", "itemData" : { "DOI" : "10.1016/j.chiabu.2009.09.006", "ISSN" : "1873-7757", "PMID" : "19854511", "abstract" : "OBJECTIVE: Child maltreatment is a problem that has longer recognition in the northern hemisphere and in high-income countries. Recent work has highlighted the nearly universal nature of the problem in other countries but demonstrated the lack of comparability of studies because of the variations in definitions and measures used. The International Society for the Prevention of Child Abuse and Neglect has developed instrumentation that may be used with cross-cultural and cross-national benchmarking by local investigators. DESIGN AND SAMPLING: The instrument design began with a team of expert in Brisbane in 2004. A large bank of questions were subjected to two rounds of Delphi review to develop the fielded version of the instrument. Convenience samples included approximately 120 parent respondents with children under the age of 18 in each of six countries (697 total).\n\nRESULTS: This paper presents an instrument that measures parental behaviors directed at children and reports data from pilot work in 6 countries and 7 languages. Patterns of response revealed few missing values and distributions of responses that generally were similar in the six countries. Subscales performed well in terms of internal consistency with Cronbach's alpha in very good range (0.77-0.88) with the exception of the neglect and sex abuse subscales. Results varied by child age and gender in expected directions but with large variations among the samples. About 15% of children were shaken, 24% hit on the buttocks with an object, and 37% were spanked. Reports of choking and smothering were made by 2% of parents.\n\nCONCLUSION: These pilot data demonstrate that the instrument is well tolerated and captures variations in, and potentially harmful forms of child discipline.\n\nPRACTICE IMPLICATIONS: The ISPCAN Child Abuse Screening Tool - Parent Version (ICAST-P) has been developed as a survey instrument to be administered to parents for the assessment of child maltreatment in a multi-national and multi-cultural context. It was developed with broad input from international experts and subjected to Dephi review, translation, and pilot testing in six countries. The results of the Delphi study and pilot testing are presented. This study demonstrates that a single instrument can be used in a broad range of cultures and languages with low rates of missing data and moderate to high internal consistency.", "author" : [ { "dropping-particle" : "", "family" : "Runyan", "given" : "Desmond K", "non-dropping-particle" : "", "parse-names" : false, "suffix" : "" }, { "dropping-particle" : "", "family" : "Dunne", "given" : "Michael P", "non-dropping-particle" : "", "parse-names" : false, "suffix" : "" }, { "dropping-particle" : "", "family" : "Zolotor", "given" : "Adam J", "non-dropping-particle" : "", "parse-names" : false, "suffix" : "" }, { "dropping-particle" : "", "family" : "Madrid", "given" : "Bernadette", "non-dropping-particle" : "", "parse-names" : false, "suffix" : "" }, { "dropping-particle" : "", "family" : "Jain", "given" : "Dipty", "non-dropping-particle" : "", "parse-names" : false, "suffix" : "" }, { "dropping-particle" : "", "family" : "Gerbaka", "given" : "Bernard", "non-dropping-particle" : "", "parse-names" : false, "suffix" : "" }, { "dropping-particle" : "", "family" : "Menick", "given" : "Daniel Mbassa", "non-dropping-particle" : "", "parse-names" : false, "suffix" : "" }, { "dropping-particle" : "", "family" : "Andreva-Miller", "given" : "Inna", "non-dropping-particle" : "", "parse-names" : false, "suffix" : "" }, { "dropping-particle" : "", "family" : "Kasim", "given" : "Mohammed Sham", "non-dropping-particle" : "", "parse-names" : false, "suffix" : "" }, { "dropping-particle" : "", "family" : "Choo", "given" : "Wan Yuen", "non-dropping-particle" : "", "parse-names" : false, "suffix" : "" }, { "dropping-particle" : "", "family" : "Isaeva", "given" : "Oksana", "non-dropping-particle" : "", "parse-names" : false, "suffix" : "" }, { "dropping-particle" : "", "family" : "Macfarlane", "given" : "Bonnie", "non-dropping-particle" : "", "parse-names" : false, "suffix" : "" }, { "dropping-particle" : "", "family" : "Ramirez", "given" : "Clemencia", "non-dropping-particle" : "", "parse-names" : false, "suffix" : "" }, { "dropping-particle" : "", "family" : "Volkova", "given" : "Elena", "non-dropping-particle" : "", "parse-names" : false, "suffix" : "" }, { "dropping-particle" : "", "family" : "Youssef", "given" : "Randa M", "non-dropping-particle" : "", "parse-names" : false, "suffix" : "" } ], "container-title" : "Child abuse &amp; neglect", "id" : "ITEM-1", "issue" : "11", "issued" : { "date-parts" : [ [ "2009", "11" ] ] }, "page" : "826-32", "title" : "The development and piloting of the ISPCAN Child Abuse Screening Tool-Parent version (ICAST-P).", "type" : "article-journal", "volume" : "33" }, "uris" : [ "http://www.mendeley.com/documents/?uuid=7198008f-5f3b-4063-a15c-d0fa127fb236" ] } ], "mendeley" : { "formattedCitation" : "(Runyan et al., 2009)", "plainTextFormattedCitation" : "(Runyan et al., 2009)", "previouslyFormattedCitation" : "(Runyan et al., 2009)"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 xml:space="preserve">(Runyan et </w:t>
      </w:r>
      <w:r w:rsidRPr="00A51407">
        <w:rPr>
          <w:rFonts w:cs="Times New Roman"/>
          <w:noProof/>
          <w:szCs w:val="24"/>
        </w:rPr>
        <w:lastRenderedPageBreak/>
        <w:t>al., 2009)</w:t>
      </w:r>
      <w:r w:rsidRPr="00A51407">
        <w:rPr>
          <w:rFonts w:cs="Times New Roman"/>
          <w:szCs w:val="24"/>
        </w:rPr>
        <w:fldChar w:fldCharType="end"/>
      </w:r>
      <w:r w:rsidRPr="00A51407">
        <w:rPr>
          <w:rFonts w:cs="Times New Roman"/>
          <w:szCs w:val="24"/>
        </w:rPr>
        <w:t xml:space="preserve">, the ICAST-TRIAL. The ICAST-TRIAL measured the prevalence of exposure to violence in the past month. Response codes range from ‘0’ (Never) to ‘8’ (8 times or more)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Meinck", "given" : "Franziska", "non-dropping-particle" : "", "parse-names" : false, "suffix" : "" }, { "dropping-particle" : "", "family" : "Boyes", "given" : "M", "non-dropping-particle" : "", "parse-names" : false, "suffix" : "" }, { "dropping-particle" : "", "family" : "Cluver", "given" : "L", "non-dropping-particle" : "", "parse-names" : false, "suffix" : "" }, { "dropping-particle" : "", "family" : "Ward", "given" : "C", "non-dropping-particle" : "", "parse-names" : false, "suffix" : "" }, { "dropping-particle" : "", "family" : "Schmidt", "given" : "P", "non-dropping-particle" : "", "parse-names" : false, "suffix" : "" }, { "dropping-particle" : "", "family" : "Dunne", "given" : "M.", "non-dropping-particle" : "", "parse-names" : false, "suffix" : "" } ], "container-title" : "Manuscript submitted for publication", "id" : "ITEM-1", "issued" : { "date-parts" : [ [ "0" ] ] }, "title" : "Development and Psychometric Properties of the ISPCAN Child Abuse Screening Tool for use in TRIALS Among South African Adolescents and their Primary Caregivers", "type" : "article-journal" }, "uris" : [ "http://www.mendeley.com/documents/?uuid=dbbe01c1-66f0-4ef2-9529-30537547948c" ] } ], "mendeley" : { "formattedCitation" : "(Meinck et al., n.d.)", "plainTextFormattedCitation" : "(Meinck et al., n.d.)", "previouslyFormattedCitation" : "(Meinck et al., n.d.)"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Meinck et al., n.d.)</w:t>
      </w:r>
      <w:r w:rsidRPr="00A51407">
        <w:rPr>
          <w:rFonts w:cs="Times New Roman"/>
          <w:szCs w:val="24"/>
        </w:rPr>
        <w:fldChar w:fldCharType="end"/>
      </w:r>
      <w:r w:rsidRPr="00A51407">
        <w:rPr>
          <w:rFonts w:cs="Times New Roman"/>
          <w:szCs w:val="24"/>
        </w:rPr>
        <w:t xml:space="preserve">.  Higher scale scores indicated a greater frequency of violence experiences. Three additional items from the Alabama Parenting Questionnaire (APQ) Corporal Punishment sub-scale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Frick", "given" : "P.J.", "non-dropping-particle" : "", "parse-names" : false, "suffix" : "" } ], "container-title" : "Unpublished rating scale, University of Alabama.", "id" : "ITEM-1", "issued" : { "date-parts" : [ [ "1991" ] ] }, "title" : "Alabama Parenting Questionnaire", "type" : "article-journal" }, "uris" : [ "http://www.mendeley.com/documents/?uuid=22f927c0-ed77-42a3-a6ae-a45f34c484af", "http://www.mendeley.com/documents/?uuid=5f8ae73b-9bf9-42a4-9b54-8ceb964a0bde" ] } ], "mendeley" : { "formattedCitation" : "(Frick, 1991)", "plainTextFormattedCitation" : "(Frick, 1991)", "previouslyFormattedCitation" : "(Frick, 1991)"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Frick, 1991)</w:t>
      </w:r>
      <w:r w:rsidRPr="00A51407">
        <w:rPr>
          <w:rFonts w:cs="Times New Roman"/>
          <w:szCs w:val="24"/>
        </w:rPr>
        <w:fldChar w:fldCharType="end"/>
      </w:r>
      <w:r w:rsidRPr="00A51407">
        <w:rPr>
          <w:rFonts w:cs="Times New Roman"/>
          <w:szCs w:val="24"/>
        </w:rPr>
        <w:t xml:space="preserve">, also adapted to measure the past month, were added to the ICAST-TRIAL to composite the teen physical abuse by caregivers measure. APQ items’ response options range on a 5-point Likert scale from ‘Never’ to ‘Always’. APQ response values were multiplied by two in order to match the eight response options of the ICAST-C child physical abuse scale before summing. In the current analysis, neglect was not considered a form of violence as such, but as the parents’ failure to care for a child even if able to do so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et al., 2015)", "plainTextFormattedCitation" : "(Ward et al., 2015)", "previouslyFormattedCitation" : "(Ward et al.,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15)</w:t>
      </w:r>
      <w:r w:rsidRPr="00A51407">
        <w:rPr>
          <w:rFonts w:cs="Times New Roman"/>
          <w:szCs w:val="24"/>
        </w:rPr>
        <w:fldChar w:fldCharType="end"/>
      </w:r>
      <w:r w:rsidRPr="00A51407">
        <w:rPr>
          <w:rFonts w:cs="Times New Roman"/>
          <w:szCs w:val="24"/>
        </w:rPr>
        <w:t xml:space="preserve">. Furthermore, in the context of high levels of deprivation, neglect is difficult to distinguish from poverty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et al., 2015)", "plainTextFormattedCitation" : "(Ward et al., 2015)", "previouslyFormattedCitation" : "(Ward et al.,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Ward et al., 2015)</w:t>
      </w:r>
      <w:r w:rsidRPr="00A51407">
        <w:rPr>
          <w:rFonts w:cs="Times New Roman"/>
          <w:szCs w:val="24"/>
        </w:rPr>
        <w:fldChar w:fldCharType="end"/>
      </w:r>
      <w:r w:rsidRPr="00A51407">
        <w:rPr>
          <w:rFonts w:cs="Times New Roman"/>
          <w:szCs w:val="24"/>
        </w:rPr>
        <w:t>. Thus, neglect was not included in the analysis. Internal consistency (Cronbach’s alpha) of the violence subscales were .67 (Domestic violence between household members, 2 items), .81 (Adolescent emotional abuse by caregivers, 4 items) and.88 (Adolescent physical abuse by caregivers, 4 items). Further information on the psychometric properties of the ISPCAN Child Abuse Screening Tool for use in Trials among South African Adolescents can be found in Meinck et al. (under review).</w:t>
      </w:r>
    </w:p>
    <w:p w14:paraId="323627C1" w14:textId="77777777" w:rsidR="0012686A" w:rsidRPr="00A51407" w:rsidRDefault="0012686A" w:rsidP="0012686A">
      <w:pPr>
        <w:ind w:firstLine="708"/>
        <w:jc w:val="both"/>
        <w:rPr>
          <w:rFonts w:cs="Times New Roman"/>
          <w:szCs w:val="24"/>
        </w:rPr>
      </w:pPr>
      <w:r w:rsidRPr="00A51407">
        <w:rPr>
          <w:rFonts w:cs="Times New Roman"/>
          <w:szCs w:val="24"/>
        </w:rPr>
        <w:t xml:space="preserve">Perceived school violence was measured using five items from the Student Survey Physical and Emotional Safety sub-scale used in the UNICEF Safe and Caring Child-Friendly Schools Study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UNICEF", "given" : "", "non-dropping-particle" : "", "parse-names" : false, "suffix" : "" } ], "id" : "ITEM-1", "issue" : "December", "issued" : { "date-parts" : [ [ "2009" ] ] }, "note" : "Family and community Involvement:", "publisher-place" : "New York", "title" : "Child friendly schools programming. Global Evaluation Report", "type" : "report" }, "uris" : [ "http://www.mendeley.com/documents/?uuid=36784611-1b5c-4f5a-a1c6-7a15e93f2fe0" ] } ], "mendeley" : { "formattedCitation" : "(UNICEF, 2009)", "plainTextFormattedCitation" : "(UNICEF, 2009)", "previouslyFormattedCitation" : "(UNICEF, 2009)"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UNICEF, 2009)</w:t>
      </w:r>
      <w:r w:rsidRPr="00A51407">
        <w:rPr>
          <w:rFonts w:cs="Times New Roman"/>
          <w:szCs w:val="24"/>
        </w:rPr>
        <w:fldChar w:fldCharType="end"/>
      </w:r>
      <w:r w:rsidRPr="00A51407">
        <w:rPr>
          <w:rFonts w:cs="Times New Roman"/>
          <w:szCs w:val="24"/>
        </w:rPr>
        <w:t xml:space="preserve">. This sub-scale measures how physically and emotionally safe students felt in school in the past term and includes items asking about bullying, and crime in both the school grounds and surroundings. The response code ranged on a 4-point Likert scale from ‘Definitely not true’ to ‘Definitely true’ with higher scores showing higher levels of unsafety. The psychometric properties of the original student-reported measure can be found in a cross-national study using data from 68 schools across the Philippines, Nicaragua and South Africa – including </w:t>
      </w:r>
      <w:r w:rsidRPr="00A51407">
        <w:rPr>
          <w:rFonts w:cs="Times New Roman"/>
          <w:szCs w:val="24"/>
        </w:rPr>
        <w:lastRenderedPageBreak/>
        <w:t xml:space="preserve">schools in in extremely difficult socio-economic conditions in the Eastern Cape province </w:t>
      </w:r>
      <w:r w:rsidRPr="00A51407">
        <w:rPr>
          <w:rFonts w:cs="Times New Roman"/>
          <w:szCs w:val="24"/>
        </w:rPr>
        <w:fldChar w:fldCharType="begin" w:fldLock="1"/>
      </w:r>
      <w:r w:rsidRPr="00A51407">
        <w:rPr>
          <w:rFonts w:cs="Times New Roman"/>
          <w:szCs w:val="24"/>
        </w:rPr>
        <w:instrText>ADDIN CSL_CITATION { "citationItems" : [ { "id" : "ITEM-1", "itemData" : { "DOI" : "10.1016/j.childyouth.2011.10.015.Cross-national", "author" : [ { "dropping-particle" : "", "family" : "Godfrey", "given" : "Erin", "non-dropping-particle" : "", "parse-names" : false, "suffix" : "" }, { "dropping-particle" : "", "family" : "Osher", "given" : "David", "non-dropping-particle" : "", "parse-names" : false, "suffix" : "" }, { "dropping-particle" : "", "family" : "Williams", "given" : "Leslie", "non-dropping-particle" : "", "parse-names" : false, "suffix" : "" }, { "dropping-particle" : "", "family" : "Wolf", "given" : "Sharon", "non-dropping-particle" : "", "parse-names" : false, "suffix" : "" }, { "dropping-particle" : "", "family" : "Berg", "given" : "Juliette", "non-dropping-particle" : "", "parse-names" : false, "suffix" : "" }, { "dropping-particle" : "", "family" : "Torrente", "given" : "Catalina", "non-dropping-particle" : "", "parse-names" : false, "suffix" : "" }, { "dropping-particle" : "", "family" : "Spier", "given" : "Elizabeth", "non-dropping-particle" : "", "parse-names" : false, "suffix" : "" }, { "dropping-particle" : "", "family" : "Aber", "given" : "J Lawrence", "non-dropping-particle" : "", "parse-names" : false, "suffix" : "" } ], "container-title" : "Child Youth Service Review", "id" : "ITEM-1", "issue" : "3", "issued" : { "date-parts" : [ [ "2012" ] ] }, "page" : "546-557", "title" : "Cross-national measurement of school learning environments: Creating indicators for evaluating UNICEF's Child Friendly Schools Initiative", "type" : "article-journal", "volume" : "34" }, "uris" : [ "http://www.mendeley.com/documents/?uuid=74ba8465-3b94-42bf-8ca2-61d998045a4a" ] } ], "mendeley" : { "formattedCitation" : "(Godfrey et al., 2012)", "plainTextFormattedCitation" : "(Godfrey et al., 2012)", "previouslyFormattedCitation" : "(Godfrey et al., 2012)"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Godfrey et al., 2012)</w:t>
      </w:r>
      <w:r w:rsidRPr="00A51407">
        <w:rPr>
          <w:rFonts w:cs="Times New Roman"/>
          <w:szCs w:val="24"/>
        </w:rPr>
        <w:fldChar w:fldCharType="end"/>
      </w:r>
      <w:r w:rsidRPr="00A51407">
        <w:rPr>
          <w:rFonts w:cs="Times New Roman"/>
          <w:szCs w:val="24"/>
        </w:rPr>
        <w:t>. In the global evaluation, internal consistency of the original Physical and Emotional Safety sub-scale across all countries was .74. Internal consistency of the perceived school violence scale in the current investigation was .94.</w:t>
      </w:r>
    </w:p>
    <w:p w14:paraId="629FD2C1" w14:textId="77777777" w:rsidR="0012686A" w:rsidRPr="00A51407" w:rsidRDefault="0012686A" w:rsidP="0012686A">
      <w:pPr>
        <w:spacing w:after="0"/>
        <w:ind w:firstLine="708"/>
        <w:contextualSpacing/>
        <w:jc w:val="both"/>
        <w:rPr>
          <w:rFonts w:cs="Times New Roman"/>
          <w:szCs w:val="24"/>
        </w:rPr>
      </w:pPr>
      <w:r w:rsidRPr="00A51407">
        <w:rPr>
          <w:rFonts w:cs="Times New Roman"/>
          <w:szCs w:val="24"/>
        </w:rPr>
        <w:t xml:space="preserve">Witnessing community violence and community violence victimization were measured using risks identified in the child version of the standardized Exposure to Violence Scale from the Social and Health Assessment (SAHA) study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Ruchkin", "given" : "Vladislav", "non-dropping-particle" : "", "parse-names" : false, "suffix" : "" }, { "dropping-particle" : "", "family" : "Schwab-Stone", "given" : "M", "non-dropping-particle" : "", "parse-names" : false, "suffix" : "" }, { "dropping-particle" : "", "family" : "Vermeiren", "given" : "R", "non-dropping-particle" : "", "parse-names" : false, "suffix" : "" } ], "id" : "ITEM-1", "issued" : { "date-parts" : [ [ "2004" ] ] }, "publisher" : "Yale University", "publisher-place" : "New Haven", "title" : "Social and Health Assessment (SAHA) Psychometric Development Summary", "type" : "report" }, "uris" : [ "http://www.mendeley.com/documents/?uuid=5cee98b5-9304-4a42-8dcb-fe59155e454e"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mendeley" : { "formattedCitation" : "(Ruchkin et al., 2004; Ward et al., 2007)", "plainTextFormattedCitation" : "(Ruchkin et al., 2004; Ward et al., 2007)", "previouslyFormattedCitation" : "(Ruchkin et al., 2004; Ward et al.,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Ruchkin et al., 2004; Ward et al., 2007)</w:t>
      </w:r>
      <w:r w:rsidRPr="00A51407">
        <w:rPr>
          <w:rFonts w:cs="Times New Roman"/>
          <w:szCs w:val="24"/>
        </w:rPr>
        <w:fldChar w:fldCharType="end"/>
      </w:r>
      <w:r w:rsidRPr="00A51407">
        <w:rPr>
          <w:rFonts w:cs="Times New Roman"/>
          <w:szCs w:val="24"/>
        </w:rPr>
        <w:t>. This sub-scale was also validated in the US and has since been used in research with adolescents from socioeconomically disadvantaged communities in Cape Town (Ward, Martin, Theron, &amp; Distiller, 2007; Ruchkin et al., 2004). The scale consisted of two five-item sub-scales assessing incidents of children witnessing and experiencing community violence in the past month. The response code ranged from “Never” to “More than 5 times”. In the current investigation, internal consistency (Cronbach’s alpha) of the SAHA Exposure to Violence subscales were .78 (Witnessing community violence) and .63 (Community violence victimization).</w:t>
      </w:r>
    </w:p>
    <w:p w14:paraId="14F71638" w14:textId="77777777" w:rsidR="00BD2BA5" w:rsidRPr="00A51407" w:rsidRDefault="00BD2BA5" w:rsidP="00086178">
      <w:pPr>
        <w:spacing w:after="0" w:line="240" w:lineRule="auto"/>
        <w:contextualSpacing/>
        <w:jc w:val="both"/>
        <w:rPr>
          <w:rFonts w:cs="Times New Roman"/>
          <w:szCs w:val="24"/>
        </w:rPr>
      </w:pPr>
    </w:p>
    <w:p w14:paraId="0858BCB5" w14:textId="0259295A" w:rsidR="000A2A77" w:rsidRPr="00A51407" w:rsidRDefault="004B0D9B" w:rsidP="00A13D27">
      <w:pPr>
        <w:spacing w:line="259" w:lineRule="auto"/>
        <w:ind w:left="720"/>
        <w:rPr>
          <w:b/>
        </w:rPr>
      </w:pPr>
      <w:r w:rsidRPr="00A51407">
        <w:rPr>
          <w:b/>
        </w:rPr>
        <w:t>Probabilistic p</w:t>
      </w:r>
      <w:r w:rsidR="00121DE9" w:rsidRPr="00A51407">
        <w:rPr>
          <w:b/>
        </w:rPr>
        <w:t xml:space="preserve">redictors of violence </w:t>
      </w:r>
      <w:r w:rsidR="000A2A77" w:rsidRPr="00A51407">
        <w:rPr>
          <w:b/>
        </w:rPr>
        <w:t>(</w:t>
      </w:r>
      <w:r w:rsidR="00296EE3" w:rsidRPr="00A51407">
        <w:rPr>
          <w:b/>
        </w:rPr>
        <w:t xml:space="preserve">measured </w:t>
      </w:r>
      <w:r w:rsidR="000A2A77" w:rsidRPr="00A51407">
        <w:rPr>
          <w:b/>
        </w:rPr>
        <w:t>at baseline)</w:t>
      </w:r>
    </w:p>
    <w:p w14:paraId="374190FF" w14:textId="795C26CE" w:rsidR="00CC3640" w:rsidRPr="00A51407" w:rsidRDefault="00417983" w:rsidP="00CC3640">
      <w:pPr>
        <w:ind w:firstLine="720"/>
        <w:jc w:val="both"/>
        <w:rPr>
          <w:rFonts w:eastAsia="Calibri" w:cs="Times New Roman"/>
          <w:szCs w:val="24"/>
        </w:rPr>
      </w:pPr>
      <w:r w:rsidRPr="00A51407">
        <w:rPr>
          <w:rFonts w:eastAsia="Calibri" w:cs="Times New Roman"/>
          <w:i/>
          <w:szCs w:val="24"/>
        </w:rPr>
        <w:t>A</w:t>
      </w:r>
      <w:r w:rsidR="00300AFF" w:rsidRPr="00A51407">
        <w:rPr>
          <w:rFonts w:eastAsia="Calibri" w:cs="Times New Roman"/>
          <w:i/>
          <w:szCs w:val="24"/>
        </w:rPr>
        <w:t>dolescents’ a</w:t>
      </w:r>
      <w:r w:rsidRPr="00A51407">
        <w:rPr>
          <w:rFonts w:eastAsia="Calibri" w:cs="Times New Roman"/>
          <w:i/>
          <w:szCs w:val="24"/>
        </w:rPr>
        <w:t>ge</w:t>
      </w:r>
      <w:r w:rsidR="004B0D9B" w:rsidRPr="00A51407">
        <w:rPr>
          <w:rFonts w:eastAsia="Calibri" w:cs="Times New Roman"/>
          <w:i/>
          <w:szCs w:val="24"/>
        </w:rPr>
        <w:t xml:space="preserve"> (years)</w:t>
      </w:r>
      <w:r w:rsidRPr="00A51407">
        <w:rPr>
          <w:rFonts w:eastAsia="Calibri" w:cs="Times New Roman"/>
          <w:i/>
          <w:szCs w:val="24"/>
        </w:rPr>
        <w:t xml:space="preserve"> </w:t>
      </w:r>
      <w:r w:rsidRPr="00A51407">
        <w:rPr>
          <w:rFonts w:eastAsia="Calibri" w:cs="Times New Roman"/>
          <w:szCs w:val="24"/>
        </w:rPr>
        <w:t xml:space="preserve">and </w:t>
      </w:r>
      <w:r w:rsidRPr="00A51407">
        <w:rPr>
          <w:rFonts w:eastAsia="Calibri" w:cs="Times New Roman"/>
          <w:i/>
          <w:szCs w:val="24"/>
        </w:rPr>
        <w:t>gender</w:t>
      </w:r>
      <w:r w:rsidR="004B0D9B" w:rsidRPr="00A51407">
        <w:rPr>
          <w:rFonts w:eastAsia="Calibri" w:cs="Times New Roman"/>
          <w:i/>
          <w:szCs w:val="24"/>
        </w:rPr>
        <w:t xml:space="preserve"> (male/female)</w:t>
      </w:r>
      <w:r w:rsidR="002E3D2C" w:rsidRPr="00A51407">
        <w:rPr>
          <w:rFonts w:eastAsia="Calibri" w:cs="Times New Roman"/>
          <w:szCs w:val="24"/>
        </w:rPr>
        <w:t xml:space="preserve"> were measured</w:t>
      </w:r>
      <w:r w:rsidR="004B0D9B" w:rsidRPr="00A51407">
        <w:rPr>
          <w:rFonts w:eastAsia="Calibri" w:cs="Times New Roman"/>
          <w:szCs w:val="24"/>
        </w:rPr>
        <w:t xml:space="preserve"> via self-report</w:t>
      </w:r>
      <w:r w:rsidR="000A2A77" w:rsidRPr="00A51407">
        <w:rPr>
          <w:rFonts w:eastAsia="Calibri" w:cs="Times New Roman"/>
          <w:szCs w:val="24"/>
        </w:rPr>
        <w:t xml:space="preserve">. </w:t>
      </w:r>
      <w:r w:rsidR="000A2A77" w:rsidRPr="00A51407">
        <w:rPr>
          <w:rFonts w:eastAsia="Calibri" w:cs="Times New Roman"/>
          <w:i/>
          <w:szCs w:val="24"/>
        </w:rPr>
        <w:t>Household poverty</w:t>
      </w:r>
      <w:r w:rsidR="000A2A77" w:rsidRPr="00A51407">
        <w:rPr>
          <w:rFonts w:eastAsia="Calibri" w:cs="Times New Roman"/>
          <w:szCs w:val="24"/>
        </w:rPr>
        <w:t xml:space="preserve"> was measured using a continuous measure (8 items) indicating access to the top eight socially-perceived necessities for children, as identified </w:t>
      </w:r>
      <w:r w:rsidR="002E3D2C" w:rsidRPr="00A51407">
        <w:rPr>
          <w:rFonts w:eastAsia="Calibri" w:cs="Times New Roman"/>
          <w:szCs w:val="24"/>
        </w:rPr>
        <w:t xml:space="preserve">in the SA Social Attitudes Survey </w:t>
      </w:r>
      <w:r w:rsidR="000A2A77" w:rsidRPr="00A51407">
        <w:rPr>
          <w:rFonts w:eastAsia="Calibri" w:cs="Times New Roman"/>
          <w:szCs w:val="24"/>
        </w:rPr>
        <w:fldChar w:fldCharType="begin" w:fldLock="1"/>
      </w:r>
      <w:r w:rsidR="000A2A77" w:rsidRPr="00A51407">
        <w:rPr>
          <w:rFonts w:eastAsia="Calibri" w:cs="Times New Roman"/>
          <w:szCs w:val="24"/>
        </w:rPr>
        <w:instrText>ADDIN CSL_CITATION { "citationItems" : [ { "id" : "ITEM-1", "itemData" : { "author" : [ { "dropping-particle" : "", "family" : "Pillay", "given" : "U.", "non-dropping-particle" : "", "parse-names" : false, "suffix" : "" }, { "dropping-particle" : "", "family" : "Roberts", "given" : "B.", "non-dropping-particle" : "", "parse-names" : false, "suffix" : "" }, { "dropping-particle" : "", "family" : "Rule", "given" : "S.", "non-dropping-particle" : "", "parse-names" : false, "suffix" : "" } ], "id" : "ITEM-1", "issued" : { "date-parts" : [ [ "2006" ] ] }, "publisher" : "HSRC Press", "publisher-place" : "Cape Town", "title" : "South African social attitudes: changing times, diverse voices.", "type" : "book" }, "uris" : [ "http://www.mendeley.com/documents/?uuid=cf282d0a-ecca-4a31-9cde-6aa0339ba382" ] }, { "id" : "ITEM-2", "itemData" : { "author" : [ { "dropping-particle" : "", "family" : "Wright", "given" : "G.", "non-dropping-particle" : "", "parse-names" : false, "suffix" : "" } ], "id" : "ITEM-2", "issued" : { "date-parts" : [ [ "2008" ] ] }, "publisher-place" : "Pretoria", "title" : "Findings from the Indicators of Poverty and Social Exclusion Project: A Profile of Poverty using the Socially Perceived Necessities Approach. Key Report 7", "type" : "report" }, "uris" : [ "http://www.mendeley.com/documents/?uuid=f4a0e96e-f9cf-42d4-a653-535304e6393b" ] } ], "mendeley" : { "formattedCitation" : "(Pillay, Roberts, &amp; Rule, 2006; Wright, 2008)", "plainTextFormattedCitation" : "(Pillay, Roberts, &amp; Rule, 2006; Wright, 2008)", "previouslyFormattedCitation" : "(Pillay, Roberts, &amp; Rule, 2006; Wright, 2008)" }, "properties" : { "noteIndex" : 0 }, "schema" : "https://github.com/citation-style-language/schema/raw/master/csl-citation.json" }</w:instrText>
      </w:r>
      <w:r w:rsidR="000A2A77" w:rsidRPr="00A51407">
        <w:rPr>
          <w:rFonts w:eastAsia="Calibri" w:cs="Times New Roman"/>
          <w:szCs w:val="24"/>
        </w:rPr>
        <w:fldChar w:fldCharType="separate"/>
      </w:r>
      <w:r w:rsidR="000A2A77" w:rsidRPr="00A51407">
        <w:rPr>
          <w:rFonts w:eastAsia="Calibri" w:cs="Times New Roman"/>
          <w:noProof/>
          <w:szCs w:val="24"/>
        </w:rPr>
        <w:t>(Pillay, Roberts, &amp; Rule, 2006; Wright, 2008)</w:t>
      </w:r>
      <w:r w:rsidR="000A2A77" w:rsidRPr="00A51407">
        <w:rPr>
          <w:rFonts w:eastAsia="Calibri" w:cs="Times New Roman"/>
          <w:szCs w:val="24"/>
        </w:rPr>
        <w:fldChar w:fldCharType="end"/>
      </w:r>
      <w:r w:rsidR="000A2A77" w:rsidRPr="00A51407">
        <w:rPr>
          <w:rFonts w:eastAsia="Calibri" w:cs="Times New Roman"/>
          <w:szCs w:val="24"/>
        </w:rPr>
        <w:t xml:space="preserve">. </w:t>
      </w:r>
      <w:r w:rsidR="00BA33CC" w:rsidRPr="00A51407">
        <w:rPr>
          <w:rFonts w:eastAsia="Calibri" w:cs="Times New Roman"/>
          <w:szCs w:val="24"/>
        </w:rPr>
        <w:t>These include items such as</w:t>
      </w:r>
      <w:r w:rsidR="00300AFF" w:rsidRPr="00A51407">
        <w:rPr>
          <w:rFonts w:eastAsia="Calibri" w:cs="Times New Roman"/>
          <w:szCs w:val="24"/>
        </w:rPr>
        <w:t>,</w:t>
      </w:r>
      <w:r w:rsidR="00BA33CC" w:rsidRPr="00A51407">
        <w:rPr>
          <w:rFonts w:eastAsia="Calibri" w:cs="Times New Roman"/>
          <w:szCs w:val="24"/>
        </w:rPr>
        <w:t xml:space="preserve"> </w:t>
      </w:r>
      <w:r w:rsidR="00300AFF" w:rsidRPr="00A51407">
        <w:rPr>
          <w:rFonts w:eastAsia="Calibri" w:cs="Times New Roman"/>
          <w:szCs w:val="24"/>
        </w:rPr>
        <w:t>“</w:t>
      </w:r>
      <w:r w:rsidR="00BA33CC" w:rsidRPr="00A51407">
        <w:rPr>
          <w:rFonts w:eastAsia="Calibri" w:cs="Times New Roman"/>
          <w:szCs w:val="24"/>
        </w:rPr>
        <w:t>enough clothes to keep you warm and dry’ and ‘a visit to the doctor when someone was ill</w:t>
      </w:r>
      <w:r w:rsidR="00300AFF" w:rsidRPr="00A51407">
        <w:rPr>
          <w:rFonts w:eastAsia="Calibri" w:cs="Times New Roman"/>
          <w:szCs w:val="24"/>
        </w:rPr>
        <w:t>”</w:t>
      </w:r>
      <w:r w:rsidR="00BA33CC" w:rsidRPr="00A51407">
        <w:rPr>
          <w:rFonts w:eastAsia="Calibri" w:cs="Times New Roman"/>
          <w:szCs w:val="24"/>
        </w:rPr>
        <w:t>.</w:t>
      </w:r>
      <w:r w:rsidR="000A2A77" w:rsidRPr="00A51407">
        <w:rPr>
          <w:rFonts w:eastAsia="Calibri" w:cs="Times New Roman"/>
          <w:szCs w:val="24"/>
        </w:rPr>
        <w:t xml:space="preserve"> </w:t>
      </w:r>
      <w:r w:rsidR="002E3D2C" w:rsidRPr="00A51407">
        <w:rPr>
          <w:rFonts w:eastAsia="Calibri" w:cs="Times New Roman"/>
          <w:szCs w:val="24"/>
        </w:rPr>
        <w:t>At follow-up, a</w:t>
      </w:r>
      <w:r w:rsidR="008B6CF5" w:rsidRPr="00A51407">
        <w:rPr>
          <w:rFonts w:eastAsia="Calibri" w:cs="Times New Roman"/>
          <w:szCs w:val="24"/>
        </w:rPr>
        <w:t xml:space="preserve">dolescents’ exposure to violence and adolescents’ educational outcomes </w:t>
      </w:r>
      <w:r w:rsidR="003F041C" w:rsidRPr="00A51407">
        <w:rPr>
          <w:rFonts w:eastAsia="Calibri" w:cs="Times New Roman"/>
          <w:szCs w:val="24"/>
        </w:rPr>
        <w:t xml:space="preserve">may </w:t>
      </w:r>
      <w:r w:rsidR="008B6CF5" w:rsidRPr="00A51407">
        <w:rPr>
          <w:rFonts w:eastAsia="Calibri" w:cs="Times New Roman"/>
          <w:szCs w:val="24"/>
        </w:rPr>
        <w:t>have been influenced by the</w:t>
      </w:r>
      <w:r w:rsidR="003F041C" w:rsidRPr="00A51407">
        <w:rPr>
          <w:rFonts w:eastAsia="Calibri" w:cs="Times New Roman"/>
          <w:szCs w:val="24"/>
        </w:rPr>
        <w:t>ir</w:t>
      </w:r>
      <w:r w:rsidR="008B6CF5" w:rsidRPr="00A51407">
        <w:rPr>
          <w:rFonts w:eastAsia="Calibri" w:cs="Times New Roman"/>
          <w:szCs w:val="24"/>
        </w:rPr>
        <w:t xml:space="preserve"> participation in the</w:t>
      </w:r>
      <w:r w:rsidR="0005052E" w:rsidRPr="00A51407">
        <w:rPr>
          <w:rFonts w:eastAsia="Calibri" w:cs="Times New Roman"/>
          <w:szCs w:val="24"/>
        </w:rPr>
        <w:t xml:space="preserve"> STS</w:t>
      </w:r>
      <w:r w:rsidR="008B6CF5" w:rsidRPr="00A51407">
        <w:rPr>
          <w:rFonts w:eastAsia="Calibri" w:cs="Times New Roman"/>
          <w:szCs w:val="24"/>
        </w:rPr>
        <w:t xml:space="preserve"> (intervention versus control)</w:t>
      </w:r>
      <w:r w:rsidR="003F041C" w:rsidRPr="00A51407">
        <w:rPr>
          <w:rFonts w:eastAsia="Calibri" w:cs="Times New Roman"/>
          <w:szCs w:val="24"/>
        </w:rPr>
        <w:t>. In order to control for this participation,</w:t>
      </w:r>
      <w:r w:rsidR="008E1B0D" w:rsidRPr="00A51407">
        <w:rPr>
          <w:rFonts w:eastAsia="Calibri" w:cs="Times New Roman"/>
          <w:szCs w:val="24"/>
        </w:rPr>
        <w:t xml:space="preserve"> </w:t>
      </w:r>
      <w:r w:rsidR="008B6CF5" w:rsidRPr="00A51407">
        <w:rPr>
          <w:rFonts w:eastAsia="Calibri" w:cs="Times New Roman"/>
          <w:i/>
          <w:szCs w:val="24"/>
        </w:rPr>
        <w:t>trial arm</w:t>
      </w:r>
      <w:r w:rsidR="008B6CF5" w:rsidRPr="00A51407">
        <w:rPr>
          <w:rFonts w:eastAsia="Calibri" w:cs="Times New Roman"/>
          <w:szCs w:val="24"/>
        </w:rPr>
        <w:t xml:space="preserve"> was introduced as a covariate</w:t>
      </w:r>
      <w:r w:rsidR="003F041C" w:rsidRPr="00A51407">
        <w:rPr>
          <w:rFonts w:eastAsia="Calibri" w:cs="Times New Roman"/>
          <w:szCs w:val="24"/>
        </w:rPr>
        <w:t>.</w:t>
      </w:r>
      <w:r w:rsidR="008B6CF5" w:rsidRPr="00A51407">
        <w:rPr>
          <w:rFonts w:eastAsia="Calibri" w:cs="Times New Roman"/>
          <w:szCs w:val="24"/>
        </w:rPr>
        <w:t xml:space="preserve"> </w:t>
      </w:r>
    </w:p>
    <w:p w14:paraId="6FD96B79" w14:textId="77777777" w:rsidR="00CC3028" w:rsidRPr="00A51407" w:rsidRDefault="00CC3028" w:rsidP="00CC3028">
      <w:pPr>
        <w:rPr>
          <w:b/>
        </w:rPr>
      </w:pPr>
      <w:r w:rsidRPr="00A51407">
        <w:rPr>
          <w:b/>
        </w:rPr>
        <w:t xml:space="preserve">Data Analysis </w:t>
      </w:r>
    </w:p>
    <w:p w14:paraId="02FCEE95" w14:textId="3C21CE8A" w:rsidR="00CC3028" w:rsidRPr="00A51407" w:rsidRDefault="00CC3028" w:rsidP="00CC3028">
      <w:pPr>
        <w:ind w:firstLine="720"/>
      </w:pPr>
      <w:r w:rsidRPr="00A51407">
        <w:lastRenderedPageBreak/>
        <w:t xml:space="preserve">All analyses were conducted using the Mplus v7.0 software </w:t>
      </w:r>
      <w:r w:rsidRPr="00A51407">
        <w:fldChar w:fldCharType="begin" w:fldLock="1"/>
      </w:r>
      <w:r w:rsidRPr="00A51407">
        <w:instrText>ADDIN CSL_CITATION { "citationItems" : [ { "id" : "ITEM-1", "itemData" : { "ISBN" : "4065562481", "author" : [ { "dropping-particle" : "", "family" : "Muth\u00e9n", "given" : "L. K.", "non-dropping-particle" : "", "parse-names" : false, "suffix" : "" }, { "dropping-particle" : "", "family" : "Muth\u00e9n", "given" : "B. O.", "non-dropping-particle" : "", "parse-names" : false, "suffix" : "" } ], "edition" : "6th", "id" : "ITEM-1", "issued" : { "date-parts" : [ [ "2010" ] ] }, "publisher" : "Muth\u00e9n &amp; Muth\u00e9n", "publisher-place" : "Los Angeles, CA", "title" : "Mplus user's guide", "type" : "report" }, "uris" : [ "http://www.mendeley.com/documents/?uuid=63f05c81-fb54-412e-a32a-f7a8b5b4022b" ] } ], "mendeley" : { "formattedCitation" : "(Muth\u00e9n &amp; Muth\u00e9n, 2010)", "plainTextFormattedCitation" : "(Muth\u00e9n &amp; Muth\u00e9n, 2010)", "previouslyFormattedCitation" : "(Muth\u00e9n &amp; Muth\u00e9n, 2010)" }, "properties" : { "noteIndex" : 0 }, "schema" : "https://github.com/citation-style-language/schema/raw/master/csl-citation.json" }</w:instrText>
      </w:r>
      <w:r w:rsidRPr="00A51407">
        <w:fldChar w:fldCharType="separate"/>
      </w:r>
      <w:r w:rsidRPr="00A51407">
        <w:rPr>
          <w:noProof/>
        </w:rPr>
        <w:t>(Muthén &amp; Muthén, 2010)</w:t>
      </w:r>
      <w:r w:rsidRPr="00A51407">
        <w:fldChar w:fldCharType="end"/>
      </w:r>
      <w:r w:rsidRPr="00A51407">
        <w:t xml:space="preserve">.  </w:t>
      </w:r>
      <w:r w:rsidR="00F77314" w:rsidRPr="00A51407">
        <w:t xml:space="preserve">The effect of families being nested within communities (though not schools) was statistically controlled for via the specification of clustered standard errors. This decision to control for the effect of nesting within one of the two higher levels (cross-classified multilevel data) was made on the basis of </w:t>
      </w:r>
      <w:r w:rsidR="004B0D9B" w:rsidRPr="00A51407">
        <w:t>t</w:t>
      </w:r>
      <w:r w:rsidR="00F77314" w:rsidRPr="00A51407">
        <w:t xml:space="preserve">wo sets of descriptive statistics: </w:t>
      </w:r>
      <w:r w:rsidRPr="00A51407">
        <w:t xml:space="preserve">Design effects and </w:t>
      </w:r>
      <w:r w:rsidR="00F77314" w:rsidRPr="00A51407">
        <w:t>Intra Class Correlations (</w:t>
      </w:r>
      <w:r w:rsidR="00363887" w:rsidRPr="00A51407">
        <w:t xml:space="preserve">ICCs; </w:t>
      </w:r>
      <w:r w:rsidR="00F77314" w:rsidRPr="00A51407">
        <w:t>see</w:t>
      </w:r>
      <w:r w:rsidRPr="00A51407">
        <w:t xml:space="preserve"> Table </w:t>
      </w:r>
      <w:r w:rsidR="006753EC" w:rsidRPr="00A51407">
        <w:t>2</w:t>
      </w:r>
      <w:r w:rsidR="00F77314" w:rsidRPr="00A51407">
        <w:t>)</w:t>
      </w:r>
      <w:r w:rsidRPr="00A51407">
        <w:t xml:space="preserve">. </w:t>
      </w:r>
    </w:p>
    <w:p w14:paraId="3C598AA5" w14:textId="36291344" w:rsidR="00CC3028" w:rsidRPr="00A51407" w:rsidRDefault="00CC3028" w:rsidP="00CC3028">
      <w:pPr>
        <w:ind w:firstLine="708"/>
        <w:jc w:val="center"/>
      </w:pPr>
      <w:r w:rsidRPr="00A51407">
        <w:rPr>
          <w:rFonts w:eastAsia="Calibri" w:cs="Times New Roman"/>
          <w:b/>
          <w:szCs w:val="24"/>
        </w:rPr>
        <w:t xml:space="preserve">[Please insert Table </w:t>
      </w:r>
      <w:r w:rsidR="006753EC" w:rsidRPr="00A51407">
        <w:rPr>
          <w:rFonts w:eastAsia="Calibri" w:cs="Times New Roman"/>
          <w:b/>
          <w:szCs w:val="24"/>
        </w:rPr>
        <w:t>2</w:t>
      </w:r>
      <w:r w:rsidRPr="00A51407">
        <w:rPr>
          <w:rFonts w:eastAsia="Calibri" w:cs="Times New Roman"/>
          <w:b/>
          <w:szCs w:val="24"/>
        </w:rPr>
        <w:t xml:space="preserve"> about here]</w:t>
      </w:r>
    </w:p>
    <w:p w14:paraId="668EBD5E" w14:textId="7C621076" w:rsidR="000221CF" w:rsidRPr="00A51407" w:rsidRDefault="00363887" w:rsidP="007B79CB">
      <w:pPr>
        <w:ind w:firstLine="720"/>
        <w:rPr>
          <w:lang w:val="es-ES"/>
        </w:rPr>
      </w:pPr>
      <w:r w:rsidRPr="00A51407">
        <w:t xml:space="preserve">Putting the statistics within Table 2 into context, within studies considering educational outcomes, </w:t>
      </w:r>
      <w:r w:rsidR="00CC3028" w:rsidRPr="00A51407">
        <w:t>a</w:t>
      </w:r>
      <w:r w:rsidRPr="00A51407">
        <w:t xml:space="preserve"> threshold</w:t>
      </w:r>
      <w:r w:rsidR="00CC3028" w:rsidRPr="00A51407">
        <w:t xml:space="preserve"> ICC value of 10-15% is considered </w:t>
      </w:r>
      <w:r w:rsidR="00CC3028" w:rsidRPr="00A51407">
        <w:rPr>
          <w:i/>
        </w:rPr>
        <w:t>medium</w:t>
      </w:r>
      <w:r w:rsidR="00CC3028" w:rsidRPr="00A51407">
        <w:t xml:space="preserve"> to </w:t>
      </w:r>
      <w:r w:rsidR="00CC3028" w:rsidRPr="00A51407">
        <w:rPr>
          <w:i/>
        </w:rPr>
        <w:t>high</w:t>
      </w:r>
      <w:r w:rsidR="001D5EE1" w:rsidRPr="00A51407">
        <w:rPr>
          <w:i/>
        </w:rPr>
        <w:t xml:space="preserve"> effect</w:t>
      </w:r>
      <w:r w:rsidR="00CC3028" w:rsidRPr="00A51407">
        <w:t xml:space="preserve"> </w:t>
      </w:r>
      <w:r w:rsidR="00CC3028" w:rsidRPr="00A51407">
        <w:fldChar w:fldCharType="begin" w:fldLock="1"/>
      </w:r>
      <w:r w:rsidR="00CC3028" w:rsidRPr="00A51407">
        <w:instrText>ADDIN CSL_CITATION { "citationItems" : [ { "id" : "ITEM-1", "itemData" : { "author" : [ { "dropping-particle" : "", "family" : "Hox", "given" : "J.", "non-dropping-particle" : "", "parse-names" : false, "suffix" : "" } ], "edition" : "2nd", "id" : "ITEM-1", "issued" : { "date-parts" : [ [ "2010" ] ] }, "publisher" : "Routledge", "publisher-place" : "New York", "title" : "Multilevel Anaysis Tecniques and Applications", "type" : "book" }, "uris" : [ "http://www.mendeley.com/documents/?uuid=1b198569-444a-4dd9-9080-ebb917bd2280" ] } ], "mendeley" : { "formattedCitation" : "(Hox, 2010)", "plainTextFormattedCitation" : "(Hox, 2010)", "previouslyFormattedCitation" : "(Hox, 2010)" }, "properties" : { "noteIndex" : 0 }, "schema" : "https://github.com/citation-style-language/schema/raw/master/csl-citation.json" }</w:instrText>
      </w:r>
      <w:r w:rsidR="00CC3028" w:rsidRPr="00A51407">
        <w:fldChar w:fldCharType="separate"/>
      </w:r>
      <w:r w:rsidR="00CC3028" w:rsidRPr="00A51407">
        <w:rPr>
          <w:noProof/>
        </w:rPr>
        <w:t>(Hox, 2010)</w:t>
      </w:r>
      <w:r w:rsidR="00CC3028" w:rsidRPr="00A51407">
        <w:fldChar w:fldCharType="end"/>
      </w:r>
      <w:r w:rsidR="00CC3028" w:rsidRPr="00A51407">
        <w:t xml:space="preserve">. Thus, </w:t>
      </w:r>
      <w:r w:rsidR="007C0B06" w:rsidRPr="00A51407">
        <w:t>the ICCs shown in Table 2</w:t>
      </w:r>
      <w:r w:rsidR="00CC3028" w:rsidRPr="00A51407">
        <w:t xml:space="preserve"> indicated that a small proportion of variance in School Delay was due to differences between communities (variance estimate=0.15, p&lt;0.05, ICC=8.4%)</w:t>
      </w:r>
      <w:r w:rsidR="007C0B06" w:rsidRPr="00A51407">
        <w:t>.  However, n</w:t>
      </w:r>
      <w:r w:rsidR="00CC3028" w:rsidRPr="00A51407">
        <w:t xml:space="preserve">o significant results were found </w:t>
      </w:r>
      <w:r w:rsidR="007C0B06" w:rsidRPr="00A51407">
        <w:t>due to differences between</w:t>
      </w:r>
      <w:r w:rsidR="00CC3028" w:rsidRPr="00A51407">
        <w:t xml:space="preserve"> school</w:t>
      </w:r>
      <w:r w:rsidR="007C0B06" w:rsidRPr="00A51407">
        <w:t>s</w:t>
      </w:r>
      <w:r w:rsidR="00CC3028" w:rsidRPr="00A51407">
        <w:t xml:space="preserve"> on either School Delay or Academic Motivation. This might be explained by the very similar type of schools </w:t>
      </w:r>
      <w:r w:rsidR="007C0B06" w:rsidRPr="00A51407">
        <w:t>that the</w:t>
      </w:r>
      <w:r w:rsidR="00CC3028" w:rsidRPr="00A51407">
        <w:t xml:space="preserve"> adolescents attended (see schooling characteristics, Table </w:t>
      </w:r>
      <w:r w:rsidR="006753EC" w:rsidRPr="00A51407">
        <w:t>3</w:t>
      </w:r>
      <w:r w:rsidR="007C0B06" w:rsidRPr="00A51407">
        <w:t>)</w:t>
      </w:r>
      <w:r w:rsidR="00CC3028" w:rsidRPr="00A51407">
        <w:t xml:space="preserve">. </w:t>
      </w:r>
      <w:r w:rsidR="007C0B06" w:rsidRPr="00A51407">
        <w:t xml:space="preserve">Clustered standard errors </w:t>
      </w:r>
      <w:r w:rsidR="00CC3028" w:rsidRPr="00A51407">
        <w:t xml:space="preserve">were calculated using the TYPE=COMPLEX feature in Mplus (‘disaggregated multilevel modelling’; </w:t>
      </w:r>
      <w:r w:rsidR="00CC3028" w:rsidRPr="00A51407">
        <w:fldChar w:fldCharType="begin" w:fldLock="1"/>
      </w:r>
      <w:r w:rsidR="00CC3028" w:rsidRPr="00A51407">
        <w:instrText>ADDIN CSL_CITATION { "citationItems" : [ { "id" : "ITEM-1", "itemData" : { "ISBN" : "4065562481", "author" : [ { "dropping-particle" : "", "family" : "Muth\u00e9n", "given" : "L. K.", "non-dropping-particle" : "", "parse-names" : false, "suffix" : "" }, { "dropping-particle" : "", "family" : "Muth\u00e9n", "given" : "B. O.", "non-dropping-particle" : "", "parse-names" : false, "suffix" : "" } ], "edition" : "6th", "id" : "ITEM-1", "issued" : { "date-parts" : [ [ "2010" ] ] }, "publisher" : "Muth\u00e9n &amp; Muth\u00e9n", "publisher-place" : "Los Angeles, CA", "title" : "Mplus user's guide", "type" : "report" }, "uris" : [ "http://www.mendeley.com/documents/?uuid=63f05c81-fb54-412e-a32a-f7a8b5b4022b" ] } ], "mendeley" : { "formattedCitation" : "(Muth\u00e9n &amp; Muth\u00e9n, 2010)", "manualFormatting" : "Muth\u00e9n &amp; Muth\u00e9n, 2010)", "plainTextFormattedCitation" : "(Muth\u00e9n &amp; Muth\u00e9n, 2010)", "previouslyFormattedCitation" : "(Muth\u00e9n &amp; Muth\u00e9n, 2010)" }, "properties" : { "noteIndex" : 0 }, "schema" : "https://github.com/citation-style-language/schema/raw/master/csl-citation.json" }</w:instrText>
      </w:r>
      <w:r w:rsidR="00CC3028" w:rsidRPr="00A51407">
        <w:fldChar w:fldCharType="separate"/>
      </w:r>
      <w:r w:rsidR="00CC3028" w:rsidRPr="00A51407">
        <w:rPr>
          <w:noProof/>
        </w:rPr>
        <w:t>Muthén &amp; Muthén, 2010)</w:t>
      </w:r>
      <w:r w:rsidR="00CC3028" w:rsidRPr="00A51407">
        <w:fldChar w:fldCharType="end"/>
      </w:r>
      <w:r w:rsidR="00CC3028" w:rsidRPr="00A51407">
        <w:t xml:space="preserve">.Latent Profile Analysis (LPA) was </w:t>
      </w:r>
      <w:r w:rsidR="007C0B06" w:rsidRPr="00A51407">
        <w:t>then used</w:t>
      </w:r>
      <w:r w:rsidR="00CC3028" w:rsidRPr="00A51407">
        <w:t xml:space="preserve"> to explore distinct patterns of exposure to violence in the sample. LPA is a</w:t>
      </w:r>
      <w:r w:rsidR="007C0B06" w:rsidRPr="00A51407">
        <w:t xml:space="preserve"> person-</w:t>
      </w:r>
      <w:r w:rsidR="004B0D9B" w:rsidRPr="00A51407">
        <w:t>centered</w:t>
      </w:r>
      <w:r w:rsidR="00CC3028" w:rsidRPr="00A51407">
        <w:t xml:space="preserve"> type of </w:t>
      </w:r>
      <w:r w:rsidR="007C0B06" w:rsidRPr="00A51407">
        <w:t xml:space="preserve">analysis; a </w:t>
      </w:r>
      <w:r w:rsidR="00CC3028" w:rsidRPr="00A51407">
        <w:t xml:space="preserve">mixture model which identifies unobserved homogeneous groups or subpopulations from a heterogeneous population; these homogeneous groups </w:t>
      </w:r>
      <w:r w:rsidR="00114167" w:rsidRPr="00A51407">
        <w:t xml:space="preserve">are based on mean-level </w:t>
      </w:r>
      <w:r w:rsidR="00CC3028" w:rsidRPr="00A51407">
        <w:t xml:space="preserve"> response patterns </w:t>
      </w:r>
      <w:r w:rsidR="00097A5E" w:rsidRPr="00A51407">
        <w:t xml:space="preserve">across </w:t>
      </w:r>
      <w:r w:rsidR="00CC3028" w:rsidRPr="00A51407">
        <w:t xml:space="preserve">multiple continuous risk indicators </w:t>
      </w:r>
      <w:r w:rsidR="00CC3028" w:rsidRPr="00A51407">
        <w:fldChar w:fldCharType="begin" w:fldLock="1"/>
      </w:r>
      <w:r w:rsidR="005820EC" w:rsidRPr="00A51407">
        <w:instrText>ADDIN CSL_CITATION { "citationItems" : [ { "id" : "ITEM-1",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1", "issued" : { "date-parts" : [ [ "2013" ] ] }, "page" : "551-611", "publisher-place" : "New York", "title" : "Latent Class analysis and finite mixture modeling", "type" : "chapter" }, "uris" : [ "http://www.mendeley.com/documents/?uuid=dd325263-69cd-4956-94fe-4a7105ef6465" ] } ], "mendeley" : { "formattedCitation" : "(Masyn, 2013)", "plainTextFormattedCitation" : "(Masyn, 2013)", "previouslyFormattedCitation" : "(Masyn, 2013)" }, "properties" : { "noteIndex" : 0 }, "schema" : "https://github.com/citation-style-language/schema/raw/master/csl-citation.json" }</w:instrText>
      </w:r>
      <w:r w:rsidR="00CC3028" w:rsidRPr="00A51407">
        <w:fldChar w:fldCharType="separate"/>
      </w:r>
      <w:r w:rsidR="005902AC" w:rsidRPr="00A51407">
        <w:rPr>
          <w:noProof/>
        </w:rPr>
        <w:t>(Masyn, 2013)</w:t>
      </w:r>
      <w:r w:rsidR="00CC3028" w:rsidRPr="00A51407">
        <w:fldChar w:fldCharType="end"/>
      </w:r>
      <w:r w:rsidR="00114167" w:rsidRPr="00A51407">
        <w:t xml:space="preserve">. </w:t>
      </w:r>
      <w:r w:rsidR="000221CF" w:rsidRPr="00A51407">
        <w:t xml:space="preserve">In contrast to variable-centered models, person-centered models allow researchers to identify differences in the exposure to multiple and co-occurring risks and outcomes of interest between sub-groups of children </w:t>
      </w:r>
      <w:r w:rsidR="000221CF" w:rsidRPr="00A51407">
        <w:fldChar w:fldCharType="begin" w:fldLock="1"/>
      </w:r>
      <w:r w:rsidR="000221CF" w:rsidRPr="00A51407">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mendeley" : { "formattedCitation" : "(Masten, 2014)", "plainTextFormattedCitation" : "(Masten, 2014)", "previouslyFormattedCitation" : "(Masten, 2014)" }, "properties" : { "noteIndex" : 0 }, "schema" : "https://github.com/citation-style-language/schema/raw/master/csl-citation.json" }</w:instrText>
      </w:r>
      <w:r w:rsidR="000221CF" w:rsidRPr="00A51407">
        <w:fldChar w:fldCharType="separate"/>
      </w:r>
      <w:r w:rsidR="000221CF" w:rsidRPr="00A51407">
        <w:rPr>
          <w:noProof/>
        </w:rPr>
        <w:t>(Masten, 2014)</w:t>
      </w:r>
      <w:r w:rsidR="000221CF" w:rsidRPr="00A51407">
        <w:fldChar w:fldCharType="end"/>
      </w:r>
      <w:r w:rsidR="000221CF" w:rsidRPr="00A51407">
        <w:t xml:space="preserve">. </w:t>
      </w:r>
      <w:r w:rsidR="00092F30" w:rsidRPr="00A51407">
        <w:t xml:space="preserve">Furthermore, Latent Class and Latent Profile Analysis are increasingly used to measure the interplay of different risk factors and multiple forms of exposure to violence </w:t>
      </w:r>
      <w:r w:rsidR="00092F30" w:rsidRPr="00A51407">
        <w:fldChar w:fldCharType="begin" w:fldLock="1"/>
      </w:r>
      <w:r w:rsidR="00092F30" w:rsidRPr="00A51407">
        <w:instrText>ADDIN CSL_CITATION { "citationItems" : [ { "id" : "ITEM-1", "itemData" : { "DOI" : "10.1136/bmjopen-2015-010443", "author" : [ { "dropping-particle" : "", "family" : "Clarke", "given" : "Kelly", "non-dropping-particle" : "", "parse-names" : false, "suffix" : "" }, { "dropping-particle" : "", "family" : "Patalay", "given" : "Praveetha", "non-dropping-particle" : "", "parse-names" : false, "suffix" : "" }, { "dropping-particle" : "", "family" : "Allen", "given" : "Elizabeth", "non-dropping-particle" : "", "parse-names" : false, "suffix" : "" }, { "dropping-particle" : "", "family" : "Knight", "given" : "Louise", "non-dropping-particle" : "", "parse-names" : false, "suffix" : "" }, { "dropping-particle" : "", "family" : "Naker", "given" : "Dipak", "non-dropping-particle" : "", "parse-names" : false, "suffix" : "" }, { "dropping-particle" : "", "family" : "Devries", "given" : "Karen", "non-dropping-particle" : "", "parse-names" : false, "suffix" : "" } ], "container-title" : "BMJ Open", "id" : "ITEM-1", "issued" : { "date-parts" : [ [ "2016" ] ] }, "page" : "1-10", "title" : "Patterns and predictors of violence against children in Uganda : a latent class analysis", "type" : "article-journal", "volume" : "6" }, "uris" : [ "http://www.mendeley.com/documents/?uuid=2d51966d-e25d-43b9-b138-746807c408f3" ] }, { "id" : "ITEM-2", "itemData" : { "DOI" : "10.1016/j.chiabu.2016.10.010", "ISSN" : "0145-2134", "author" : [ { "dropping-particle" : "", "family" : "Charak", "given" : "Ruby", "non-dropping-particle" : "", "parse-names" : false, "suffix" : "" }, { "dropping-particle" : "", "family" : "Byllesby", "given" : "Brianna M", "non-dropping-particle" : "", "parse-names" : false, "suffix" : "" }, { "dropping-particle" : "", "family" : "Roley", "given" : "Michelle E", "non-dropping-particle" : "", "parse-names" : false, "suffix" : "" }, { "dropping-particle" : "", "family" : "Meredith", "given" : "A", "non-dropping-particle" : "", "parse-names" : false, "suffix" : "" }, { "dropping-particle" : "", "family" : "Durham", "given" : "Tory A", "non-dropping-particle" : "", "parse-names" : false, "suffix" : "" }, { "dropping-particle" : "", "family" : "Ross", "given" : "Jana", "non-dropping-particle" : "", "parse-names" : false, "suffix" : "" }, { "dropping-particle" : "", "family" : "Armour", "given" : "Cherie", "non-dropping-particle" : "", "parse-names" : false, "suffix" : "" }, { "dropping-particle" : "", "family" : "Elhai", "given" : "Jon D", "non-dropping-particle" : "", "parse-names" : false, "suffix" : "" } ], "container-title" : "Child Abuse &amp; Neglect", "id" : "ITEM-2", "issued" : { "date-parts" : [ [ "2016" ] ] }, "page" : "19-28", "publisher" : "Elsevier Ltd", "title" : "Child Abuse &amp; Neglect Latent classes of childhood poly-victimization and associations with suicidal behavior among adult trauma victims : Moderating role of anger", "type" : "article-journal", "volume" : "62" }, "uris" : [ "http://www.mendeley.com/documents/?uuid=b2578fec-8a51-4078-9187-b74543767aee" ] }, { "id" : "ITEM-3", "itemData" : { "DOI" : "10.1016/j.chiabu.2012.07.001.Does", "ISBN" : "5852752991", "author" : [ { "dropping-particle" : "", "family" : "Petrenko", "given" : "C", "non-dropping-particle" : "", "parse-names" : false, "suffix" : "" }, { "dropping-particle" : "", "family" : "Friend", "given" : "A", "non-dropping-particle" : "", "parse-names" : false, "suffix" : "" }, { "dropping-particle" : "", "family" : "Garrido", "given" : "E", "non-dropping-particle" : "", "parse-names" : false, "suffix" : "" }, { "dropping-particle" : "", "family" : "Taussig", "given" : "H", "non-dropping-particle" : "", "parse-names" : false, "suffix" : "" }, { "dropping-particle" : "", "family" : "Culhane", "given" : "S", "non-dropping-particle" : "", "parse-names" : false, "suffix" : "" } ], "container-title" : "Child Abuse &amp; Neglect", "id" : "ITEM-3", "issue" : "9", "issued" : { "date-parts" : [ [ "2013" ] ] }, "page" : "633-644", "title" : "Does subtype matter? Assessing the effects of maltreatment on fucntioning in preadolescent youth in out-of-home care", "type" : "article-journal", "volume" : "36" }, "uris" : [ "http://www.mendeley.com/documents/?uuid=d452bb94-f11b-44bf-a6e4-3253f3b99d31" ] }, { "id" : "ITEM-4", "itemData" : { "DOI" : "10.1080/10705511.2013.742377", "ISBN" : "1070-5511", "ISSN" : "1070-5511", "PMID" : "25419096", "abstract" : "Although prediction of class membership from observed variables in latent class analysis is well understood, predicting an observed distal outcome from latent class membership is more complicated. A flexible model-based approach is proposed to empirically derive and summarize the class-dependent density functions of distal outcomes with categorical, continuous, or count distributions. A Monte Carlo simulation study is conducted to compare the performance of the new technique to two commonly used classify-analyze techniques: maximum-probability assignment and multiple pseudo-class draws. Simulation results show that the model-based approach produces substantially less biased estimates of the effect compared to either classify-analyze technique, particularly when the association between the latent class variable and the distal outcome is strong. In addition, we show that only the model-based approach is consistent. The approach is demonstrated empirically: latent classes of adolescent depression are used to pred</w:instrText>
      </w:r>
      <w:r w:rsidR="00092F30" w:rsidRPr="00A51407">
        <w:rPr>
          <w:lang w:val="es-ES"/>
        </w:rPr>
        <w:instrText>ict smoking, grades, and delinquency. SAS syntax for implementing this approach using PROC LCA and a corresponding macro are provided.", "author" : [ { "dropping-particle" : "", "family" : "Lanza", "given" : "Stephanie T", "non-dropping-particle" : "", "parse-names" : false, "suffix" : "" }, { "dropping-particle" : "", "family" : "Tan", "given" : "Xianming", "non-dropping-particle" : "", "parse-names" : false, "suffix" : "" }, { "dropping-particle" : "", "family" : "Bray", "given" : "Bethany C", "non-dropping-particle" : "", "parse-names" : false, "suffix" : "" } ], "container-title" : "Structural equation modeling : a multidisciplinary journal", "id" : "ITEM-4", "issue" : "1", "issued" : { "date-parts" : [ [ "2013" ] ] }, "page" : "1-26", "title" : "Latent class analysis with distal outcomes: a flexible model-based approach", "type" : "article-journal", "volume" : "20" }, "uris" : [ "http://www.mendeley.com/documents/?uuid=3920486c-0106-4c18-af79-f1727de3295c" ] } ], "mendeley" : { "formattedCitation" : "(Charak et al., 2016; Clarke et al., 2016; Lanza, Tan, &amp; Bray, 2013; Petrenko et al., 2013)", "plainTextFormattedCitation" : "(Charak et al., 2016; Clarke et al., 2016; Lanza, Tan, &amp; Bray, 2013; Petrenko et al., 2013)", "previouslyFormattedCitation" : "(Charak et al., 2016; Clarke et al., 2016; Lanza, Tan, &amp; Bray, 2013; Petrenko et al., 2013)" }, "properties" : { "noteIndex" : 0 }, "schema" : "https://github.com/citation-style-language/schema/raw/master/csl-citation.json" }</w:instrText>
      </w:r>
      <w:r w:rsidR="00092F30" w:rsidRPr="00A51407">
        <w:fldChar w:fldCharType="separate"/>
      </w:r>
      <w:r w:rsidR="00092F30" w:rsidRPr="00A51407">
        <w:rPr>
          <w:noProof/>
          <w:lang w:val="es-ES"/>
        </w:rPr>
        <w:t>(Charak et al., 2016; Clarke et al., 2016; Lanza, Tan, &amp; Bray, 2013; Petrenko et al., 2013)</w:t>
      </w:r>
      <w:r w:rsidR="00092F30" w:rsidRPr="00A51407">
        <w:fldChar w:fldCharType="end"/>
      </w:r>
      <w:r w:rsidR="00092F30" w:rsidRPr="00A51407">
        <w:rPr>
          <w:lang w:val="es-ES"/>
        </w:rPr>
        <w:t>.</w:t>
      </w:r>
    </w:p>
    <w:p w14:paraId="2AA32AE4" w14:textId="77777777" w:rsidR="00500E24" w:rsidRPr="00A51407" w:rsidRDefault="00500E24" w:rsidP="00500E24">
      <w:pPr>
        <w:ind w:firstLine="720"/>
        <w:rPr>
          <w:rFonts w:cs="Times New Roman"/>
          <w:szCs w:val="24"/>
        </w:rPr>
      </w:pPr>
      <w:r w:rsidRPr="00A51407">
        <w:rPr>
          <w:rFonts w:cs="Times New Roman"/>
          <w:szCs w:val="24"/>
        </w:rPr>
        <w:lastRenderedPageBreak/>
        <w:t xml:space="preserve">In the current investigation, incidences of domestic violence between household members, adolescent physical abuse by caregivers, and adolescent emotional abuse by caregivers were measured using count data (number of times a violent episode occurred in the past month). On the other hand, perceived school violence, witnessing community violence and community violence victimization were measured using the Likert response format (ordinal data to indicate frequency of exposure to violence). In the current study, all item scores within each violence sub-scale were added. LPA was therefore applied, treating ordinal data as ordinal approximations to continuous variables. Thus, the total number of categories for perceived school violence, witnessing community violence and community violence victimization were twenty, twenty-five and twenty-five respectively. This is a common practice used by researchers within surveys, as ordinal variables with five or more categories can often be treated as continuous variables without  detriment to the analysis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Zumbo", "given" : "B. D.", "non-dropping-particle" : "", "parse-names" : false, "suffix" : "" }, { "dropping-particle" : "", "family" : "Zimmerman", "given" : "D. W.", "non-dropping-particle" : "", "parse-names" : false, "suffix" : "" } ], "container-title" : "Canadian Psychology", "id" : "ITEM-1", "issued" : { "date-parts" : [ [ "1993" ] ] }, "page" : "390-400", "title" : "Is the selection of statistical methods governed by level of measurement?", "type" : "article-journal", "volume" : "34" }, "uris" : [ "http://www.mendeley.com/documents/?uuid=6f28f502-7edd-42e4-828c-9e1c3035854b" ] }, { "id" : "ITEM-2", "itemData" : { "author" : [ { "dropping-particle" : "", "family" : "Norman", "given" : "G.", "non-dropping-particle" : "", "parse-names" : false, "suffix" : "" } ], "container-title" : "Advances in Health Sciences Education", "id" : "ITEM-2", "issue" : "5", "issued" : { "date-parts" : [ [ "2010" ] ] }, "page" : "625-632", "title" : "Likert scales, levels of measurement and the \u201claws\u201d of statistics", "type" : "article-journal", "volume" : "15" }, "uris" : [ "http://www.mendeley.com/documents/?uuid=f57dbfda-98cb-4d47-a223-22f8666bbcf6" ] }, { "id" : "ITEM-3", "itemData" : { "author" : [ { "dropping-particle" : "", "family" : "Johnson", "given" : "D.R.", "non-dropping-particle" : "", "parse-names" : false, "suffix" : "" }, { "dropping-particle" : "", "family" : "Creech", "given" : "J.C.", "non-dropping-particle" : "", "parse-names" : false, "suffix" : "" } ], "container-title" : "American Sociological Review", "id" : "ITEM-3", "issued" : { "date-parts" : [ [ "1998" ] ] }, "page" : "398-407", "title" : "Ordinal measures in multiple indicator models: A simulation study of categorization error.", "type" : "article-journal", "volume" : "48" }, "uris" : [ "http://www.mendeley.com/documents/?uuid=d54b4f76-f669-49ae-aa12-6e61dea9a89b" ] } ], "mendeley" : { "formattedCitation" : "(Johnson &amp; Creech, 1998; Norman, 2010; Zumbo &amp; Zimmerman, 1993)", "plainTextFormattedCitation" : "(Johnson &amp; Creech, 1998; Norman, 2010; Zumbo &amp; Zimmerman, 1993)", "previouslyFormattedCitation" : "(Johnson &amp; Creech, 1998; Norman, 2010; Zumbo &amp; Zimmerman, 199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Johnson &amp; Creech, 1998; Norman, 2010; Zumbo &amp; Zimmerman, 1993)</w:t>
      </w:r>
      <w:r w:rsidRPr="00A51407">
        <w:rPr>
          <w:rFonts w:cs="Times New Roman"/>
          <w:szCs w:val="24"/>
        </w:rPr>
        <w:fldChar w:fldCharType="end"/>
      </w:r>
      <w:r w:rsidRPr="00A51407">
        <w:rPr>
          <w:rFonts w:cs="Times New Roman"/>
          <w:szCs w:val="24"/>
        </w:rPr>
        <w:t xml:space="preserve">. </w:t>
      </w:r>
    </w:p>
    <w:p w14:paraId="7A1FC334" w14:textId="5B8FB1FF" w:rsidR="00CC3028" w:rsidRPr="00A51407" w:rsidRDefault="00CC3028" w:rsidP="00CC3028">
      <w:pPr>
        <w:spacing w:after="0"/>
        <w:ind w:firstLine="720"/>
      </w:pPr>
      <w:r w:rsidRPr="00A51407">
        <w:t xml:space="preserve">The following six violence risk indicators were included in the </w:t>
      </w:r>
      <w:r w:rsidR="00D148D3" w:rsidRPr="00A51407">
        <w:t>LPA</w:t>
      </w:r>
      <w:r w:rsidRPr="00A51407">
        <w:t xml:space="preserve">: domestic violence between household members, adolescent physical abuse by caregivers, adolescent emotional abuse by caregivers, </w:t>
      </w:r>
      <w:r w:rsidR="001E53E5" w:rsidRPr="00A51407">
        <w:t>perceived school violence</w:t>
      </w:r>
      <w:r w:rsidRPr="00A51407">
        <w:t>, community violence (victimization) and community violence (witnessing). Maximum-likelihood estimation was used to estimate missing data on the latent profile risk indicators</w:t>
      </w:r>
      <w:r w:rsidR="006728D7" w:rsidRPr="00A51407">
        <w:t>.</w:t>
      </w:r>
      <w:r w:rsidRPr="00A51407">
        <w:t xml:space="preserve"> In order to compare educational outcomes across profiles, a one-step ‘distal-as-indicator’ model was applied </w:t>
      </w:r>
      <w:r w:rsidRPr="00A51407">
        <w:fldChar w:fldCharType="begin" w:fldLock="1"/>
      </w:r>
      <w:r w:rsidRPr="00A51407">
        <w:instrText>ADDIN CSL_CITATION { "citationItems" : [ { "id" : "ITEM-1", "itemData" : { "DOI" : "10.1080/10705511.2013.742377", "ISBN" : "1070-5511", "ISSN" : "1070-5511", "PMID" : "25419096", "abstract" : "Although prediction of class membership from observed variables in latent class analysis is well understood, predicting an observed distal outcome from latent class membership is more complicated. A flexible model-based approach is proposed to empirically derive and summarize the class-dependent density functions of distal outcomes with categorical, continuous, or count distributions. A Monte Carlo simulation study is conducted to compare the performance of the new technique to two commonly used classify-analyze techniques: maximum-probability assignment and multiple pseudo-class draws. Simulation results show that the model-based approach produces substantially less biased estimates of the effect compared to either classify-analyze technique, particularly when the association between the latent class variable and the distal outcome is strong. In addition, we show that only the model-based approach is consistent. The approach is demonstrated empirically: latent classes of adolescent depression are used to predict smoking, grades, and delinquency. SAS syntax for implementing this approach using PROC LCA and a corresponding macro are provided.", "author" : [ { "dropping-particle" : "", "family" : "Lanza", "given" : "Stephanie T", "non-dropping-particle" : "", "parse-names" : false, "suffix" : "" }, { "dropping-particle" : "", "family" : "Tan", "given" : "Xianming", "non-dropping-particle" : "", "parse-names" : false, "suffix" : "" }, { "dropping-particle" : "", "family" : "Bray", "given" : "Bethany C", "non-dropping-particle" : "", "parse-names" : false, "suffix" : "" } ], "container-title" : "Structural equation modeling : a multidisciplinary journal", "id" : "ITEM-1", "issue" : "1", "issued" : { "date-parts" : [ [ "2013" ] ] }, "page" : "1-26", "title" : "Latent class analysis with distal outcomes: a flexible model-based approach", "type" : "article-journal", "volume" : "20" }, "uris" : [ "http://www.mendeley.com/documents/?uuid=3920486c-0106-4c18-af79-f1727de3295c" ] } ], "mendeley" : { "formattedCitation" : "(Lanza et al., 2013)", "plainTextFormattedCitation" : "(Lanza et al., 2013)", "previouslyFormattedCitation" : "(Lanza et al., 2013)" }, "properties" : { "noteIndex" : 0 }, "schema" : "https://github.com/citation-style-language/schema/raw/master/csl-citation.json" }</w:instrText>
      </w:r>
      <w:r w:rsidRPr="00A51407">
        <w:fldChar w:fldCharType="separate"/>
      </w:r>
      <w:r w:rsidRPr="00A51407">
        <w:rPr>
          <w:noProof/>
        </w:rPr>
        <w:t>(Lanza et al., 2013)</w:t>
      </w:r>
      <w:r w:rsidRPr="00A51407">
        <w:fldChar w:fldCharType="end"/>
      </w:r>
      <w:r w:rsidRPr="00A51407">
        <w:t xml:space="preserve"> with six exposure</w:t>
      </w:r>
      <w:r w:rsidR="001D7E9C" w:rsidRPr="00A51407">
        <w:t>-</w:t>
      </w:r>
      <w:r w:rsidRPr="00A51407">
        <w:t>to</w:t>
      </w:r>
      <w:r w:rsidR="001D7E9C" w:rsidRPr="00A51407">
        <w:t>-</w:t>
      </w:r>
      <w:r w:rsidRPr="00A51407">
        <w:t>violence risk indicators</w:t>
      </w:r>
      <w:r w:rsidR="002E3D5A" w:rsidRPr="00A51407">
        <w:t xml:space="preserve"> </w:t>
      </w:r>
      <w:r w:rsidR="00933D45" w:rsidRPr="00A51407">
        <w:t xml:space="preserve">measured at baseline </w:t>
      </w:r>
      <w:r w:rsidRPr="00A51407">
        <w:t>and the two educational outcomes</w:t>
      </w:r>
      <w:r w:rsidR="00933D45" w:rsidRPr="00A51407">
        <w:t xml:space="preserve"> measured at follow-up</w:t>
      </w:r>
      <w:r w:rsidRPr="00A51407">
        <w:t xml:space="preserve">. </w:t>
      </w:r>
      <w:r w:rsidR="002E3D5A" w:rsidRPr="00A51407">
        <w:t>With a view</w:t>
      </w:r>
      <w:r w:rsidRPr="00A51407">
        <w:t xml:space="preserve"> to identify</w:t>
      </w:r>
      <w:r w:rsidR="002E3D5A" w:rsidRPr="00A51407">
        <w:t>ing</w:t>
      </w:r>
      <w:r w:rsidRPr="00A51407">
        <w:t xml:space="preserve"> factors associated with individual profile membership, </w:t>
      </w:r>
      <w:r w:rsidR="004B0D9B" w:rsidRPr="00A51407">
        <w:t xml:space="preserve">probabilistic </w:t>
      </w:r>
      <w:r w:rsidR="00B139DB" w:rsidRPr="00A51407">
        <w:t xml:space="preserve">predictors </w:t>
      </w:r>
      <w:r w:rsidRPr="00A51407">
        <w:t xml:space="preserve">(age, gender, poverty and trial arm) were included in the model </w:t>
      </w:r>
      <w:r w:rsidR="00D148D3" w:rsidRPr="00A51407">
        <w:t xml:space="preserve">via </w:t>
      </w:r>
      <w:r w:rsidRPr="00A51407">
        <w:t xml:space="preserve">the </w:t>
      </w:r>
      <w:r w:rsidR="002A5E2D" w:rsidRPr="00A51407">
        <w:t xml:space="preserve">post-hoc </w:t>
      </w:r>
      <w:r w:rsidRPr="00A51407">
        <w:t xml:space="preserve">AUXILIARY option in Mplus </w:t>
      </w:r>
      <w:r w:rsidRPr="00A51407">
        <w:fldChar w:fldCharType="begin" w:fldLock="1"/>
      </w:r>
      <w:r w:rsidRPr="00A51407">
        <w:instrText>ADDIN CSL_CITATION { "citationItems" : [ { "id" : "ITEM-1", "itemData" : { "ISBN" : "4065562481", "author" : [ { "dropping-particle" : "", "family" : "Muth\u00e9n", "given" : "L. K.", "non-dropping-particle" : "", "parse-names" : false, "suffix" : "" }, { "dropping-particle" : "", "family" : "Muth\u00e9n", "given" : "B. O.", "non-dropping-particle" : "", "parse-names" : false, "suffix" : "" } ], "edition" : "6th", "id" : "ITEM-1", "issued" : { "date-parts" : [ [ "2010" ] ] }, "publisher" : "Muth\u00e9n &amp; Muth\u00e9n", "publisher-place" : "Los Angeles, CA", "title" : "Mplus user's guide", "type" : "report" }, "uris" : [ "http://www.mendeley.com/documents/?uuid=63f05c81-fb54-412e-a32a-f7a8b5b4022b" ] } ], "mendeley" : { "formattedCitation" : "(Muth\u00e9n &amp; Muth\u00e9n, 2010)", "plainTextFormattedCitation" : "(Muth\u00e9n &amp; Muth\u00e9n, 2010)", "previouslyFormattedCitation" : "(Muth\u00e9n &amp; Muth\u00e9n, 2010)" }, "properties" : { "noteIndex" : 0 }, "schema" : "https://github.com/citation-style-language/schema/raw/master/csl-citation.json" }</w:instrText>
      </w:r>
      <w:r w:rsidRPr="00A51407">
        <w:fldChar w:fldCharType="separate"/>
      </w:r>
      <w:r w:rsidRPr="00A51407">
        <w:rPr>
          <w:noProof/>
        </w:rPr>
        <w:t>(Muthén &amp; Muthén, 2010)</w:t>
      </w:r>
      <w:r w:rsidRPr="00A51407">
        <w:fldChar w:fldCharType="end"/>
      </w:r>
      <w:r w:rsidRPr="00A51407">
        <w:t>.</w:t>
      </w:r>
      <w:r w:rsidR="003F679E" w:rsidRPr="00A51407">
        <w:t xml:space="preserve"> This option applies multinomial logistic regressions with the latent profiles as dependent variable</w:t>
      </w:r>
      <w:r w:rsidR="001D7E9C" w:rsidRPr="00A51407">
        <w:t>s</w:t>
      </w:r>
      <w:r w:rsidR="003F679E" w:rsidRPr="00A51407">
        <w:t xml:space="preserve"> using posterior probabilities</w:t>
      </w:r>
      <w:r w:rsidR="007F3CC0" w:rsidRPr="00A51407">
        <w:t xml:space="preserve"> </w:t>
      </w:r>
      <w:r w:rsidR="007F3CC0" w:rsidRPr="00A51407">
        <w:fldChar w:fldCharType="begin" w:fldLock="1"/>
      </w:r>
      <w:r w:rsidR="00FA684B" w:rsidRPr="00A51407">
        <w:instrText>ADDIN CSL_CITATION { "citationItems" : [ { "id" : "ITEM-1", "itemData" : { "author" : [ { "dropping-particle" : "", "family" : "Muthen", "given" : "L", "non-dropping-particle" : "", "parse-names" : false, "suffix" : "" }, { "dropping-particle" : "", "family" : "Muthen", "given" : "B", "non-dropping-particle" : "", "parse-names" : false, "suffix" : "" } ], "editor" : [ { "dropping-particle" : "", "family" : "Muthen", "given" : "Muthen &amp;", "non-dropping-particle" : "", "parse-names" : false, "suffix" : "" } ], "id" : "ITEM-1", "issued" : { "date-parts" : [ [ "2012" ] ] }, "publisher-place" : "Los Angeles (CA)", "title" : "Mplus user's guide (7th edition)", "type" : "book" }, "uris" : [ "http://www.mendeley.com/documents/?uuid=2236ee9d-b31c-43ac-93a4-4ab2aec304cd" ] } ], "mendeley" : { "formattedCitation" : "(Muthen &amp; Muthen, 2012)", "plainTextFormattedCitation" : "(Muthen &amp; Muthen, 2012)", "previouslyFormattedCitation" : "(Muthen &amp; Muthen, 2012)" }, "properties" : { "noteIndex" : 0 }, "schema" : "https://github.com/citation-style-language/schema/raw/master/csl-citation.json" }</w:instrText>
      </w:r>
      <w:r w:rsidR="007F3CC0" w:rsidRPr="00A51407">
        <w:fldChar w:fldCharType="separate"/>
      </w:r>
      <w:r w:rsidR="00E41539" w:rsidRPr="00A51407">
        <w:rPr>
          <w:noProof/>
        </w:rPr>
        <w:t>(Muthen &amp; Muthen, 2012)</w:t>
      </w:r>
      <w:r w:rsidR="007F3CC0" w:rsidRPr="00A51407">
        <w:fldChar w:fldCharType="end"/>
      </w:r>
      <w:r w:rsidR="007F3CC0" w:rsidRPr="00A51407">
        <w:t>.</w:t>
      </w:r>
    </w:p>
    <w:p w14:paraId="2F9095F5" w14:textId="76F8F65E" w:rsidR="00CC3028" w:rsidRPr="00A51407" w:rsidRDefault="00CC3028" w:rsidP="00CC3028">
      <w:pPr>
        <w:spacing w:after="0"/>
        <w:ind w:firstLine="720"/>
      </w:pPr>
      <w:r w:rsidRPr="00A51407">
        <w:lastRenderedPageBreak/>
        <w:t xml:space="preserve">After conducting a two-profile </w:t>
      </w:r>
      <w:r w:rsidR="00D148D3" w:rsidRPr="00A51407">
        <w:t>LPA</w:t>
      </w:r>
      <w:r w:rsidRPr="00A51407">
        <w:t xml:space="preserve">, successive </w:t>
      </w:r>
      <w:r w:rsidR="00D148D3" w:rsidRPr="00A51407">
        <w:t>LPAs estimating</w:t>
      </w:r>
      <w:r w:rsidRPr="00A51407">
        <w:t xml:space="preserve"> three t</w:t>
      </w:r>
      <w:r w:rsidR="00D148D3" w:rsidRPr="00A51407">
        <w:t>hrough</w:t>
      </w:r>
      <w:r w:rsidRPr="00A51407">
        <w:t xml:space="preserve"> five profiles were </w:t>
      </w:r>
      <w:r w:rsidR="00D148D3" w:rsidRPr="00A51407">
        <w:t>then</w:t>
      </w:r>
      <w:r w:rsidRPr="00A51407">
        <w:t xml:space="preserve"> estimated in order to fully test for the possibility of multiple homogenous groups/</w:t>
      </w:r>
      <w:r w:rsidR="001D7E9C" w:rsidRPr="00A51407">
        <w:t xml:space="preserve"> </w:t>
      </w:r>
      <w:r w:rsidRPr="00A51407">
        <w:t xml:space="preserve">latent profiles </w:t>
      </w:r>
      <w:r w:rsidRPr="00A51407">
        <w:fldChar w:fldCharType="begin" w:fldLock="1"/>
      </w:r>
      <w:r w:rsidRPr="00A51407">
        <w:instrText>ADDIN CSL_CITATION { "citationItems" : [ { "id" : "ITEM-1", "itemData" : { "DOI" : "10.1080/10705510701575396", "author" : [ { "dropping-particle" : "", "family" : "Nylund", "given" : "Karen L", "non-dropping-particle" : "", "parse-names" : false, "suffix" : "" }, { "dropping-particle" : "", "family" : "Muth\u00e9n", "given" : "Bengt O", "non-dropping-particle" : "", "parse-names" : false, "suffix" : "" } ], "container-title" : "Structural Equation Modelling", "id" : "ITEM-1", "issue" : "4", "issued" : { "date-parts" : [ [ "2007" ] ] }, "page" : "535-569", "title" : "Deciding on the Number of Classes in Latent Class Analysis and Growth Mixture Modeling : A Monte Carlo Simulation Study", "type" : "article-journal", "volume" : "14" }, "uris" : [ "http://www.mendeley.com/documents/?uuid=434b5d75-69fc-495d-a298-9a6d0420cdd0" ] } ], "mendeley" : { "formattedCitation" : "(Nylund &amp; Muth\u00e9n, 2007)", "plainTextFormattedCitation" : "(Nylund &amp; Muth\u00e9n, 2007)", "previouslyFormattedCitation" : "(Nylund &amp; Muth\u00e9n, 2007)" }, "properties" : { "noteIndex" : 0 }, "schema" : "https://github.com/citation-style-language/schema/raw/master/csl-citation.json" }</w:instrText>
      </w:r>
      <w:r w:rsidRPr="00A51407">
        <w:fldChar w:fldCharType="separate"/>
      </w:r>
      <w:r w:rsidRPr="00A51407">
        <w:rPr>
          <w:noProof/>
        </w:rPr>
        <w:t>(Nylund &amp; Muthén, 2007)</w:t>
      </w:r>
      <w:r w:rsidRPr="00A51407">
        <w:fldChar w:fldCharType="end"/>
      </w:r>
      <w:r w:rsidRPr="00A51407">
        <w:t>.  Three types of indices of relative model fit were computed to inform the number of latent profiles</w:t>
      </w:r>
      <w:r w:rsidR="00D148D3" w:rsidRPr="00A51407">
        <w:t xml:space="preserve"> that were deemed to exist</w:t>
      </w:r>
      <w:r w:rsidRPr="00A51407">
        <w:t xml:space="preserve"> </w:t>
      </w:r>
      <w:r w:rsidRPr="00A51407">
        <w:fldChar w:fldCharType="begin" w:fldLock="1"/>
      </w:r>
      <w:r w:rsidR="005820EC" w:rsidRPr="00A51407">
        <w:instrText>ADDIN CSL_CITATION { "citationItems" : [ { "id" : "ITEM-1", "itemData" : { "DOI" : "10.1080/10705510701575396", "author" : [ { "dropping-particle" : "", "family" : "Nylund", "given" : "Karen L", "non-dropping-particle" : "", "parse-names" : false, "suffix" : "" }, { "dropping-particle" : "", "family" : "Muth\u00e9n", "given" : "Bengt O", "non-dropping-particle" : "", "parse-names" : false, "suffix" : "" } ], "container-title" : "Structural Equation Modelling", "id" : "ITEM-1", "issue" : "4", "issued" : { "date-parts" : [ [ "2007" ] ] }, "page" : "535-569", "title" : "Deciding on the Number of Classes in Latent Class Analysis and Growth Mixture Modeling : A Monte Carlo Simulation Study", "type" : "article-journal", "volume" : "14" }, "uris" : [ "http://www.mendeley.com/documents/?uuid=434b5d75-69fc-495d-a298-9a6d0420cdd0" ] }, { "id" : "ITEM-2",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2", "issued" : { "date-parts" : [ [ "2013" ] ] }, "page" : "551-611", "publisher-place" : "New York", "title" : "Latent Class analysis and finite mixture modeling", "type" : "chapter" }, "uris" : [ "http://www.mendeley.com/documents/?uuid=dd325263-69cd-4956-94fe-4a7105ef6465" ] } ], "mendeley" : { "formattedCitation" : "(Masyn, 2013; Nylund &amp; Muth\u00e9n, 2007)", "plainTextFormattedCitation" : "(Masyn, 2013; Nylund &amp; Muth\u00e9n, 2007)", "previouslyFormattedCitation" : "(Masyn, 2013; Nylund &amp; Muth\u00e9n, 2007)" }, "properties" : { "noteIndex" : 0 }, "schema" : "https://github.com/citation-style-language/schema/raw/master/csl-citation.json" }</w:instrText>
      </w:r>
      <w:r w:rsidRPr="00A51407">
        <w:fldChar w:fldCharType="separate"/>
      </w:r>
      <w:r w:rsidR="005902AC" w:rsidRPr="00A51407">
        <w:rPr>
          <w:noProof/>
        </w:rPr>
        <w:t>(Masyn, 2013; Nylund &amp; Muthén, 2007)</w:t>
      </w:r>
      <w:r w:rsidRPr="00A51407">
        <w:fldChar w:fldCharType="end"/>
      </w:r>
      <w:r w:rsidRPr="00A51407">
        <w:t xml:space="preserve">. First, the Lo-Mendell-Rubin Likelihood Ratio Test (LMR-LRT) of goodness of fit, pointing at the ‘best’ model with the smallest number of classes that is not significantly improved by the addition of another class </w:t>
      </w:r>
      <w:r w:rsidRPr="00A51407">
        <w:fldChar w:fldCharType="begin" w:fldLock="1"/>
      </w:r>
      <w:r w:rsidR="005820EC" w:rsidRPr="00A51407">
        <w:instrText>ADDIN CSL_CITATION { "citationItems" : [ { "id" : "ITEM-1",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1", "issued" : { "date-parts" : [ [ "2013" ] ] }, "page" : "551-611", "publisher-place" : "New York", "title" : "Latent Class analysis and finite mixture modeling", "type" : "chapter" }, "uris" : [ "http://www.mendeley.com/documents/?uuid=dd325263-69cd-4956-94fe-4a7105ef6465" ] } ], "mendeley" : { "formattedCitation" : "(Masyn, 2013)", "plainTextFormattedCitation" : "(Masyn, 2013)", "previouslyFormattedCitation" : "(Masyn, 2013)" }, "properties" : { "noteIndex" : 0 }, "schema" : "https://github.com/citation-style-language/schema/raw/master/csl-citation.json" }</w:instrText>
      </w:r>
      <w:r w:rsidRPr="00A51407">
        <w:fldChar w:fldCharType="separate"/>
      </w:r>
      <w:r w:rsidR="005902AC" w:rsidRPr="00A51407">
        <w:rPr>
          <w:noProof/>
        </w:rPr>
        <w:t>(Masyn, 2013)</w:t>
      </w:r>
      <w:r w:rsidRPr="00A51407">
        <w:fldChar w:fldCharType="end"/>
      </w:r>
      <w:r w:rsidRPr="00A51407">
        <w:t xml:space="preserve"> Second, information criteria Akaike Information Criterion (AIC) and Bayesian Information Criterion (BIC) were examined, where lower values indicate a better model, although sometimes minimum values are not reached </w:t>
      </w:r>
      <w:r w:rsidRPr="00A51407">
        <w:fldChar w:fldCharType="begin" w:fldLock="1"/>
      </w:r>
      <w:r w:rsidR="005820EC" w:rsidRPr="00A51407">
        <w:instrText>ADDIN CSL_CITATION { "citationItems" : [ { "id" : "ITEM-1",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1", "issued" : { "date-parts" : [ [ "2013" ] ] }, "page" : "551-611", "publisher-place" : "New York", "title" : "Latent Class analysis and finite mixture modeling", "type" : "chapter" }, "uris" : [ "http://www.mendeley.com/documents/?uuid=dd325263-69cd-4956-94fe-4a7105ef6465" ] }, { "id" : "ITEM-2", "itemData" : { "DOI" : "10.1080/10705510701575396", "author" : [ { "dropping-particle" : "", "family" : "Nylund", "given" : "Karen L", "non-dropping-particle" : "", "parse-names" : false, "suffix" : "" }, { "dropping-particle" : "", "family" : "Muth\u00e9n", "given" : "Bengt O", "non-dropping-particle" : "", "parse-names" : false, "suffix" : "" } ], "container-title" : "Structural Equation Modelling", "id" : "ITEM-2", "issue" : "4", "issued" : { "date-parts" : [ [ "2007" ] ] }, "page" : "535-569", "title" : "Deciding on the Number of Classes in Latent Class Analysis and Growth Mixture Modeling : A Monte Carlo Simulation Study", "type" : "article-journal", "volume" : "14" }, "uris" : [ "http://www.mendeley.com/documents/?uuid=434b5d75-69fc-495d-a298-9a6d0420cdd0" ] } ], "mendeley" : { "formattedCitation" : "(Masyn, 2013; Nylund &amp; Muth\u00e9n, 2007)", "plainTextFormattedCitation" : "(Masyn, 2013; Nylund &amp; Muth\u00e9n, 2007)", "previouslyFormattedCitation" : "(Masyn, 2013; Nylund &amp; Muth\u00e9n, 2007)" }, "properties" : { "noteIndex" : 0 }, "schema" : "https://github.com/citation-style-language/schema/raw/master/csl-citation.json" }</w:instrText>
      </w:r>
      <w:r w:rsidRPr="00A51407">
        <w:fldChar w:fldCharType="separate"/>
      </w:r>
      <w:r w:rsidR="005902AC" w:rsidRPr="00A51407">
        <w:rPr>
          <w:noProof/>
        </w:rPr>
        <w:t>(Masyn, 2013; Nylund &amp; Muthén, 2007)</w:t>
      </w:r>
      <w:r w:rsidRPr="00A51407">
        <w:fldChar w:fldCharType="end"/>
      </w:r>
      <w:r w:rsidRPr="00A51407">
        <w:t xml:space="preserve">. Finally, classification quality was assessed using relative entropy, with higher values being superior </w:t>
      </w:r>
      <w:r w:rsidRPr="00A51407">
        <w:fldChar w:fldCharType="begin" w:fldLock="1"/>
      </w:r>
      <w:r w:rsidR="005820EC" w:rsidRPr="00A51407">
        <w:instrText>ADDIN CSL_CITATION { "citationItems" : [ { "id" : "ITEM-1",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1", "issued" : { "date-parts" : [ [ "2013" ] ] }, "page" : "551-611", "publisher-place" : "New York", "title" : "Latent Class analysis and finite mixture modeling", "type" : "chapter" }, "uris" : [ "http://www.mendeley.com/documents/?uuid=dd325263-69cd-4956-94fe-4a7105ef6465" ] } ], "mendeley" : { "formattedCitation" : "(Masyn, 2013)", "plainTextFormattedCitation" : "(Masyn, 2013)", "previouslyFormattedCitation" : "(Masyn, 2013)" }, "properties" : { "noteIndex" : 0 }, "schema" : "https://github.com/citation-style-language/schema/raw/master/csl-citation.json" }</w:instrText>
      </w:r>
      <w:r w:rsidRPr="00A51407">
        <w:fldChar w:fldCharType="separate"/>
      </w:r>
      <w:r w:rsidR="005902AC" w:rsidRPr="00A51407">
        <w:rPr>
          <w:noProof/>
        </w:rPr>
        <w:t>(Masyn, 2013)</w:t>
      </w:r>
      <w:r w:rsidRPr="00A51407">
        <w:fldChar w:fldCharType="end"/>
      </w:r>
      <w:r w:rsidRPr="00A51407">
        <w:t xml:space="preserve">. </w:t>
      </w:r>
    </w:p>
    <w:p w14:paraId="494483DB" w14:textId="2D9DD9E8" w:rsidR="00CC3028" w:rsidRPr="00A51407" w:rsidRDefault="00650E89" w:rsidP="00225FEB">
      <w:pPr>
        <w:spacing w:after="0"/>
        <w:jc w:val="center"/>
        <w:rPr>
          <w:b/>
        </w:rPr>
      </w:pPr>
      <w:r w:rsidRPr="00A51407">
        <w:rPr>
          <w:b/>
        </w:rPr>
        <w:t>Results</w:t>
      </w:r>
    </w:p>
    <w:p w14:paraId="6483465E" w14:textId="587D7B39" w:rsidR="00CC3028" w:rsidRPr="00A51407" w:rsidRDefault="003A368C" w:rsidP="00CC3028">
      <w:pPr>
        <w:rPr>
          <w:b/>
        </w:rPr>
      </w:pPr>
      <w:r w:rsidRPr="00A51407">
        <w:rPr>
          <w:b/>
        </w:rPr>
        <w:t>Sample characteristics</w:t>
      </w:r>
    </w:p>
    <w:p w14:paraId="1B2F6DE0" w14:textId="355BAB44" w:rsidR="00CC3028" w:rsidRPr="00A51407" w:rsidRDefault="00CC3028" w:rsidP="00CC3028">
      <w:pPr>
        <w:ind w:firstLine="720"/>
      </w:pPr>
      <w:r w:rsidRPr="00A51407">
        <w:t xml:space="preserve">Table </w:t>
      </w:r>
      <w:r w:rsidR="006753EC" w:rsidRPr="00A51407">
        <w:t>3</w:t>
      </w:r>
      <w:r w:rsidRPr="00A51407">
        <w:t xml:space="preserve"> displays the characteristics of the sample at baseline</w:t>
      </w:r>
      <w:r w:rsidR="002E3D2C" w:rsidRPr="00A51407">
        <w:t xml:space="preserve">, showing high levels of </w:t>
      </w:r>
      <w:r w:rsidR="00331EF2" w:rsidRPr="00A51407">
        <w:t>socioeconomic</w:t>
      </w:r>
      <w:r w:rsidR="002E3D2C" w:rsidRPr="00A51407">
        <w:t xml:space="preserve"> disadvantage</w:t>
      </w:r>
      <w:r w:rsidRPr="00A51407">
        <w:t>.</w:t>
      </w:r>
      <w:r w:rsidR="00A90BD8" w:rsidRPr="00A51407">
        <w:t xml:space="preserve"> </w:t>
      </w:r>
      <w:r w:rsidRPr="00A51407">
        <w:t>Three quarters</w:t>
      </w:r>
      <w:r w:rsidR="004B0D9B" w:rsidRPr="00A51407">
        <w:t xml:space="preserve"> of adolescents</w:t>
      </w:r>
      <w:r w:rsidRPr="00A51407">
        <w:t xml:space="preserve"> lived in households where </w:t>
      </w:r>
      <w:r w:rsidR="00416A38" w:rsidRPr="00A51407">
        <w:t xml:space="preserve">at least three </w:t>
      </w:r>
      <w:r w:rsidRPr="00A51407">
        <w:t xml:space="preserve">basic necessities were not covered (75.9%), more than 60% of the adolescents’ households had no tap water and approximately 70% lived with no employed adults at home. </w:t>
      </w:r>
    </w:p>
    <w:p w14:paraId="097BD258" w14:textId="57A6B8DB" w:rsidR="00CC3028" w:rsidRPr="00A51407" w:rsidRDefault="00CC3028" w:rsidP="00CC3028">
      <w:pPr>
        <w:ind w:firstLine="708"/>
        <w:jc w:val="center"/>
      </w:pPr>
      <w:r w:rsidRPr="00A51407">
        <w:rPr>
          <w:rFonts w:eastAsia="Calibri" w:cs="Times New Roman"/>
          <w:b/>
          <w:szCs w:val="24"/>
        </w:rPr>
        <w:t xml:space="preserve">[Please insert Table </w:t>
      </w:r>
      <w:r w:rsidR="006753EC" w:rsidRPr="00A51407">
        <w:rPr>
          <w:rFonts w:eastAsia="Calibri" w:cs="Times New Roman"/>
          <w:b/>
          <w:szCs w:val="24"/>
        </w:rPr>
        <w:t>3</w:t>
      </w:r>
      <w:r w:rsidRPr="00A51407">
        <w:rPr>
          <w:rFonts w:eastAsia="Calibri" w:cs="Times New Roman"/>
          <w:b/>
          <w:szCs w:val="24"/>
        </w:rPr>
        <w:t xml:space="preserve"> about here]</w:t>
      </w:r>
    </w:p>
    <w:p w14:paraId="03916595" w14:textId="77777777" w:rsidR="000E60C5" w:rsidRPr="00A51407" w:rsidRDefault="0016420E" w:rsidP="000E60C5">
      <w:pPr>
        <w:ind w:firstLine="720"/>
        <w:rPr>
          <w:rFonts w:cs="Times New Roman"/>
          <w:szCs w:val="24"/>
        </w:rPr>
      </w:pPr>
      <w:r w:rsidRPr="00A51407">
        <w:rPr>
          <w:lang w:val="en-GB"/>
        </w:rPr>
        <w:t xml:space="preserve">All adolescents attended state schools and the vast majority received free meals at school (96.2%). Adolescents mainly attended poorly-resourced schools in low income areas (85.5%). While around 80% of adolescents lived in rural areas, only 66.6% attended schools in rural areas and the rest of the sample (33.4%) attended schools in urban areas, meaning that 14.4% travelled to urban areas in order to attend school. </w:t>
      </w:r>
      <w:r w:rsidR="00CC3028" w:rsidRPr="00A51407">
        <w:t xml:space="preserve"> 37.6% of adolescents were in grades</w:t>
      </w:r>
      <w:r w:rsidR="00A25B0B" w:rsidRPr="00A51407">
        <w:t xml:space="preserve"> lower</w:t>
      </w:r>
      <w:r w:rsidR="00CC3028" w:rsidRPr="00A51407">
        <w:t xml:space="preserve"> than those considered appropriate for their age. Overall, adolescents showed a high level of academic </w:t>
      </w:r>
      <w:r w:rsidR="00CC3028" w:rsidRPr="00A51407">
        <w:lastRenderedPageBreak/>
        <w:t>motivation and the mean academic motivation score was 28.35 (scale ranged from 0 to 36).</w:t>
      </w:r>
      <w:r w:rsidR="00CC5041" w:rsidRPr="00A51407">
        <w:t xml:space="preserve"> </w:t>
      </w:r>
      <w:r w:rsidR="000E60C5" w:rsidRPr="00A51407">
        <w:rPr>
          <w:rFonts w:cs="Times New Roman"/>
          <w:szCs w:val="24"/>
        </w:rPr>
        <w:t xml:space="preserve">Interestingly, 13% of adolescents in the sample were enrolled two years above the age-appropriate grade. This is consistent with South African statistics of early first-time enrolment in poorer areas, compared to more affluent provinces </w:t>
      </w:r>
      <w:r w:rsidR="000E60C5" w:rsidRPr="00A51407">
        <w:rPr>
          <w:rFonts w:cs="Times New Roman"/>
          <w:szCs w:val="24"/>
        </w:rPr>
        <w:fldChar w:fldCharType="begin" w:fldLock="1"/>
      </w:r>
      <w:r w:rsidR="000E60C5" w:rsidRPr="00A51407">
        <w:rPr>
          <w:rFonts w:cs="Times New Roman"/>
          <w:szCs w:val="24"/>
        </w:rPr>
        <w:instrText>ADDIN CSL_CITATION { "citationItems" : [ { "id" : "ITEM-1", "itemData" : { "author" : [ { "dropping-particle" : "", "family" : "Department of Basic Education", "given" : "", "non-dropping-particle" : "", "parse-names" : false, "suffix" : "" } ], "id" : "ITEM-1", "issued" : { "date-parts" : [ [ "2013" ] ] }, "publisher-place" : "Pretoria", "title" : "Education for All ( EFA ) 2013 Country Progress Report : South Africa", "type" : "report" }, "uris" : [ "http://www.mendeley.com/documents/?uuid=dad330c0-c6e8-4d72-98ef-69755d47c670" ] }, { "id" : "ITEM-2", "itemData" : { "ISBN" : "9781431503995", "author" : [ { "dropping-particle" : "", "family" : "Department of Basic Education", "given" : "", "non-dropping-particle" : "", "parse-names" : false, "suffix" : "" } ], "id" : "ITEM-2", "issued" : { "date-parts" : [ [ "2010" ] ] }, "publisher-place" : "Pretoria", "title" : "Education for All. Country Report: South Africa", "type" : "report" }, "uris" : [ "http://www.mendeley.com/documents/?uuid=367999b2-eece-4371-a252-32e4ce415f7b" ] } ], "mendeley" : { "formattedCitation" : "(Department of Basic Education, 2010, 2013)", "plainTextFormattedCitation" : "(Department of Basic Education, 2010, 2013)", "previouslyFormattedCitation" : "(Department of Basic Education, 2010, 2013)" }, "properties" : { "noteIndex" : 0 }, "schema" : "https://github.com/citation-style-language/schema/raw/master/csl-citation.json" }</w:instrText>
      </w:r>
      <w:r w:rsidR="000E60C5" w:rsidRPr="00A51407">
        <w:rPr>
          <w:rFonts w:cs="Times New Roman"/>
          <w:szCs w:val="24"/>
        </w:rPr>
        <w:fldChar w:fldCharType="separate"/>
      </w:r>
      <w:r w:rsidR="000E60C5" w:rsidRPr="00A51407">
        <w:rPr>
          <w:rFonts w:cs="Times New Roman"/>
          <w:noProof/>
          <w:szCs w:val="24"/>
        </w:rPr>
        <w:t>(Department of Basic Education, 2010, 2013)</w:t>
      </w:r>
      <w:r w:rsidR="000E60C5" w:rsidRPr="00A51407">
        <w:rPr>
          <w:rFonts w:cs="Times New Roman"/>
          <w:szCs w:val="24"/>
        </w:rPr>
        <w:fldChar w:fldCharType="end"/>
      </w:r>
      <w:r w:rsidR="000E60C5" w:rsidRPr="00A51407">
        <w:rPr>
          <w:rFonts w:cs="Times New Roman"/>
          <w:szCs w:val="24"/>
        </w:rPr>
        <w:t xml:space="preserve">. For instance, in 2009, the poorer provinces of Limpopo and the Eastern Cape showed particularly high proportions of 5-year-olds attending educational institutions, compared to more affluent provinces such as the Western Cape and Gauteng </w:t>
      </w:r>
      <w:r w:rsidR="000E60C5" w:rsidRPr="00A51407">
        <w:rPr>
          <w:rFonts w:cs="Times New Roman"/>
          <w:szCs w:val="24"/>
        </w:rPr>
        <w:fldChar w:fldCharType="begin" w:fldLock="1"/>
      </w:r>
      <w:r w:rsidR="000E60C5" w:rsidRPr="00A51407">
        <w:rPr>
          <w:rFonts w:cs="Times New Roman"/>
          <w:szCs w:val="24"/>
        </w:rPr>
        <w:instrText>ADDIN CSL_CITATION { "citationItems" : [ { "id" : "ITEM-1", "itemData" : { "ISBN" : "9781431503995", "author" : [ { "dropping-particle" : "", "family" : "Department of Basic Education", "given" : "", "non-dropping-particle" : "", "parse-names" : false, "suffix" : "" } ], "id" : "ITEM-1", "issued" : { "date-parts" : [ [ "2010" ] ] }, "publisher-place" : "Pretoria", "title" : "Education for All. Country Report: South Africa", "type" : "report" }, "uris" : [ "http://www.mendeley.com/documents/?uuid=367999b2-eece-4371-a252-32e4ce415f7b" ] } ], "mendeley" : { "formattedCitation" : "(Department of Basic Education, 2010)", "plainTextFormattedCitation" : "(Department of Basic Education, 2010)", "previouslyFormattedCitation" : "(Department of Basic Education, 2010)" }, "properties" : { "noteIndex" : 0 }, "schema" : "https://github.com/citation-style-language/schema/raw/master/csl-citation.json" }</w:instrText>
      </w:r>
      <w:r w:rsidR="000E60C5" w:rsidRPr="00A51407">
        <w:rPr>
          <w:rFonts w:cs="Times New Roman"/>
          <w:szCs w:val="24"/>
        </w:rPr>
        <w:fldChar w:fldCharType="separate"/>
      </w:r>
      <w:r w:rsidR="000E60C5" w:rsidRPr="00A51407">
        <w:rPr>
          <w:rFonts w:cs="Times New Roman"/>
          <w:noProof/>
          <w:szCs w:val="24"/>
        </w:rPr>
        <w:t>(Department of Basic Education, 2010)</w:t>
      </w:r>
      <w:r w:rsidR="000E60C5" w:rsidRPr="00A51407">
        <w:rPr>
          <w:rFonts w:cs="Times New Roman"/>
          <w:szCs w:val="24"/>
        </w:rPr>
        <w:fldChar w:fldCharType="end"/>
      </w:r>
      <w:r w:rsidR="000E60C5" w:rsidRPr="00A51407">
        <w:rPr>
          <w:rFonts w:cs="Times New Roman"/>
          <w:szCs w:val="24"/>
        </w:rPr>
        <w:t>. The issue of early school enrolment in disadvantaged areas in South Africa has been associated with the national roll-out of public early childhood education (Early Childhood Development and Foundation Phase), as well as the school feeding program (National School Nutrition Programme;</w:t>
      </w:r>
      <w:r w:rsidR="000E60C5" w:rsidRPr="00A51407">
        <w:rPr>
          <w:rFonts w:cs="Times New Roman"/>
          <w:szCs w:val="24"/>
        </w:rPr>
        <w:fldChar w:fldCharType="begin" w:fldLock="1"/>
      </w:r>
      <w:r w:rsidR="000E60C5" w:rsidRPr="00A51407">
        <w:rPr>
          <w:rFonts w:cs="Times New Roman"/>
          <w:szCs w:val="24"/>
        </w:rPr>
        <w:instrText>ADDIN CSL_CITATION { "citationItems" : [ { "id" : "ITEM-1", "itemData" : { "author" : [ { "dropping-particle" : "", "family" : "UNESCO International Bureau of Education", "given" : "", "non-dropping-particle" : "", "parse-names" : false, "suffix" : "" } ], "id" : "ITEM-1", "issued" : { "date-parts" : [ [ "2006" ] ] }, "title" : "South Africa Early Childhood Care and Education (ECCE) programmes. Country profile prepared for the Education for All Global Monitoring Report 2007", "type" : "report" }, "uris" : [ "http://www.mendeley.com/documents/?uuid=b684cf28-d7b1-4191-92e1-425c3c711a5f" ] } ], "mendeley" : { "formattedCitation" : "(UNESCO International Bureau of Education, 2006)", "manualFormatting" : " UNESCO International Bureau of Education, 2006; Department of Education, 2010)", "plainTextFormattedCitation" : "(UNESCO International Bureau of Education, 2006)", "previouslyFormattedCitation" : "(UNESCO International Bureau of Education, 2006)" }, "properties" : { "noteIndex" : 0 }, "schema" : "https://github.com/citation-style-language/schema/raw/master/csl-citation.json" }</w:instrText>
      </w:r>
      <w:r w:rsidR="000E60C5" w:rsidRPr="00A51407">
        <w:rPr>
          <w:rFonts w:cs="Times New Roman"/>
          <w:szCs w:val="24"/>
        </w:rPr>
        <w:fldChar w:fldCharType="separate"/>
      </w:r>
      <w:r w:rsidR="000E60C5" w:rsidRPr="00A51407">
        <w:rPr>
          <w:rFonts w:cs="Times New Roman"/>
          <w:noProof/>
          <w:szCs w:val="24"/>
        </w:rPr>
        <w:t xml:space="preserve"> UNESCO International Bureau of Education, 2006; Department of Education, 2010)</w:t>
      </w:r>
      <w:r w:rsidR="000E60C5" w:rsidRPr="00A51407">
        <w:rPr>
          <w:rFonts w:cs="Times New Roman"/>
          <w:szCs w:val="24"/>
        </w:rPr>
        <w:fldChar w:fldCharType="end"/>
      </w:r>
      <w:r w:rsidR="000E60C5" w:rsidRPr="00A51407">
        <w:rPr>
          <w:rFonts w:cs="Times New Roman"/>
          <w:szCs w:val="24"/>
        </w:rPr>
        <w:t xml:space="preserve">. Thus, due to early entrance to school in South Africa, it is possible to find children enrolled in a grade one or two years higher than what is age appropriate, especially in primary school if children did not repeat grades. </w:t>
      </w:r>
    </w:p>
    <w:p w14:paraId="3358EBA0" w14:textId="77777777" w:rsidR="00363DA8" w:rsidRPr="00A51407" w:rsidRDefault="00CC3028" w:rsidP="000E60C5">
      <w:pPr>
        <w:ind w:firstLine="720"/>
      </w:pPr>
      <w:r w:rsidRPr="00A51407">
        <w:t xml:space="preserve">Overall, adolescents in the sample experienced high rates of violence in the month </w:t>
      </w:r>
      <w:r w:rsidR="00A25B0B" w:rsidRPr="00A51407">
        <w:t xml:space="preserve">prior </w:t>
      </w:r>
      <w:r w:rsidRPr="00A51407">
        <w:t xml:space="preserve">to the baseline survey: 51.1% witnessed some form of domestic violence, 63.2% experienced some form of physical violence by their caregivers, 76.1% experienced some form of emotional violence by their caregiver, 88.3% felt unsafe in school, and 71.8% had witnessed some form of violence in the community. </w:t>
      </w:r>
      <w:r w:rsidR="00204F92" w:rsidRPr="00A51407">
        <w:t>E</w:t>
      </w:r>
      <w:r w:rsidRPr="00A51407">
        <w:t>xposure to community violence (victimization) w</w:t>
      </w:r>
      <w:r w:rsidR="00204F92" w:rsidRPr="00A51407">
        <w:t>as</w:t>
      </w:r>
      <w:r w:rsidRPr="00A51407">
        <w:t xml:space="preserve"> considerably lower in the study sample (32.4%), compared to other forms of violence.</w:t>
      </w:r>
      <w:r w:rsidR="002227EE" w:rsidRPr="00A51407">
        <w:t xml:space="preserve"> </w:t>
      </w:r>
      <w:r w:rsidR="00C92491" w:rsidRPr="00A51407">
        <w:t xml:space="preserve">Only four adolescents reported never experiencing any form of violence in the past month, </w:t>
      </w:r>
      <w:r w:rsidR="00CA4970" w:rsidRPr="00A51407">
        <w:t>while 93.84</w:t>
      </w:r>
      <w:r w:rsidR="003700F6" w:rsidRPr="00A51407">
        <w:t>%</w:t>
      </w:r>
      <w:r w:rsidR="00CA4970" w:rsidRPr="00A51407">
        <w:t xml:space="preserve"> of adolescents were exposed to </w:t>
      </w:r>
      <w:r w:rsidR="00CA4970" w:rsidRPr="00A51407">
        <w:rPr>
          <w:i/>
        </w:rPr>
        <w:t>“poly-violence”</w:t>
      </w:r>
      <w:r w:rsidR="00CA4970" w:rsidRPr="00A51407">
        <w:t>.</w:t>
      </w:r>
    </w:p>
    <w:p w14:paraId="4D7ACBA9" w14:textId="755437FB" w:rsidR="00B54F13" w:rsidRPr="00A51407" w:rsidRDefault="00976152" w:rsidP="000E60C5">
      <w:pPr>
        <w:ind w:firstLine="720"/>
        <w:rPr>
          <w:b/>
        </w:rPr>
      </w:pPr>
      <w:r w:rsidRPr="00A51407">
        <w:rPr>
          <w:b/>
        </w:rPr>
        <w:t>LPA Model</w:t>
      </w:r>
    </w:p>
    <w:p w14:paraId="268C09B6" w14:textId="77777777" w:rsidR="00712580" w:rsidRPr="00A51407" w:rsidRDefault="00712580" w:rsidP="00712580">
      <w:pPr>
        <w:ind w:firstLine="720"/>
        <w:rPr>
          <w:rFonts w:cs="Times New Roman"/>
          <w:szCs w:val="24"/>
        </w:rPr>
      </w:pPr>
      <w:r w:rsidRPr="00A51407">
        <w:rPr>
          <w:rFonts w:cs="Times New Roman"/>
          <w:szCs w:val="24"/>
        </w:rPr>
        <w:lastRenderedPageBreak/>
        <w:t xml:space="preserve">The results of the LPAs with 2-5 latent profiles are displayed in Table 4. In terms of information and classification criteria, models with a greater number of profiles had the smaller values of AIC and BIC, and higher values of entropy.  An inspection of the interpretability of the models showed that model 3 identified a non-poly-violence profile with 6.96% of adolescents, plausibly corresponding to the combined proportions of adolescents exposed to one type of violence (6.2%) and adolescents not exposed to any type of violence (0.8%). However, LMR-LRT was not significant for models 3, 4 and 5, indicating that none of these significantly improved upon the initial two-profile model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Masyn", "given" : "K", "non-dropping-particle" : "", "parse-names" : false, "suffix" : "" } ], "container-title" : "The Oxford handbook of quantitative methods in psychology (Vol. 2)", "editor" : [ { "dropping-particle" : "", "family" : "Oxford University Press", "given" : "", "non-dropping-particle" : "", "parse-names" : false, "suffix" : "" } ], "id" : "ITEM-1", "issued" : { "date-parts" : [ [ "2013" ] ] }, "page" : "551-611", "publisher-place" : "New York", "title" : "Latent Class analysis and finite mixture modeling", "type" : "chapter" }, "uris" : [ "http://www.mendeley.com/documents/?uuid=dd325263-69cd-4956-94fe-4a7105ef6465" ] } ], "mendeley" : { "formattedCitation" : "(Masyn, 2013)", "plainTextFormattedCitation" : "(Masyn, 2013)", "previouslyFormattedCitation" : "(Masyn, 201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Masyn, 2013)</w:t>
      </w:r>
      <w:r w:rsidRPr="00A51407">
        <w:rPr>
          <w:rFonts w:cs="Times New Roman"/>
          <w:szCs w:val="24"/>
        </w:rPr>
        <w:fldChar w:fldCharType="end"/>
      </w:r>
      <w:r w:rsidRPr="00A51407">
        <w:rPr>
          <w:rFonts w:cs="Times New Roman"/>
          <w:szCs w:val="24"/>
        </w:rPr>
        <w:t xml:space="preserve">. By contrast, LMR-LRT was significant for the 2 latent profile solution, indicating that a model with two latent profiles significantly improved a model with one latent profile.  Overall, these results indicated that the two-profile solution was the best-fitting model - for this sample - and the classification of adolescents in the two-profile solution was meaningful and had demonstrated greatest parsimony </w:t>
      </w:r>
      <w:r w:rsidRPr="00A51407">
        <w:rPr>
          <w:rFonts w:cs="Times New Roman"/>
          <w:szCs w:val="24"/>
        </w:rPr>
        <w:fldChar w:fldCharType="begin" w:fldLock="1"/>
      </w:r>
      <w:r w:rsidRPr="00A51407">
        <w:rPr>
          <w:rFonts w:cs="Times New Roman"/>
          <w:szCs w:val="24"/>
        </w:rPr>
        <w:instrText>ADDIN CSL_CITATION { "citationItems" : [ { "id" : "ITEM-1", "itemData" : { "DOI" : "10.1007/s11121-011-0201-1.Latent", "author" : [ { "dropping-particle" : "", "family" : "Lanza", "given" : "S.T.", "non-dropping-particle" : "", "parse-names" : false, "suffix" : "" }, { "dropping-particle" : "", "family" : "Rhoades", "given" : "Brittany L", "non-dropping-particle" : "", "parse-names" : false, "suffix" : "" } ], "container-title" : "Prevention Science", "id" : "ITEM-1", "issue" : "2", "issued" : { "date-parts" : [ [ "2014" ] ] }, "page" : "157-168", "title" : "Latent Class Analysis: An Alternative Perspective on Subgroup Analysis in Prevention and Treatment", "type" : "article-journal", "volume" : "14" }, "uris" : [ "http://www.mendeley.com/documents/?uuid=57ed8623-b71b-4507-86c6-70ee86013808" ] } ], "mendeley" : { "formattedCitation" : "(Lanza &amp; Rhoades, 2014)", "plainTextFormattedCitation" : "(Lanza &amp; Rhoades, 2014)", "previouslyFormattedCitation" : "(Lanza &amp; Rhoades, 2014)"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Lanza &amp; Rhoades, 2014)</w:t>
      </w:r>
      <w:r w:rsidRPr="00A51407">
        <w:rPr>
          <w:rFonts w:cs="Times New Roman"/>
          <w:szCs w:val="24"/>
        </w:rPr>
        <w:fldChar w:fldCharType="end"/>
      </w:r>
      <w:r w:rsidRPr="00A51407">
        <w:rPr>
          <w:rFonts w:cs="Times New Roman"/>
          <w:szCs w:val="24"/>
        </w:rPr>
        <w:t>.</w:t>
      </w:r>
    </w:p>
    <w:p w14:paraId="4DA3CFB5" w14:textId="3F893486" w:rsidR="00F31DDC" w:rsidRPr="00A51407" w:rsidRDefault="009A25A1" w:rsidP="009A25A1">
      <w:pPr>
        <w:ind w:firstLine="708"/>
        <w:jc w:val="center"/>
      </w:pPr>
      <w:r w:rsidRPr="00A51407">
        <w:rPr>
          <w:rFonts w:eastAsia="Calibri" w:cs="Times New Roman"/>
          <w:b/>
          <w:szCs w:val="24"/>
        </w:rPr>
        <w:t xml:space="preserve"> </w:t>
      </w:r>
      <w:r w:rsidR="00F31DDC" w:rsidRPr="00A51407">
        <w:rPr>
          <w:rFonts w:eastAsia="Calibri" w:cs="Times New Roman"/>
          <w:b/>
          <w:szCs w:val="24"/>
        </w:rPr>
        <w:t>[Please insert Table 4 about here]</w:t>
      </w:r>
    </w:p>
    <w:p w14:paraId="59E92AF8" w14:textId="4E6DB1B1" w:rsidR="00A342F0" w:rsidRPr="00A51407" w:rsidRDefault="00976152" w:rsidP="00570DBD">
      <w:r w:rsidRPr="00A51407">
        <w:t xml:space="preserve">Profiles of </w:t>
      </w:r>
      <w:r w:rsidR="00322A50" w:rsidRPr="00A51407">
        <w:t>exposure to violence</w:t>
      </w:r>
      <w:r w:rsidR="00015636" w:rsidRPr="00A51407">
        <w:t xml:space="preserve">. </w:t>
      </w:r>
      <w:r w:rsidR="00D953E4" w:rsidRPr="00A51407">
        <w:t>The LPA procedure suggested that there were t</w:t>
      </w:r>
      <w:r w:rsidR="00B54F13" w:rsidRPr="00A51407">
        <w:t>wo</w:t>
      </w:r>
      <w:r w:rsidR="00D953E4" w:rsidRPr="00A51407">
        <w:t xml:space="preserve"> </w:t>
      </w:r>
      <w:r w:rsidR="00EA7809" w:rsidRPr="00A51407">
        <w:t>heterogeneous</w:t>
      </w:r>
      <w:r w:rsidR="00E3479E" w:rsidRPr="00A51407">
        <w:t xml:space="preserve"> </w:t>
      </w:r>
      <w:r w:rsidR="00D953E4" w:rsidRPr="00A51407">
        <w:t xml:space="preserve">profiles </w:t>
      </w:r>
      <w:r w:rsidR="00E3479E" w:rsidRPr="00A51407">
        <w:t>of adolescents</w:t>
      </w:r>
      <w:r w:rsidR="00D953E4" w:rsidRPr="00A51407">
        <w:t xml:space="preserve"> - differentiated</w:t>
      </w:r>
      <w:r w:rsidR="00E3479E" w:rsidRPr="00A51407">
        <w:t xml:space="preserve"> </w:t>
      </w:r>
      <w:r w:rsidR="00D953E4" w:rsidRPr="00A51407">
        <w:t>according to</w:t>
      </w:r>
      <w:r w:rsidR="00E3479E" w:rsidRPr="00A51407">
        <w:t xml:space="preserve"> </w:t>
      </w:r>
      <w:r w:rsidR="00D953E4" w:rsidRPr="00A51407">
        <w:t xml:space="preserve">the </w:t>
      </w:r>
      <w:r w:rsidR="004C42A6" w:rsidRPr="00A51407">
        <w:t xml:space="preserve">frequency of </w:t>
      </w:r>
      <w:r w:rsidR="004C42A6" w:rsidRPr="00A51407">
        <w:rPr>
          <w:i/>
        </w:rPr>
        <w:t>“poly-</w:t>
      </w:r>
      <w:r w:rsidR="00D953E4" w:rsidRPr="00A51407">
        <w:rPr>
          <w:i/>
        </w:rPr>
        <w:t>violence</w:t>
      </w:r>
      <w:r w:rsidR="004C42A6" w:rsidRPr="00A51407">
        <w:rPr>
          <w:i/>
        </w:rPr>
        <w:t>”</w:t>
      </w:r>
      <w:r w:rsidR="00D953E4" w:rsidRPr="00A51407">
        <w:rPr>
          <w:i/>
        </w:rPr>
        <w:t xml:space="preserve"> </w:t>
      </w:r>
      <w:r w:rsidR="00D953E4" w:rsidRPr="00A51407">
        <w:t>that they were exposed to</w:t>
      </w:r>
      <w:r w:rsidR="00B54F13" w:rsidRPr="00A51407">
        <w:t xml:space="preserve">. Figure 1 </w:t>
      </w:r>
      <w:r w:rsidR="002C5CDD" w:rsidRPr="00A51407">
        <w:t>compares</w:t>
      </w:r>
      <w:r w:rsidR="00B54F13" w:rsidRPr="00A51407">
        <w:t xml:space="preserve"> </w:t>
      </w:r>
      <w:r w:rsidR="009D1068" w:rsidRPr="00A51407">
        <w:t xml:space="preserve">patterns of </w:t>
      </w:r>
      <w:r w:rsidR="00B54F13" w:rsidRPr="00A51407">
        <w:t>exposure to each type of violence for the two profiles</w:t>
      </w:r>
      <w:r w:rsidR="002C5CDD" w:rsidRPr="00A51407">
        <w:t xml:space="preserve"> </w:t>
      </w:r>
      <w:r w:rsidR="005E45FE" w:rsidRPr="00A51407">
        <w:t>identified</w:t>
      </w:r>
      <w:r w:rsidR="007227FC" w:rsidRPr="00A51407">
        <w:t xml:space="preserve">. </w:t>
      </w:r>
      <w:r w:rsidR="00B54F13" w:rsidRPr="00A51407">
        <w:t xml:space="preserve">Table 5 shows the </w:t>
      </w:r>
      <w:r w:rsidR="002C5CDD" w:rsidRPr="00A51407">
        <w:t xml:space="preserve">differences in the </w:t>
      </w:r>
      <w:r w:rsidR="00B54F13" w:rsidRPr="00A51407">
        <w:t xml:space="preserve">estimated means </w:t>
      </w:r>
      <w:r w:rsidR="002C5CDD" w:rsidRPr="00A51407">
        <w:t xml:space="preserve">of </w:t>
      </w:r>
      <w:r w:rsidR="00322A50" w:rsidRPr="00A51407">
        <w:t>exposure to violence</w:t>
      </w:r>
      <w:r w:rsidR="00230D79" w:rsidRPr="00A51407">
        <w:t xml:space="preserve"> </w:t>
      </w:r>
      <w:r w:rsidR="002C5CDD" w:rsidRPr="00A51407">
        <w:t>between the two profiles</w:t>
      </w:r>
      <w:r w:rsidR="004D4175" w:rsidRPr="00A51407">
        <w:t>.</w:t>
      </w:r>
      <w:r w:rsidR="00BE5FA3" w:rsidRPr="00A51407">
        <w:t xml:space="preserve"> Adolescents in Profile 1, adolescents exposed to</w:t>
      </w:r>
      <w:r w:rsidR="00BE5FA3" w:rsidRPr="00A51407">
        <w:rPr>
          <w:i/>
        </w:rPr>
        <w:t xml:space="preserve"> more frequent “poly-violence”</w:t>
      </w:r>
      <w:r w:rsidR="00BE5FA3" w:rsidRPr="00A51407">
        <w:t xml:space="preserve"> (n=60, 11.9%), were characterized by higher mean scores of domestic violence (p&lt;0.001), physical (p&lt;0.001) and emotional (p&lt;0.001) abuse at home as well as higher scores of witnessing community violence (p=0.001), compared to adolescents in Profile 2. By contrast, adolescents in Profile 2, adolescents exposed to</w:t>
      </w:r>
      <w:r w:rsidR="00BE5FA3" w:rsidRPr="00A51407">
        <w:rPr>
          <w:i/>
        </w:rPr>
        <w:t xml:space="preserve"> less frequent “poly-violence”</w:t>
      </w:r>
      <w:r w:rsidR="00BE5FA3" w:rsidRPr="00A51407">
        <w:t xml:space="preserve"> (n=443, 88.1%), were characterized by lower mean scores of violence at home and witnessing community violence, compared to adolescents in Profile 1. The two profiles showed </w:t>
      </w:r>
      <w:r w:rsidR="00BE5FA3" w:rsidRPr="00A51407">
        <w:lastRenderedPageBreak/>
        <w:t xml:space="preserve">very similar scores of perceived school violence (p= 0.500) and community violence victimization (p=0.060). </w:t>
      </w:r>
    </w:p>
    <w:p w14:paraId="715F6475" w14:textId="0394DC4B" w:rsidR="00B950BD" w:rsidRPr="00A51407" w:rsidRDefault="00F31DDC" w:rsidP="00B950BD">
      <w:pPr>
        <w:jc w:val="center"/>
      </w:pPr>
      <w:r w:rsidRPr="00A51407">
        <w:rPr>
          <w:rFonts w:eastAsia="Calibri" w:cs="Times New Roman"/>
          <w:b/>
          <w:szCs w:val="24"/>
        </w:rPr>
        <w:t>[Please insert Table 5 and Figure 1 about here]</w:t>
      </w:r>
    </w:p>
    <w:p w14:paraId="07C80B4B" w14:textId="77777777" w:rsidR="003B2A88" w:rsidRPr="00A51407" w:rsidRDefault="004D4175" w:rsidP="003B2A88">
      <w:r w:rsidRPr="00A51407">
        <w:tab/>
      </w:r>
      <w:r w:rsidR="003B2A88" w:rsidRPr="00A51407">
        <w:t xml:space="preserve">Table 6 compares </w:t>
      </w:r>
      <w:r w:rsidR="003B2A88" w:rsidRPr="00A51407">
        <w:rPr>
          <w:rFonts w:eastAsia="Calibri" w:cs="Times New Roman"/>
          <w:szCs w:val="24"/>
        </w:rPr>
        <w:t xml:space="preserve">the number of adolescents exposed to each form of violence in the past month for the two profiles identified. </w:t>
      </w:r>
      <w:r w:rsidR="003B2A88" w:rsidRPr="00A51407">
        <w:t xml:space="preserve">100% of adolescents in Profile 1 and 92.9% of adolescents in Profile 2 experienced </w:t>
      </w:r>
      <w:r w:rsidR="003B2A88" w:rsidRPr="00A51407">
        <w:rPr>
          <w:i/>
        </w:rPr>
        <w:t>“poly-violence”</w:t>
      </w:r>
      <w:r w:rsidR="003B2A88" w:rsidRPr="00A51407">
        <w:t xml:space="preserve"> in the past month</w:t>
      </w:r>
      <w:r w:rsidR="003B2A88" w:rsidRPr="00A51407">
        <w:rPr>
          <w:rFonts w:eastAsia="Calibri" w:cs="Times New Roman"/>
          <w:szCs w:val="24"/>
        </w:rPr>
        <w:t>, while 28.3% adolescents in Profile 1 and 9% adolescents in Profile 2 were exposed to all forms of violence in the past month.</w:t>
      </w:r>
    </w:p>
    <w:p w14:paraId="0DF8D6D2" w14:textId="0173C057" w:rsidR="00BE5FA3" w:rsidRPr="00A51407" w:rsidRDefault="00BE5FA3" w:rsidP="003B2A88">
      <w:pPr>
        <w:jc w:val="center"/>
      </w:pPr>
      <w:r w:rsidRPr="00A51407">
        <w:rPr>
          <w:rFonts w:eastAsia="Calibri" w:cs="Times New Roman"/>
          <w:b/>
          <w:szCs w:val="24"/>
        </w:rPr>
        <w:t>[Please insert Table 6 about here]</w:t>
      </w:r>
    </w:p>
    <w:p w14:paraId="6F82EBD5" w14:textId="0C9E4531" w:rsidR="00073291" w:rsidRPr="00A51407" w:rsidRDefault="00230D79" w:rsidP="00073291">
      <w:pPr>
        <w:spacing w:after="0"/>
        <w:rPr>
          <w:rFonts w:cs="Times New Roman"/>
          <w:szCs w:val="24"/>
        </w:rPr>
      </w:pPr>
      <w:r w:rsidRPr="00A51407">
        <w:tab/>
      </w:r>
      <w:r w:rsidR="00073291" w:rsidRPr="00A51407">
        <w:rPr>
          <w:rFonts w:cs="Times New Roman"/>
          <w:szCs w:val="24"/>
        </w:rPr>
        <w:t>Educational outcomes and their association with poly-violence. Adolescents in Profile 1 at baseline were less likely to be in the appropriate grade for their age at follow-up (thus experiencing school delay), compared to adolescents in Profile 2 (see Table 6). Hence, more frequent exposure to “poly-violence” was associated with school delay in these adolescents.  School delay outcome was measured using a continuous variable (with negative numbers indicating number of grades ahead). Results therefore also show that children in grades higher than those age-appropriate were more likely to be in profile 1, and thus, these children were less-frequently exposed to poly-violence. Academic motivation was not significantly different across profiles.</w:t>
      </w:r>
    </w:p>
    <w:p w14:paraId="479264D3" w14:textId="2A38879C" w:rsidR="006A099D" w:rsidRPr="00A51407" w:rsidRDefault="00230D79" w:rsidP="00073291">
      <w:r w:rsidRPr="00A51407">
        <w:rPr>
          <w:rFonts w:eastAsia="Calibri" w:cs="Times New Roman"/>
          <w:b/>
          <w:szCs w:val="24"/>
        </w:rPr>
        <w:tab/>
      </w:r>
      <w:r w:rsidR="00B139DB" w:rsidRPr="00A51407">
        <w:t>Predictors of violence</w:t>
      </w:r>
      <w:r w:rsidR="00A10CA2" w:rsidRPr="00A51407">
        <w:t xml:space="preserve">. </w:t>
      </w:r>
      <w:r w:rsidR="00B139DB" w:rsidRPr="00A51407">
        <w:rPr>
          <w:rFonts w:eastAsia="Times New Roman" w:cs="Times New Roman"/>
          <w:color w:val="000000"/>
          <w:lang w:eastAsia="en-GB"/>
        </w:rPr>
        <w:t>Multinomial r</w:t>
      </w:r>
      <w:r w:rsidR="0023643E" w:rsidRPr="00A51407">
        <w:rPr>
          <w:rFonts w:eastAsia="Times New Roman" w:cs="Times New Roman"/>
          <w:color w:val="000000"/>
          <w:lang w:eastAsia="en-GB"/>
        </w:rPr>
        <w:t xml:space="preserve">esults showed a significant relationship between </w:t>
      </w:r>
      <w:r w:rsidR="008A620F" w:rsidRPr="00A51407">
        <w:rPr>
          <w:rFonts w:eastAsia="Times New Roman" w:cs="Times New Roman"/>
          <w:color w:val="000000"/>
          <w:lang w:eastAsia="en-GB"/>
        </w:rPr>
        <w:t xml:space="preserve">the </w:t>
      </w:r>
      <w:r w:rsidR="00B672C4" w:rsidRPr="00A51407">
        <w:rPr>
          <w:rFonts w:eastAsia="Times New Roman" w:cs="Times New Roman"/>
          <w:color w:val="000000"/>
          <w:lang w:eastAsia="en-GB"/>
        </w:rPr>
        <w:t>adolescents</w:t>
      </w:r>
      <w:r w:rsidR="008A620F" w:rsidRPr="00A51407">
        <w:rPr>
          <w:rFonts w:eastAsia="Times New Roman" w:cs="Times New Roman"/>
          <w:color w:val="000000"/>
          <w:lang w:eastAsia="en-GB"/>
        </w:rPr>
        <w:t xml:space="preserve">’ </w:t>
      </w:r>
      <w:r w:rsidR="0023643E" w:rsidRPr="00A51407">
        <w:rPr>
          <w:rFonts w:eastAsia="Times New Roman" w:cs="Times New Roman"/>
          <w:color w:val="000000"/>
          <w:lang w:eastAsia="en-GB"/>
        </w:rPr>
        <w:t xml:space="preserve">age and </w:t>
      </w:r>
      <w:r w:rsidR="00400B1D" w:rsidRPr="00A51407">
        <w:rPr>
          <w:rFonts w:eastAsia="Times New Roman" w:cs="Times New Roman"/>
          <w:color w:val="000000"/>
          <w:lang w:eastAsia="en-GB"/>
        </w:rPr>
        <w:t xml:space="preserve">membership of each of the </w:t>
      </w:r>
      <w:r w:rsidR="0023643E" w:rsidRPr="00A51407">
        <w:rPr>
          <w:rFonts w:eastAsia="Times New Roman" w:cs="Times New Roman"/>
          <w:color w:val="000000"/>
          <w:lang w:eastAsia="en-GB"/>
        </w:rPr>
        <w:t>exposure</w:t>
      </w:r>
      <w:r w:rsidR="00860423" w:rsidRPr="00A51407">
        <w:rPr>
          <w:rFonts w:eastAsia="Times New Roman" w:cs="Times New Roman"/>
          <w:color w:val="000000"/>
          <w:lang w:eastAsia="en-GB"/>
        </w:rPr>
        <w:t>-</w:t>
      </w:r>
      <w:r w:rsidR="0023643E" w:rsidRPr="00A51407">
        <w:rPr>
          <w:rFonts w:eastAsia="Times New Roman" w:cs="Times New Roman"/>
          <w:color w:val="000000"/>
          <w:lang w:eastAsia="en-GB"/>
        </w:rPr>
        <w:t>to</w:t>
      </w:r>
      <w:r w:rsidR="00860423" w:rsidRPr="00A51407">
        <w:rPr>
          <w:rFonts w:eastAsia="Times New Roman" w:cs="Times New Roman"/>
          <w:color w:val="000000"/>
          <w:lang w:eastAsia="en-GB"/>
        </w:rPr>
        <w:t>-</w:t>
      </w:r>
      <w:r w:rsidR="0023643E" w:rsidRPr="00A51407">
        <w:rPr>
          <w:rFonts w:eastAsia="Times New Roman" w:cs="Times New Roman"/>
          <w:color w:val="000000"/>
          <w:lang w:eastAsia="en-GB"/>
        </w:rPr>
        <w:t>violence profiles</w:t>
      </w:r>
      <w:r w:rsidR="00F31DDC" w:rsidRPr="00A51407">
        <w:rPr>
          <w:rFonts w:eastAsia="Times New Roman" w:cs="Times New Roman"/>
          <w:color w:val="000000"/>
          <w:lang w:eastAsia="en-GB"/>
        </w:rPr>
        <w:t xml:space="preserve"> </w:t>
      </w:r>
      <w:r w:rsidR="00F31DDC" w:rsidRPr="00A51407">
        <w:t xml:space="preserve">(see Table </w:t>
      </w:r>
      <w:r w:rsidR="00BE5FA3" w:rsidRPr="00A51407">
        <w:t>7</w:t>
      </w:r>
      <w:r w:rsidR="00F31DDC" w:rsidRPr="00A51407">
        <w:t>)</w:t>
      </w:r>
      <w:r w:rsidR="0023643E" w:rsidRPr="00A51407">
        <w:rPr>
          <w:rFonts w:eastAsia="Times New Roman" w:cs="Times New Roman"/>
          <w:color w:val="000000"/>
          <w:lang w:eastAsia="en-GB"/>
        </w:rPr>
        <w:t>. Thus, older adolescents were more likely to be in Profile 1 and </w:t>
      </w:r>
      <w:r w:rsidR="00CD63F1" w:rsidRPr="00A51407">
        <w:rPr>
          <w:rFonts w:eastAsia="Times New Roman" w:cs="Times New Roman"/>
          <w:color w:val="000000"/>
          <w:lang w:eastAsia="en-GB"/>
        </w:rPr>
        <w:t xml:space="preserve">to have </w:t>
      </w:r>
      <w:r w:rsidR="0023643E" w:rsidRPr="00A51407">
        <w:rPr>
          <w:rFonts w:eastAsia="Times New Roman" w:cs="Times New Roman"/>
          <w:color w:val="000000"/>
          <w:lang w:eastAsia="en-GB"/>
        </w:rPr>
        <w:t xml:space="preserve">experienced higher </w:t>
      </w:r>
      <w:r w:rsidR="006C3BD0" w:rsidRPr="00A51407">
        <w:rPr>
          <w:rFonts w:eastAsia="Times New Roman" w:cs="Times New Roman"/>
          <w:color w:val="000000"/>
          <w:lang w:eastAsia="en-GB"/>
        </w:rPr>
        <w:t xml:space="preserve">frequency </w:t>
      </w:r>
      <w:r w:rsidR="0023643E" w:rsidRPr="00A51407">
        <w:rPr>
          <w:rFonts w:eastAsia="Times New Roman" w:cs="Times New Roman"/>
          <w:color w:val="000000"/>
          <w:lang w:eastAsia="en-GB"/>
        </w:rPr>
        <w:t xml:space="preserve">of </w:t>
      </w:r>
      <w:r w:rsidR="0023643E" w:rsidRPr="00A51407">
        <w:rPr>
          <w:rFonts w:eastAsia="Times New Roman" w:cs="Times New Roman"/>
          <w:i/>
          <w:color w:val="000000"/>
          <w:lang w:eastAsia="en-GB"/>
        </w:rPr>
        <w:t>poly-violence</w:t>
      </w:r>
      <w:r w:rsidR="0023643E" w:rsidRPr="00A51407">
        <w:rPr>
          <w:rFonts w:eastAsia="Times New Roman" w:cs="Times New Roman"/>
          <w:color w:val="000000"/>
          <w:lang w:eastAsia="en-GB"/>
        </w:rPr>
        <w:t xml:space="preserve">, compared to younger adolescents </w:t>
      </w:r>
      <w:r w:rsidR="00906764" w:rsidRPr="00A51407">
        <w:rPr>
          <w:rFonts w:eastAsia="Times New Roman" w:cs="Times New Roman"/>
          <w:color w:val="000000"/>
          <w:lang w:eastAsia="en-GB"/>
        </w:rPr>
        <w:t>(</w:t>
      </w:r>
      <w:r w:rsidR="0023643E" w:rsidRPr="00A51407">
        <w:rPr>
          <w:rFonts w:eastAsia="Times New Roman" w:cs="Times New Roman"/>
          <w:color w:val="000000"/>
          <w:lang w:eastAsia="en-GB"/>
        </w:rPr>
        <w:t>p</w:t>
      </w:r>
      <w:r w:rsidR="00906764" w:rsidRPr="00A51407" w:rsidDel="00906764">
        <w:rPr>
          <w:rFonts w:eastAsia="Times New Roman" w:cs="Times New Roman"/>
          <w:color w:val="000000"/>
          <w:lang w:eastAsia="en-GB"/>
        </w:rPr>
        <w:t xml:space="preserve"> </w:t>
      </w:r>
      <w:r w:rsidR="0023643E" w:rsidRPr="00A51407">
        <w:rPr>
          <w:rFonts w:eastAsia="Times New Roman" w:cs="Times New Roman"/>
          <w:color w:val="000000"/>
          <w:lang w:eastAsia="en-GB"/>
        </w:rPr>
        <w:t>=</w:t>
      </w:r>
      <w:r w:rsidR="00906764" w:rsidRPr="00A51407">
        <w:rPr>
          <w:rFonts w:eastAsia="Times New Roman" w:cs="Times New Roman"/>
          <w:color w:val="000000"/>
          <w:lang w:eastAsia="en-GB"/>
        </w:rPr>
        <w:t>0.02</w:t>
      </w:r>
      <w:r w:rsidR="00400B1D" w:rsidRPr="00A51407">
        <w:rPr>
          <w:rFonts w:eastAsia="Times New Roman" w:cs="Times New Roman"/>
          <w:color w:val="000000"/>
          <w:lang w:eastAsia="en-GB"/>
        </w:rPr>
        <w:t>0</w:t>
      </w:r>
      <w:r w:rsidR="0023643E" w:rsidRPr="00A51407">
        <w:rPr>
          <w:rFonts w:eastAsia="Times New Roman" w:cs="Times New Roman"/>
          <w:color w:val="000000"/>
          <w:lang w:eastAsia="en-GB"/>
        </w:rPr>
        <w:t xml:space="preserve">). </w:t>
      </w:r>
      <w:r w:rsidR="002539B1" w:rsidRPr="00A51407">
        <w:t xml:space="preserve">Neither </w:t>
      </w:r>
      <w:r w:rsidR="008A620F" w:rsidRPr="00A51407">
        <w:t xml:space="preserve">adolescent </w:t>
      </w:r>
      <w:r w:rsidR="002539B1" w:rsidRPr="00A51407">
        <w:t>gender</w:t>
      </w:r>
      <w:r w:rsidR="0023643E" w:rsidRPr="00A51407">
        <w:t>,</w:t>
      </w:r>
      <w:r w:rsidR="007B301A" w:rsidRPr="00A51407">
        <w:t xml:space="preserve"> family</w:t>
      </w:r>
      <w:r w:rsidR="002539B1" w:rsidRPr="00A51407">
        <w:t xml:space="preserve"> poverty</w:t>
      </w:r>
      <w:r w:rsidR="008A620F" w:rsidRPr="00A51407">
        <w:t>,</w:t>
      </w:r>
      <w:r w:rsidR="002539B1" w:rsidRPr="00A51407">
        <w:t xml:space="preserve"> </w:t>
      </w:r>
      <w:r w:rsidR="00937C75" w:rsidRPr="00A51407">
        <w:t>n</w:t>
      </w:r>
      <w:r w:rsidR="0023643E" w:rsidRPr="00A51407">
        <w:t xml:space="preserve">or trial arm </w:t>
      </w:r>
      <w:r w:rsidR="002539B1" w:rsidRPr="00A51407">
        <w:t xml:space="preserve">were significantly associated with </w:t>
      </w:r>
      <w:r w:rsidR="002C5CDD" w:rsidRPr="00A51407">
        <w:t>profile</w:t>
      </w:r>
      <w:r w:rsidR="002539B1" w:rsidRPr="00A51407">
        <w:t xml:space="preserve"> membership. </w:t>
      </w:r>
    </w:p>
    <w:p w14:paraId="6FC310E5" w14:textId="4E938F9A" w:rsidR="00BE5FA3" w:rsidRPr="00A51407" w:rsidRDefault="00BE5FA3" w:rsidP="00BE5FA3">
      <w:pPr>
        <w:jc w:val="center"/>
      </w:pPr>
      <w:r w:rsidRPr="00A51407">
        <w:rPr>
          <w:rFonts w:eastAsia="Calibri" w:cs="Times New Roman"/>
          <w:b/>
          <w:szCs w:val="24"/>
        </w:rPr>
        <w:t>[Please insert Table 7]</w:t>
      </w:r>
    </w:p>
    <w:p w14:paraId="5834A426" w14:textId="59D313E6" w:rsidR="00650E89" w:rsidRPr="00A51407" w:rsidRDefault="00EB7240" w:rsidP="006208A8">
      <w:pPr>
        <w:jc w:val="center"/>
        <w:rPr>
          <w:b/>
        </w:rPr>
      </w:pPr>
      <w:r w:rsidRPr="00A51407">
        <w:rPr>
          <w:b/>
        </w:rPr>
        <w:t>Discussion</w:t>
      </w:r>
    </w:p>
    <w:p w14:paraId="768A1992" w14:textId="6CC320A2" w:rsidR="00B616A9" w:rsidRPr="00A51407" w:rsidRDefault="00A03E1F" w:rsidP="00A13D27">
      <w:pPr>
        <w:ind w:firstLine="720"/>
      </w:pPr>
      <w:r w:rsidRPr="00A51407">
        <w:lastRenderedPageBreak/>
        <w:t xml:space="preserve">This paper contributes to </w:t>
      </w:r>
      <w:r w:rsidR="00A10CA2" w:rsidRPr="00A51407">
        <w:t xml:space="preserve">our knowledge on the lives of South African adolescents living in poverty </w:t>
      </w:r>
      <w:r w:rsidRPr="00A51407">
        <w:t xml:space="preserve">by </w:t>
      </w:r>
      <w:r w:rsidR="00A10CA2" w:rsidRPr="00A51407">
        <w:t xml:space="preserve">considering the relationship that exists between their </w:t>
      </w:r>
      <w:r w:rsidRPr="00A51407">
        <w:t xml:space="preserve">exposure to </w:t>
      </w:r>
      <w:r w:rsidR="00331EF2" w:rsidRPr="00A51407">
        <w:rPr>
          <w:i/>
        </w:rPr>
        <w:t>“poly-violence”</w:t>
      </w:r>
      <w:r w:rsidR="007B301A" w:rsidRPr="00A51407">
        <w:t xml:space="preserve"> and subsequent</w:t>
      </w:r>
      <w:r w:rsidRPr="00A51407">
        <w:t xml:space="preserve"> </w:t>
      </w:r>
      <w:r w:rsidR="00A10CA2" w:rsidRPr="00A51407">
        <w:t xml:space="preserve">measures of </w:t>
      </w:r>
      <w:r w:rsidRPr="00A51407">
        <w:t>academic motivation and school d</w:t>
      </w:r>
      <w:r w:rsidR="00CB3660" w:rsidRPr="00A51407">
        <w:t>el</w:t>
      </w:r>
      <w:r w:rsidRPr="00A51407">
        <w:t xml:space="preserve">ay. </w:t>
      </w:r>
      <w:r w:rsidR="00E21749" w:rsidRPr="00A51407">
        <w:t>T</w:t>
      </w:r>
      <w:r w:rsidRPr="00A51407">
        <w:t>o our knowledge, t</w:t>
      </w:r>
      <w:r w:rsidR="00E21749" w:rsidRPr="00A51407">
        <w:t xml:space="preserve">his is the first study </w:t>
      </w:r>
      <w:r w:rsidRPr="00A51407">
        <w:t xml:space="preserve">that </w:t>
      </w:r>
      <w:r w:rsidR="007F359F" w:rsidRPr="00A51407">
        <w:t xml:space="preserve">has </w:t>
      </w:r>
      <w:r w:rsidR="00262B8C" w:rsidRPr="00A51407">
        <w:t>examine</w:t>
      </w:r>
      <w:r w:rsidR="007F359F" w:rsidRPr="00A51407">
        <w:t>d</w:t>
      </w:r>
      <w:r w:rsidRPr="00A51407">
        <w:t xml:space="preserve"> the impact of </w:t>
      </w:r>
      <w:r w:rsidR="006B5688" w:rsidRPr="00A51407">
        <w:t>exposure to multiple forms of</w:t>
      </w:r>
      <w:r w:rsidRPr="00A51407">
        <w:t xml:space="preserve"> violence in the home, school and community on the educational outcomes of </w:t>
      </w:r>
      <w:r w:rsidR="00A10CA2" w:rsidRPr="00A51407">
        <w:t xml:space="preserve">these </w:t>
      </w:r>
      <w:r w:rsidRPr="00A51407">
        <w:t xml:space="preserve">adolescents </w:t>
      </w:r>
      <w:r w:rsidR="00974710" w:rsidRPr="00A51407">
        <w:t xml:space="preserve">(including </w:t>
      </w:r>
      <w:r w:rsidR="001C7C6E" w:rsidRPr="00A51407">
        <w:t xml:space="preserve">younger and </w:t>
      </w:r>
      <w:r w:rsidR="00974710" w:rsidRPr="00A51407">
        <w:t>older adolescents)</w:t>
      </w:r>
      <w:r w:rsidRPr="00A51407">
        <w:t xml:space="preserve">. Furthermore, this is the first study </w:t>
      </w:r>
      <w:r w:rsidR="007B301A" w:rsidRPr="00A51407">
        <w:t>to do so from a prospective approach, and the first that has</w:t>
      </w:r>
      <w:r w:rsidRPr="00A51407">
        <w:t xml:space="preserve"> applie</w:t>
      </w:r>
      <w:r w:rsidR="007B301A" w:rsidRPr="00A51407">
        <w:t>d</w:t>
      </w:r>
      <w:r w:rsidRPr="00A51407">
        <w:t xml:space="preserve"> a person-cent</w:t>
      </w:r>
      <w:r w:rsidR="0058543A" w:rsidRPr="00A51407">
        <w:t>e</w:t>
      </w:r>
      <w:r w:rsidRPr="00A51407">
        <w:t xml:space="preserve">red approach to measure </w:t>
      </w:r>
      <w:r w:rsidR="00A10CA2" w:rsidRPr="00A51407">
        <w:t xml:space="preserve">any group of </w:t>
      </w:r>
      <w:r w:rsidR="007B301A" w:rsidRPr="00A51407">
        <w:t>adolescents</w:t>
      </w:r>
      <w:r w:rsidR="00C75E09" w:rsidRPr="00A51407">
        <w:t>’</w:t>
      </w:r>
      <w:r w:rsidR="007B301A" w:rsidRPr="00A51407">
        <w:t xml:space="preserve"> </w:t>
      </w:r>
      <w:r w:rsidRPr="00A51407">
        <w:t>exposure to violence in South Africa</w:t>
      </w:r>
      <w:r w:rsidR="007B301A" w:rsidRPr="00A51407">
        <w:t xml:space="preserve"> (the identification of heterogeneous groups)</w:t>
      </w:r>
      <w:r w:rsidRPr="00A51407">
        <w:t>.</w:t>
      </w:r>
      <w:r w:rsidR="00B616A9" w:rsidRPr="00A51407">
        <w:t xml:space="preserve"> </w:t>
      </w:r>
    </w:p>
    <w:p w14:paraId="2B03F917" w14:textId="4007B017" w:rsidR="00B537ED" w:rsidRPr="00A51407" w:rsidRDefault="0016022A" w:rsidP="00B616A9">
      <w:pPr>
        <w:rPr>
          <w:b/>
        </w:rPr>
      </w:pPr>
      <w:r w:rsidRPr="00A51407">
        <w:rPr>
          <w:b/>
        </w:rPr>
        <w:t>Exposure to Violence</w:t>
      </w:r>
    </w:p>
    <w:p w14:paraId="3EC37D43" w14:textId="0D8A8B84" w:rsidR="00572223" w:rsidRPr="00A51407" w:rsidRDefault="009E14C1" w:rsidP="009E14C1">
      <w:pPr>
        <w:ind w:firstLine="720"/>
      </w:pPr>
      <w:r w:rsidRPr="00A51407">
        <w:t>Overall rates</w:t>
      </w:r>
      <w:r w:rsidR="00974710" w:rsidRPr="00A51407">
        <w:t xml:space="preserve"> of exposure to any form of violence </w:t>
      </w:r>
      <w:r w:rsidR="003B063A" w:rsidRPr="00A51407">
        <w:t xml:space="preserve">in the home </w:t>
      </w:r>
      <w:r w:rsidRPr="00A51407">
        <w:t xml:space="preserve">and in the community </w:t>
      </w:r>
      <w:r w:rsidR="00974710" w:rsidRPr="00A51407">
        <w:t>were high in the study sample</w:t>
      </w:r>
      <w:r w:rsidRPr="00A51407">
        <w:t>, compared to</w:t>
      </w:r>
      <w:r w:rsidR="003B063A" w:rsidRPr="00A51407">
        <w:t xml:space="preserve"> national estimates of </w:t>
      </w:r>
      <w:r w:rsidR="007D0005" w:rsidRPr="00A51407">
        <w:t>exposure to violence</w:t>
      </w:r>
      <w:r w:rsidR="003B063A" w:rsidRPr="00A51407">
        <w:t xml:space="preserve"> </w:t>
      </w:r>
      <w:r w:rsidR="00FD059A" w:rsidRPr="00A51407">
        <w:fldChar w:fldCharType="begin" w:fldLock="1"/>
      </w:r>
      <w:r w:rsidR="007B74CF" w:rsidRPr="00A51407">
        <w:instrText>ADDIN CSL_CITATION { "citationItems" : [ { "id" : "ITEM-1", "itemData" : { "DOI" : "10.1093/ije/dyq168", "author" : [ { "dropping-particle" : "", "family" : "Akmatov", "given" : "Manas K", "non-dropping-particle" : "", "parse-names" : false, "suffix" : "" } ], "container-title" : "International Journal of Epidemiology", "id" : "ITEM-1", "issue" : "40", "issued" : { "date-parts" : [ [ "2011" ] ] }, "page" : "219-227", "title" : "Child abuse in 28 developing and transitional countries \u2014 results from the Multiple Indicator Cluster Surveys", "type" : "article-journal" }, "uris" : [ "http://www.mendeley.com/documents/?uuid=772cf51d-20a0-44ba-8ab9-091d0c05587d" ] }, { "id" : "ITEM-2",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2", "issued" : { "date-parts" : [ [ "2015" ] ] }, "title" : "The Optimus Study on Child Abuse , Violence and Neglect in South Africa", "type" : "report" }, "uris" : [ "http://www.mendeley.com/documents/?uuid=5f1ecc24-ca45-49b1-ae54-a7734ab89362" ] } ], "mendeley" : { "formattedCitation" : "(Akmatov, 2011; Ward et al., 2015)", "plainTextFormattedCitation" : "(Akmatov, 2011; Ward et al., 2015)", "previouslyFormattedCitation" : "(Akmatov, 2011; Ward et al., 2015)" }, "properties" : { "noteIndex" : 0 }, "schema" : "https://github.com/citation-style-language/schema/raw/master/csl-citation.json" }</w:instrText>
      </w:r>
      <w:r w:rsidR="00FD059A" w:rsidRPr="00A51407">
        <w:fldChar w:fldCharType="separate"/>
      </w:r>
      <w:r w:rsidR="00FD059A" w:rsidRPr="00A51407">
        <w:rPr>
          <w:noProof/>
        </w:rPr>
        <w:t>(Akmatov, 2011; Ward et al., 2015)</w:t>
      </w:r>
      <w:r w:rsidR="00FD059A" w:rsidRPr="00A51407">
        <w:fldChar w:fldCharType="end"/>
      </w:r>
      <w:r w:rsidR="00FD059A" w:rsidRPr="00A51407">
        <w:t xml:space="preserve">. </w:t>
      </w:r>
      <w:r w:rsidR="00CD63F1" w:rsidRPr="00A51407">
        <w:t>This was to be expected, g</w:t>
      </w:r>
      <w:r w:rsidRPr="00A51407">
        <w:t xml:space="preserve">iven the purposive and </w:t>
      </w:r>
      <w:r w:rsidR="00331EF2" w:rsidRPr="00A51407">
        <w:t xml:space="preserve">socioeconomically </w:t>
      </w:r>
      <w:r w:rsidR="008A620F" w:rsidRPr="00A51407">
        <w:t>disadvantaged status of the sample</w:t>
      </w:r>
      <w:r w:rsidRPr="00A51407">
        <w:t xml:space="preserve">. </w:t>
      </w:r>
      <w:r w:rsidR="001E53E5" w:rsidRPr="00A51407">
        <w:t>Perceived school violence</w:t>
      </w:r>
      <w:r w:rsidR="003B063A" w:rsidRPr="00A51407">
        <w:t xml:space="preserve"> was particularly high</w:t>
      </w:r>
      <w:r w:rsidR="00B37B73" w:rsidRPr="00A51407">
        <w:t xml:space="preserve"> in our sample,</w:t>
      </w:r>
      <w:r w:rsidR="003B063A" w:rsidRPr="00A51407">
        <w:t xml:space="preserve"> compared to </w:t>
      </w:r>
      <w:r w:rsidR="005E4227" w:rsidRPr="00A51407">
        <w:t xml:space="preserve">national estimates </w:t>
      </w:r>
      <w:r w:rsidR="005E4227" w:rsidRPr="00A51407">
        <w:fldChar w:fldCharType="begin" w:fldLock="1"/>
      </w:r>
      <w:r w:rsidR="007E14B6" w:rsidRPr="00A51407">
        <w:instrText>ADDIN CSL_CITATION { "citationItems" : [ { "id" : "ITEM-1", "itemData" : { "author" : [ { "dropping-particle" : "", "family" : "Department of Basic Education", "given" : "", "non-dropping-particle" : "", "parse-names" : false, "suffix" : "" } ], "id" : "ITEM-1", "issued" : { "date-parts" : [ [ "2013" ] ] }, "publisher-place" : "Pretoria", "title" : "Education for All ( EFA ) 2013 Country Progress Report : South Africa", "type" : "report" }, "uris" : [ "http://www.mendeley.com/documents/?uuid=dad330c0-c6e8-4d72-98ef-69755d47c670" ] } ], "mendeley" : { "formattedCitation" : "(Department of Basic Education, 2013)", "plainTextFormattedCitation" : "(Department of Basic Education, 2013)", "previouslyFormattedCitation" : "(Department of Basic Education, 2013)" }, "properties" : { "noteIndex" : 0 }, "schema" : "https://github.com/citation-style-language/schema/raw/master/csl-citation.json" }</w:instrText>
      </w:r>
      <w:r w:rsidR="005E4227" w:rsidRPr="00A51407">
        <w:fldChar w:fldCharType="separate"/>
      </w:r>
      <w:r w:rsidR="005E4227" w:rsidRPr="00A51407">
        <w:rPr>
          <w:noProof/>
        </w:rPr>
        <w:t>(Department of Basic Education, 2013)</w:t>
      </w:r>
      <w:r w:rsidR="005E4227" w:rsidRPr="00A51407">
        <w:fldChar w:fldCharType="end"/>
      </w:r>
      <w:r w:rsidR="003B063A" w:rsidRPr="00A51407">
        <w:t xml:space="preserve">. In total, more than 80% of adolescents </w:t>
      </w:r>
      <w:r w:rsidR="005E4227" w:rsidRPr="00A51407">
        <w:t xml:space="preserve">in the sample </w:t>
      </w:r>
      <w:r w:rsidR="003B063A" w:rsidRPr="00A51407">
        <w:t>felt unsafe in school</w:t>
      </w:r>
      <w:r w:rsidR="005E4227" w:rsidRPr="00A51407">
        <w:t>. Adolescents in the sample attended mainly</w:t>
      </w:r>
      <w:r w:rsidR="00331EF2" w:rsidRPr="00A51407">
        <w:t xml:space="preserve"> socioeconomically</w:t>
      </w:r>
      <w:r w:rsidR="005E4227" w:rsidRPr="00A51407">
        <w:t xml:space="preserve"> disadvantaged schools in rural areas and townships. Previous research has </w:t>
      </w:r>
      <w:r w:rsidR="007E14B6" w:rsidRPr="00A51407">
        <w:t>demonstrated</w:t>
      </w:r>
      <w:r w:rsidR="005E4227" w:rsidRPr="00A51407">
        <w:t xml:space="preserve"> that endemic crime in</w:t>
      </w:r>
      <w:r w:rsidR="00331EF2" w:rsidRPr="00A51407">
        <w:t xml:space="preserve"> socioeconomically</w:t>
      </w:r>
      <w:r w:rsidR="005E4227" w:rsidRPr="00A51407">
        <w:t xml:space="preserve"> </w:t>
      </w:r>
      <w:r w:rsidR="00CD63F1" w:rsidRPr="00A51407">
        <w:t xml:space="preserve">disadvantaged communities </w:t>
      </w:r>
      <w:r w:rsidR="005E4227" w:rsidRPr="00A51407">
        <w:t xml:space="preserve">and a lack of </w:t>
      </w:r>
      <w:r w:rsidR="007E14B6" w:rsidRPr="00A51407">
        <w:t xml:space="preserve">appropriate supervision during school breaks –often due to a lack of resources- are important factors contributing to the poor safety in public schools </w:t>
      </w:r>
      <w:r w:rsidR="007E14B6" w:rsidRPr="00A51407">
        <w:fldChar w:fldCharType="begin" w:fldLock="1"/>
      </w:r>
      <w:r w:rsidR="007F3CC0" w:rsidRPr="00A51407">
        <w:instrText>ADDIN CSL_CITATION { "citationItems" : [ { "id" : "ITEM-1", "itemData" : { "ISSN" : "02560100", "author" : [ { "dropping-particle" : "", "family" : "Masitsa", "given" : "M G", "non-dropping-particle" : "", "parse-names" : false, "suffix" : "" } ], "container-title" : "South African Journal of Education", "id" : "ITEM-1", "issue" : "1", "issued" : { "date-parts" : [ [ "2011" ] ] }, "page" : "163-174", "title" : "Exploring safety in township secondary schools in the Free State province", "type" : "article-journal", "volume" : "31" }, "uris" : [ "http://www.mendeley.com/documents/?uuid=53ede752-bbc7-4587-99cf-92e049618f40" ] }, { "id" : "ITEM-2", "itemData" : { "author" : [ { "dropping-particle" : "", "family" : "Burton", "given" : "P", "non-dropping-particle" : "", "parse-names" : false, "suffix" : "" }, { "dropping-particle" : "", "family" : "Leoschut", "given" : "L", "non-dropping-particle" : "", "parse-names" : false, "suffix" : "" } ], "container-title" : "Monograph Series, No 12", "id" : "ITEM-2", "issued" : { "date-parts" : [ [ "2013" ] ] }, "publisher" : "Centre for Justice and Crime Prevention", "publisher-place" : "Cape Town", "title" : "School violence in South Africa: Results of the 2012 National School Violence Study", "type" : "report" }, "uris" : [ "http://www.mendeley.com/documents/?uuid=04b05e4a-4df8-46ba-b196-23cde7d8d828" ] } ], "mendeley" : { "formattedCitation" : "(Burton &amp; Leoschut, 2013a; Masitsa, 2011)", "plainTextFormattedCitation" : "(Burton &amp; Leoschut, 2013a; Masitsa, 2011)", "previouslyFormattedCitation" : "(Burton &amp; Leoschut, 2013a; Masitsa, 2011)" }, "properties" : { "noteIndex" : 0 }, "schema" : "https://github.com/citation-style-language/schema/raw/master/csl-citation.json" }</w:instrText>
      </w:r>
      <w:r w:rsidR="007E14B6" w:rsidRPr="00A51407">
        <w:fldChar w:fldCharType="separate"/>
      </w:r>
      <w:r w:rsidR="00A8129A" w:rsidRPr="00A51407">
        <w:rPr>
          <w:noProof/>
        </w:rPr>
        <w:t>(Burton &amp; Leoschut, 2013a; Masitsa, 2011)</w:t>
      </w:r>
      <w:r w:rsidR="007E14B6" w:rsidRPr="00A51407">
        <w:fldChar w:fldCharType="end"/>
      </w:r>
      <w:r w:rsidR="0073097A" w:rsidRPr="00A51407">
        <w:t>.</w:t>
      </w:r>
    </w:p>
    <w:p w14:paraId="0C8F918B" w14:textId="2DC84160" w:rsidR="00974710" w:rsidRPr="00A51407" w:rsidRDefault="008E0CA1" w:rsidP="00A13D27">
      <w:pPr>
        <w:ind w:firstLine="720"/>
      </w:pPr>
      <w:r w:rsidRPr="00A51407">
        <w:t xml:space="preserve">Despite </w:t>
      </w:r>
      <w:r w:rsidR="00335DFF" w:rsidRPr="00A51407">
        <w:t xml:space="preserve">overall </w:t>
      </w:r>
      <w:r w:rsidRPr="00A51407">
        <w:t xml:space="preserve">high rates of exposure to </w:t>
      </w:r>
      <w:r w:rsidR="00032CD5" w:rsidRPr="00A51407">
        <w:rPr>
          <w:i/>
        </w:rPr>
        <w:t>“poly-violence"</w:t>
      </w:r>
      <w:r w:rsidRPr="00A51407">
        <w:rPr>
          <w:i/>
        </w:rPr>
        <w:t>,</w:t>
      </w:r>
      <w:r w:rsidRPr="00A51407">
        <w:t xml:space="preserve"> </w:t>
      </w:r>
      <w:r w:rsidR="001B406D" w:rsidRPr="00A51407">
        <w:t xml:space="preserve">our </w:t>
      </w:r>
      <w:r w:rsidRPr="00A51407">
        <w:t>r</w:t>
      </w:r>
      <w:r w:rsidR="00F9005C" w:rsidRPr="00A51407">
        <w:t>esults strongly confirm</w:t>
      </w:r>
      <w:r w:rsidR="001B406D" w:rsidRPr="00A51407">
        <w:t>ed</w:t>
      </w:r>
      <w:r w:rsidR="00F9005C" w:rsidRPr="00A51407">
        <w:t xml:space="preserve"> heterogeneity </w:t>
      </w:r>
      <w:r w:rsidR="00025487" w:rsidRPr="00A51407">
        <w:t>with</w:t>
      </w:r>
      <w:r w:rsidR="00F9005C" w:rsidRPr="00A51407">
        <w:t xml:space="preserve">in our sample. </w:t>
      </w:r>
      <w:r w:rsidR="00025487" w:rsidRPr="00A51407">
        <w:t>A</w:t>
      </w:r>
      <w:r w:rsidR="00F9005C" w:rsidRPr="00A51407">
        <w:t xml:space="preserve">ll </w:t>
      </w:r>
      <w:r w:rsidR="00025487" w:rsidRPr="00A51407">
        <w:t xml:space="preserve">sampled </w:t>
      </w:r>
      <w:r w:rsidR="00F9005C" w:rsidRPr="00A51407">
        <w:t xml:space="preserve">adolescents </w:t>
      </w:r>
      <w:r w:rsidR="00025487" w:rsidRPr="00A51407">
        <w:t xml:space="preserve">lived </w:t>
      </w:r>
      <w:r w:rsidR="00F9005C" w:rsidRPr="00A51407">
        <w:t xml:space="preserve">in </w:t>
      </w:r>
      <w:r w:rsidR="002A027E" w:rsidRPr="00A51407">
        <w:t xml:space="preserve">socioeconomically disadvantaged communities </w:t>
      </w:r>
      <w:r w:rsidR="00F9005C" w:rsidRPr="00A51407">
        <w:t>characterized by a lack of infrastructure, and high rates of crime and unemployment</w:t>
      </w:r>
      <w:r w:rsidR="00025487" w:rsidRPr="00A51407">
        <w:t>. Yet</w:t>
      </w:r>
      <w:r w:rsidR="00F9005C" w:rsidRPr="00A51407">
        <w:t xml:space="preserve"> results suggest that not all adolescents were equally exposed to violence and </w:t>
      </w:r>
      <w:r w:rsidR="00F9005C" w:rsidRPr="00A51407">
        <w:lastRenderedPageBreak/>
        <w:t>abuse</w:t>
      </w:r>
      <w:r w:rsidR="005E41FA" w:rsidRPr="00A51407">
        <w:t>. T</w:t>
      </w:r>
      <w:r w:rsidR="00B616A9" w:rsidRPr="00A51407">
        <w:t xml:space="preserve">wo </w:t>
      </w:r>
      <w:r w:rsidR="005E41FA" w:rsidRPr="00A51407">
        <w:t xml:space="preserve">distinct </w:t>
      </w:r>
      <w:r w:rsidR="00FB4515" w:rsidRPr="00A51407">
        <w:t xml:space="preserve">groups </w:t>
      </w:r>
      <w:r w:rsidR="00B616A9" w:rsidRPr="00A51407">
        <w:t xml:space="preserve">of adolescents can be observed in relation to </w:t>
      </w:r>
      <w:r w:rsidR="00322A50" w:rsidRPr="00A51407">
        <w:t>exposure to violence</w:t>
      </w:r>
      <w:r w:rsidR="00B616A9" w:rsidRPr="00A51407">
        <w:t xml:space="preserve"> in </w:t>
      </w:r>
      <w:r w:rsidR="002A027E" w:rsidRPr="00A51407">
        <w:t xml:space="preserve">socioeconomically disadvantaged communities </w:t>
      </w:r>
      <w:r w:rsidR="00B616A9" w:rsidRPr="00A51407">
        <w:t xml:space="preserve">in South Africa: 1) adolescents that are exposed </w:t>
      </w:r>
      <w:r w:rsidR="00F00DFC" w:rsidRPr="00A51407">
        <w:t>to more frequent</w:t>
      </w:r>
      <w:r w:rsidR="00B616A9" w:rsidRPr="00A51407">
        <w:t xml:space="preserve"> </w:t>
      </w:r>
      <w:r w:rsidR="00F9005C" w:rsidRPr="00A51407">
        <w:rPr>
          <w:i/>
        </w:rPr>
        <w:t>“poly-violence”</w:t>
      </w:r>
      <w:r w:rsidR="00B616A9" w:rsidRPr="00A51407">
        <w:t xml:space="preserve"> in the home and community, and 2) adolescents that are exposed to </w:t>
      </w:r>
      <w:r w:rsidR="00F00DFC" w:rsidRPr="00A51407">
        <w:t>less frequent</w:t>
      </w:r>
      <w:r w:rsidR="00B616A9" w:rsidRPr="00A51407">
        <w:t xml:space="preserve"> </w:t>
      </w:r>
      <w:r w:rsidR="00E12953" w:rsidRPr="00A51407">
        <w:rPr>
          <w:i/>
        </w:rPr>
        <w:t>“poly-violence”</w:t>
      </w:r>
      <w:r w:rsidR="00EC1E28" w:rsidRPr="00A51407">
        <w:t>, compared to adolescents in group 1</w:t>
      </w:r>
      <w:r w:rsidR="00B616A9" w:rsidRPr="00A51407">
        <w:t xml:space="preserve">. </w:t>
      </w:r>
      <w:r w:rsidR="00AF1229" w:rsidRPr="00A51407">
        <w:t xml:space="preserve"> </w:t>
      </w:r>
      <w:r w:rsidR="00D24F98" w:rsidRPr="00A51407">
        <w:t xml:space="preserve">Addressing exposure to </w:t>
      </w:r>
      <w:r w:rsidR="00D24F98" w:rsidRPr="00A51407">
        <w:rPr>
          <w:i/>
        </w:rPr>
        <w:t>“poly-violence”</w:t>
      </w:r>
      <w:r w:rsidR="00D24F98" w:rsidRPr="00A51407">
        <w:t xml:space="preserve"> in </w:t>
      </w:r>
      <w:r w:rsidR="002A027E" w:rsidRPr="00A51407">
        <w:t xml:space="preserve">socioeconomically disadvantaged communities </w:t>
      </w:r>
      <w:r w:rsidR="00D24F98" w:rsidRPr="00A51407">
        <w:t>in South Africa is particularly important</w:t>
      </w:r>
      <w:r w:rsidR="0016022A" w:rsidRPr="00A51407">
        <w:t>.</w:t>
      </w:r>
      <w:r w:rsidR="00D24F98" w:rsidRPr="00A51407">
        <w:t xml:space="preserve"> </w:t>
      </w:r>
      <w:r w:rsidR="0016022A" w:rsidRPr="00A51407">
        <w:t>Research</w:t>
      </w:r>
      <w:r w:rsidR="00D24F98" w:rsidRPr="00A51407">
        <w:t xml:space="preserve"> from other </w:t>
      </w:r>
      <w:r w:rsidR="001453D0" w:rsidRPr="00A51407">
        <w:t xml:space="preserve">countries </w:t>
      </w:r>
      <w:r w:rsidR="00F96886" w:rsidRPr="00A51407">
        <w:t>ha</w:t>
      </w:r>
      <w:r w:rsidR="00A30B92" w:rsidRPr="00A51407">
        <w:t>s</w:t>
      </w:r>
      <w:r w:rsidR="00F96886" w:rsidRPr="00A51407">
        <w:t xml:space="preserve"> </w:t>
      </w:r>
      <w:r w:rsidR="00335DFF" w:rsidRPr="00A51407">
        <w:t>show</w:t>
      </w:r>
      <w:r w:rsidR="00F96886" w:rsidRPr="00A51407">
        <w:t>n</w:t>
      </w:r>
      <w:r w:rsidR="00335DFF" w:rsidRPr="00A51407">
        <w:t xml:space="preserve"> that a</w:t>
      </w:r>
      <w:r w:rsidRPr="00A51407">
        <w:t xml:space="preserve">dolescents </w:t>
      </w:r>
      <w:r w:rsidR="00335DFF" w:rsidRPr="00A51407">
        <w:t>exposed to multiple forms of violence</w:t>
      </w:r>
      <w:r w:rsidRPr="00A51407">
        <w:t xml:space="preserve"> are more likely to </w:t>
      </w:r>
      <w:r w:rsidR="00335DFF" w:rsidRPr="00A51407">
        <w:t xml:space="preserve">experience more psychological distress and lower academic performance than those with </w:t>
      </w:r>
      <w:r w:rsidR="001453D0" w:rsidRPr="00A51407">
        <w:t xml:space="preserve">minimal </w:t>
      </w:r>
      <w:r w:rsidR="00335DFF" w:rsidRPr="00A51407">
        <w:t xml:space="preserve">victimization or those </w:t>
      </w:r>
      <w:r w:rsidR="003279B2" w:rsidRPr="00A51407">
        <w:t>exposed to only one</w:t>
      </w:r>
      <w:r w:rsidR="00335DFF" w:rsidRPr="00A51407">
        <w:t xml:space="preserve"> specific form of violence </w:t>
      </w:r>
      <w:r w:rsidR="00F96886" w:rsidRPr="00A51407">
        <w:fldChar w:fldCharType="begin" w:fldLock="1"/>
      </w:r>
      <w:r w:rsidR="00007F84" w:rsidRPr="00A51407">
        <w:instrText>ADDIN CSL_CITATION { "citationItems" : [ { "id" : "ITEM-1", "itemData" : { "DOI" : "10.1016/j.chiabu.2006.12.006", "author" : [ { "dropping-particle" : "", "family" : "Holt", "given" : "M.", "non-dropping-particle" : "", "parse-names" : false, "suffix" : "" }, { "dropping-particle" : "", "family" : "Finkelhor", "given" : "D.", "non-dropping-particle" : "", "parse-names" : false, "suffix" : "" }, { "dropping-particle" : "", "family" : "Kantor", "given" : "G.", "non-dropping-particle" : "", "parse-names" : false, "suffix" : "" } ], "container-title" : "Child abuse &amp; neglect", "id" : "ITEM-1", "issued" : { "date-parts" : [ [ "2007" ] ] }, "page" : "503-515", "title" : "Multiple victimization experiences of urban elementary school students: Associations with psychosocial functioning and academic performance", "type" : "article-journal", "volume" : "31" }, "uris" : [ "http://www.mendeley.com/documents/?uuid=e3ceb31b-8331-48ca-862b-85ba8008d0b3" ] } ], "mendeley" : { "formattedCitation" : "(Holt et al., 2007)", "plainTextFormattedCitation" : "(Holt et al., 2007)", "previouslyFormattedCitation" : "(Holt et al., 2007)" }, "properties" : { "noteIndex" : 0 }, "schema" : "https://github.com/citation-style-language/schema/raw/master/csl-citation.json" }</w:instrText>
      </w:r>
      <w:r w:rsidR="00F96886" w:rsidRPr="00A51407">
        <w:fldChar w:fldCharType="separate"/>
      </w:r>
      <w:r w:rsidR="00267588" w:rsidRPr="00A51407">
        <w:rPr>
          <w:noProof/>
        </w:rPr>
        <w:t>(Holt et al., 2007)</w:t>
      </w:r>
      <w:r w:rsidR="00F96886" w:rsidRPr="00A51407">
        <w:fldChar w:fldCharType="end"/>
      </w:r>
      <w:r w:rsidR="00F96886" w:rsidRPr="00A51407">
        <w:t>.</w:t>
      </w:r>
    </w:p>
    <w:p w14:paraId="3B815E03" w14:textId="77777777" w:rsidR="00073291" w:rsidRPr="00A51407" w:rsidRDefault="00073291" w:rsidP="00073291">
      <w:pPr>
        <w:ind w:firstLine="720"/>
        <w:rPr>
          <w:rFonts w:cs="Times New Roman"/>
          <w:szCs w:val="24"/>
        </w:rPr>
      </w:pPr>
      <w:r w:rsidRPr="00A51407">
        <w:rPr>
          <w:rFonts w:cs="Times New Roman"/>
          <w:szCs w:val="24"/>
        </w:rPr>
        <w:t xml:space="preserve">Furthermore, profile characteristics in the study sample indicated that different frequencies of exposure to “poly-violence”, both direct and indirect, were present in adolescents in socioeconomically disadvantaged communities in South Africa. LPA analyses did not yield profiles characterized by distinct forms of exposure to violence (i.e. exposed to physical versus emotional abuse, exposed to school versus community violence etc.). However, two clear profiles characterized by different frequency of exposure to “poly-violence” were identified. This finding is in line with previous research on children’s exposure to violence in South Africa and other Sub-Saharan countries, pointing at high rates of children’s multiple victimization </w:t>
      </w:r>
      <w:r w:rsidRPr="00A51407">
        <w:rPr>
          <w:rFonts w:cs="Times New Roman"/>
          <w:szCs w:val="24"/>
        </w:rPr>
        <w:fldChar w:fldCharType="begin" w:fldLock="1"/>
      </w:r>
      <w:r w:rsidRPr="00A51407">
        <w:rPr>
          <w:rFonts w:cs="Times New Roman"/>
          <w:szCs w:val="24"/>
        </w:rPr>
        <w:instrText>ADDIN CSL_CITATION { "citationItems" : [ { "id" : "ITEM-1", "itemData" : { "DOI" : "10.1136/bmjopen-2015-010443", "author" : [ { "dropping-particle" : "", "family" : "Clarke", "given" : "Kelly", "non-dropping-particle" : "", "parse-names" : false, "suffix" : "" }, { "dropping-particle" : "", "family" : "Patalay", "given" : "Praveetha", "non-dropping-particle" : "", "parse-names" : false, "suffix" : "" }, { "dropping-particle" : "", "family" : "Allen", "given" : "Elizabeth", "non-dropping-particle" : "", "parse-names" : false, "suffix" : "" }, { "dropping-particle" : "", "family" : "Knight", "given" : "Louise", "non-dropping-particle" : "", "parse-names" : false, "suffix" : "" }, { "dropping-particle" : "", "family" : "Naker", "given" : "Dipak", "non-dropping-particle" : "", "parse-names" : false, "suffix" : "" }, { "dropping-particle" : "", "family" : "Devries", "given" : "Karen", "non-dropping-particle" : "", "parse-names" : false, "suffix" : "" } ], "container-title" : "BMJ Open", "id" : "ITEM-1", "issued" : { "date-parts" : [ [ "2016" ] ] }, "page" : "1-10", "title" : "Patterns and predictors of violence against children in Uganda : a latent class analysis", "type" : "article-journal", "volume" : "6" }, "uris" : [ "http://www.mendeley.com/documents/?uuid=2d51966d-e25d-43b9-b138-746807c408f3" ] }, { "id" : "ITEM-2",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2", "issued" : { "date-parts" : [ [ "2015" ] ] }, "title" : "The Optimus Study on Child Abuse , Violence and Neglect in South Africa", "type" : "report" }, "uris" : [ "http://www.mendeley.com/documents/?uuid=5f1ecc24-ca45-49b1-ae54-a7734ab89362" ] }, { "id" : "ITEM-3", "itemData" : { "DOI" : "10.1136/jech-2015-205860", "author" : [ { "dropping-particle" : "", "family" : "Meinck", "given" : "Franziska", "non-dropping-particle" : "", "parse-names" : false, "suffix" : "" }, { "dropping-particle" : "", "family" : "Cluver", "given" : "Lucie D", "non-dropping-particle" : "", "parse-names" : false, "suffix" : "" }, { "dropping-particle" : "", "family" : "Boyes", "given" : "Mark E", "non-dropping-particle" : "", "parse-names" : false, "suffix" : "" }, { "dropping-particle" : "", "family" : "Loening-voysey", "given" : "Heidi", "non-dropping-particle" : "", "parse-names" : false, "suffix" : "" } ], "container-title" : "Journal of Epidemial Community Health", "id" : "ITEM-3", "issued" : { "date-parts" : [ [ "2016" ] ] }, "page" : "1-7", "title" : "Physical , emotional and sexual adolescent abuse victimisation in South Africa : prevalence , incidence , perpetrators and locations", "type" : "article-journal", "volume" : "0" }, "uris" : [ "http://www.mendeley.com/documents/?uuid=f10c5db5-3ef3-4821-8601-8465c1142371" ] }, { "id" : "ITEM-4",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4", "issue" : "1", "issued" : { "date-parts" : [ [ "2007", "4", "1" ] ] }, "page" : "165-187", "title" : "Factors Affecting Resilience in Children Exposed to Violence", "type" : "article-journal", "volume" : "37" }, "uris" : [ "http://www.mendeley.com/documents/?uuid=eaded21c-fe69-41b2-8b67-b30e4dc745bc" ] } ], "mendeley" : { "formattedCitation" : "(Clarke et al., 2016; Meinck, Cluver, Boyes, &amp; Loening-voysey, 2016; Ward et al., 2015, 2007)", "plainTextFormattedCitation" : "(Clarke et al., 2016; Meinck, Cluver, Boyes, &amp; Loening-voysey, 2016; Ward et al., 2015, 2007)", "previouslyFormattedCitation" : "(Clarke et al., 2016; Meinck, Cluver, Boyes, &amp; Loening-voysey, 2016; Ward et al., 2015, 2007)"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Clarke et al., 2016; Meinck, Cluver, Boyes, &amp; Loening-voysey, 2016; Ward et al., 2015, 2007)</w:t>
      </w:r>
      <w:r w:rsidRPr="00A51407">
        <w:rPr>
          <w:rFonts w:cs="Times New Roman"/>
          <w:szCs w:val="24"/>
        </w:rPr>
        <w:fldChar w:fldCharType="end"/>
      </w:r>
      <w:r w:rsidRPr="00A51407">
        <w:rPr>
          <w:rFonts w:cs="Times New Roman"/>
          <w:szCs w:val="24"/>
        </w:rPr>
        <w:t xml:space="preserve">. Thus, results suggested that two groups of adolescents exposed to multiple types of violence can be found in socioeconomically disadvantaged communities in South Africa: first, those that are frequently exposed to direct (physical and emotional abuse) and indirect violence at home (domestic violence), as well as indirect violence in the community; second, those adolescents that are similarly exposed to family and community violence but in a less frequent manner.  Particularly targeting adolescents exposed to more frequent exposure to “poly-violence” in socioeconomically disadvantaged communities in South Africa is  important: previous research </w:t>
      </w:r>
      <w:r w:rsidRPr="00A51407">
        <w:rPr>
          <w:rFonts w:cs="Times New Roman"/>
          <w:szCs w:val="24"/>
        </w:rPr>
        <w:lastRenderedPageBreak/>
        <w:t xml:space="preserve">from different countries has shown that chronic abuse -recurrent incidents of abuse over time- increases the risk of cumulative negative effects </w:t>
      </w:r>
      <w:r w:rsidRPr="00A51407">
        <w:rPr>
          <w:rFonts w:cs="Times New Roman"/>
          <w:szCs w:val="24"/>
        </w:rPr>
        <w:fldChar w:fldCharType="begin" w:fldLock="1"/>
      </w:r>
      <w:r w:rsidRPr="00A51407">
        <w:rPr>
          <w:rFonts w:cs="Times New Roman"/>
          <w:szCs w:val="24"/>
        </w:rPr>
        <w:instrText>ADDIN CSL_CITATION { "citationItems" : [ { "id" : "ITEM-1", "itemData" : { "DOI" : "10.1016/j.chiabu.2004.07.006", "author" : [ { "dropping-particle" : "", "family" : "Ethier", "given" : "Louise S", "non-dropping-particle" : "", "parse-names" : false, "suffix" : "" }, { "dropping-particle" : "", "family" : "Lemelin", "given" : "Jean-pascal", "non-dropping-particle" : "", "parse-names" : false, "suffix" : "" }, { "dropping-particle" : "", "family" : "Lacharit", "given" : "Carl", "non-dropping-particle" : "", "parse-names" : false, "suffix" : "" } ], "container-title" : "Child Abuse &amp; Neglect", "id" : "ITEM-1", "issued" : { "date-parts" : [ [ "2004" ] ] }, "page" : "1265-1278", "title" : "A longitudinal study of the effects of chronic maltreatment on children \u2019 s behavioral and emotional problems \u0b1d", "type" : "article-journal", "volume" : "28" }, "uris" : [ "http://www.mendeley.com/documents/?uuid=7ccb1186-a4c6-45e3-9a1e-e9cee85ebbdf" ] }, { "id" : "ITEM-2", "itemData" : { "DOI" : "10.1111/j.1469-7610.2010.02304.x.Effects", "author" : [ { "dropping-particle" : "", "family" : "Jaffe", "given" : "Sara", "non-dropping-particle" : "", "parse-names" : false, "suffix" : "" }, { "dropping-particle" : "", "family" : "Kohn Maikovich-Fong", "given" : "Andrea", "non-dropping-particle" : "", "parse-names" : false, "suffix" : "" } ], "container-title" : "Journal of Child Psychology &amp; Psychiatry", "id" : "ITEM-2", "issue" : "2", "issued" : { "date-parts" : [ [ "2011" ] ] }, "page" : "184-194", "title" : "Effects of Chronic Maltreatment and Maltreatment Timing on Children's Behavior and Cognitive Abilities", "type" : "article-journal", "volume" : "52" }, "uris" : [ "http://www.mendeley.com/documents/?uuid=244d09ef-d116-4ad0-8618-85372026d78c" ] } ], "mendeley" : { "formattedCitation" : "(Ethier, Lemelin, &amp; Lacharit, 2004; Jaffe &amp; Kohn Maikovich-Fong, 2011)", "plainTextFormattedCitation" : "(Ethier, Lemelin, &amp; Lacharit, 2004; Jaffe &amp; Kohn Maikovich-Fong, 2011)", "previouslyFormattedCitation" : "(Ethier, Lemelin, &amp; Lacharit, 2004; Jaffe &amp; Kohn Maikovich-Fong, 2011)"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Ethier, Lemelin, &amp; Lacharit, 2004; Jaffe &amp; Kohn Maikovich-Fong, 2011)</w:t>
      </w:r>
      <w:r w:rsidRPr="00A51407">
        <w:rPr>
          <w:rFonts w:cs="Times New Roman"/>
          <w:szCs w:val="24"/>
        </w:rPr>
        <w:fldChar w:fldCharType="end"/>
      </w:r>
      <w:r w:rsidRPr="00A51407">
        <w:rPr>
          <w:rFonts w:cs="Times New Roman"/>
          <w:szCs w:val="24"/>
        </w:rPr>
        <w:t>.</w:t>
      </w:r>
    </w:p>
    <w:p w14:paraId="7AF93D13" w14:textId="7A46ECDA" w:rsidR="00F74629" w:rsidRPr="00A51407" w:rsidRDefault="00490F34" w:rsidP="00C85F99">
      <w:pPr>
        <w:rPr>
          <w:b/>
        </w:rPr>
      </w:pPr>
      <w:r w:rsidRPr="00A51407">
        <w:rPr>
          <w:b/>
        </w:rPr>
        <w:t>Disadvantage</w:t>
      </w:r>
      <w:r w:rsidR="0016022A" w:rsidRPr="00A51407">
        <w:rPr>
          <w:b/>
        </w:rPr>
        <w:t xml:space="preserve">, </w:t>
      </w:r>
      <w:r w:rsidR="0016022A" w:rsidRPr="00A51407">
        <w:rPr>
          <w:b/>
          <w:i/>
        </w:rPr>
        <w:t>“poly-violence”</w:t>
      </w:r>
      <w:r w:rsidR="0016022A" w:rsidRPr="00A51407">
        <w:rPr>
          <w:b/>
        </w:rPr>
        <w:t xml:space="preserve"> and e</w:t>
      </w:r>
      <w:r w:rsidR="00F74629" w:rsidRPr="00A51407">
        <w:rPr>
          <w:b/>
        </w:rPr>
        <w:t>ducational outcomes</w:t>
      </w:r>
    </w:p>
    <w:p w14:paraId="2F80E0C0" w14:textId="77777777" w:rsidR="005C41E8" w:rsidRPr="00A51407" w:rsidRDefault="00273C37" w:rsidP="00173E4F">
      <w:r w:rsidRPr="00A51407">
        <w:t>Adolescents</w:t>
      </w:r>
      <w:r w:rsidR="00080B63" w:rsidRPr="00A51407">
        <w:t xml:space="preserve"> exposed to </w:t>
      </w:r>
      <w:r w:rsidR="00F00DFC" w:rsidRPr="00A51407">
        <w:t>more frequent</w:t>
      </w:r>
      <w:r w:rsidR="00080B63" w:rsidRPr="00A51407">
        <w:t xml:space="preserve"> </w:t>
      </w:r>
      <w:r w:rsidR="00D823C6" w:rsidRPr="00A51407">
        <w:rPr>
          <w:i/>
        </w:rPr>
        <w:t>“poly-violence”</w:t>
      </w:r>
      <w:r w:rsidR="00080B63" w:rsidRPr="00A51407">
        <w:t xml:space="preserve"> were </w:t>
      </w:r>
      <w:r w:rsidRPr="00A51407">
        <w:t xml:space="preserve">less likely to be in the </w:t>
      </w:r>
      <w:r w:rsidR="00545BB3" w:rsidRPr="00A51407">
        <w:t xml:space="preserve">appropriate </w:t>
      </w:r>
      <w:r w:rsidRPr="00A51407">
        <w:t>grade for their age</w:t>
      </w:r>
      <w:r w:rsidR="00080B63" w:rsidRPr="00A51407">
        <w:t xml:space="preserve">. </w:t>
      </w:r>
      <w:r w:rsidRPr="00A51407">
        <w:t>This</w:t>
      </w:r>
      <w:r w:rsidR="00875435" w:rsidRPr="00A51407">
        <w:t xml:space="preserve"> finding adds to the </w:t>
      </w:r>
      <w:r w:rsidR="002F5AAC" w:rsidRPr="00A51407">
        <w:t>limited</w:t>
      </w:r>
      <w:r w:rsidR="00875435" w:rsidRPr="00A51407">
        <w:t xml:space="preserve"> evidence on the </w:t>
      </w:r>
      <w:r w:rsidR="00BB3632" w:rsidRPr="00A51407">
        <w:t xml:space="preserve">negative </w:t>
      </w:r>
      <w:r w:rsidR="001C3756" w:rsidRPr="00A51407">
        <w:t>effects</w:t>
      </w:r>
      <w:r w:rsidR="00875435" w:rsidRPr="00A51407">
        <w:t xml:space="preserve"> of exposure to violence on </w:t>
      </w:r>
      <w:r w:rsidR="00AE7B29" w:rsidRPr="00A51407">
        <w:t xml:space="preserve"> </w:t>
      </w:r>
      <w:r w:rsidR="007B78E9" w:rsidRPr="00A51407">
        <w:t>school progression and academic performance</w:t>
      </w:r>
      <w:r w:rsidR="00781862" w:rsidRPr="00A51407">
        <w:t xml:space="preserve"> </w:t>
      </w:r>
      <w:r w:rsidR="00FB6913" w:rsidRPr="00A51407">
        <w:t>among</w:t>
      </w:r>
      <w:r w:rsidR="00781862" w:rsidRPr="00A51407">
        <w:t xml:space="preserve"> </w:t>
      </w:r>
      <w:r w:rsidR="00A645E3" w:rsidRPr="00A51407">
        <w:t xml:space="preserve">adolescents </w:t>
      </w:r>
      <w:r w:rsidR="00781862" w:rsidRPr="00A51407">
        <w:t>in South Africa</w:t>
      </w:r>
      <w:r w:rsidR="00875435" w:rsidRPr="00A51407">
        <w:t xml:space="preserve"> </w:t>
      </w:r>
      <w:r w:rsidR="00875435" w:rsidRPr="00A51407">
        <w:fldChar w:fldCharType="begin" w:fldLock="1"/>
      </w:r>
      <w:r w:rsidR="00B03319" w:rsidRPr="00A51407">
        <w:instrText>ADDIN CSL_CITATION { "citationItems" : [ { "id" : "ITEM-1",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1", "issue" : "8", "issued" : { "date-parts" : [ [ "2016" ] ] }, "page" : "36-43", "title" : "Exposure to violence predicts poor educational outcomes in young children in South Africa and Malawi", "type" : "article-journal" }, "uris" : [ "http://www.mendeley.com/documents/?uuid=5194252a-4491-48ff-b7b5-ad5298752437" ] }, { "id" : "ITEM-2", "itemData" : { "DOI" : "10.1002/hec.3065", "author" : [ { "dropping-particle" : "", "family" : "Pieterse", "given" : "Duncan", "non-dropping-particle" : "", "parse-names" : false, "suffix" : "" } ], "container-title" : "Health Economics", "id" : "ITEM-2", "issue" : "7", "issued" : { "date-parts" : [ [ "2015" ] ] }, "page" : "876-894", "title" : "Childhood Maltreatment and Educational Outcomes: Evidence from South Africa Health Economics", "type" : "article-journal", "volume" : "24" }, "uris" : [ "http://www.mendeley.com/documents/?uuid=3e3216b7-da22-4f76-b06b-3762e3f5d848" ] } ], "mendeley" : { "formattedCitation" : "(Pieterse, 2015; Sherr et al., 2016)", "plainTextFormattedCitation" : "(Pieterse, 2015; Sherr et al., 2016)", "previouslyFormattedCitation" : "(Pieterse, 2015; Sherr et al., 2016)" }, "properties" : { "noteIndex" : 0 }, "schema" : "https://github.com/citation-style-language/schema/raw/master/csl-citation.json" }</w:instrText>
      </w:r>
      <w:r w:rsidR="00875435" w:rsidRPr="00A51407">
        <w:fldChar w:fldCharType="separate"/>
      </w:r>
      <w:r w:rsidR="0003748A" w:rsidRPr="00A51407">
        <w:rPr>
          <w:noProof/>
        </w:rPr>
        <w:t>(Pieterse, 2015; Sherr et al., 2016)</w:t>
      </w:r>
      <w:r w:rsidR="00875435" w:rsidRPr="00A51407">
        <w:fldChar w:fldCharType="end"/>
      </w:r>
      <w:r w:rsidR="00875435" w:rsidRPr="00A51407">
        <w:t xml:space="preserve">. </w:t>
      </w:r>
      <w:r w:rsidR="00406D65" w:rsidRPr="00A51407">
        <w:t xml:space="preserve"> </w:t>
      </w:r>
      <w:r w:rsidR="0058580C" w:rsidRPr="00A51407">
        <w:t xml:space="preserve">However, </w:t>
      </w:r>
      <w:r w:rsidR="007C559C" w:rsidRPr="00A51407">
        <w:t xml:space="preserve">most </w:t>
      </w:r>
      <w:r w:rsidR="00D4443C" w:rsidRPr="00A51407">
        <w:t>a</w:t>
      </w:r>
      <w:r w:rsidR="0058580C" w:rsidRPr="00A51407">
        <w:t xml:space="preserve">dolescents </w:t>
      </w:r>
      <w:r w:rsidR="007C559C" w:rsidRPr="00A51407">
        <w:t>in the sample were high-risk adolescents due to</w:t>
      </w:r>
      <w:r w:rsidR="0058580C" w:rsidRPr="00A51407">
        <w:t xml:space="preserve"> multiple economic disadvantages in the home, </w:t>
      </w:r>
      <w:r w:rsidR="001453D0" w:rsidRPr="00A51407">
        <w:t xml:space="preserve">as well as further disadvantages at </w:t>
      </w:r>
      <w:r w:rsidR="0058580C" w:rsidRPr="00A51407">
        <w:t xml:space="preserve">school and </w:t>
      </w:r>
      <w:r w:rsidR="001453D0" w:rsidRPr="00A51407">
        <w:t xml:space="preserve">in the </w:t>
      </w:r>
      <w:r w:rsidR="0058580C" w:rsidRPr="00A51407">
        <w:t xml:space="preserve">community. </w:t>
      </w:r>
      <w:r w:rsidR="00D4443C" w:rsidRPr="00A51407">
        <w:t>For instance, m</w:t>
      </w:r>
      <w:r w:rsidR="0058580C" w:rsidRPr="00A51407">
        <w:t xml:space="preserve">ost adolescents in the sample </w:t>
      </w:r>
      <w:r w:rsidR="00D24F98" w:rsidRPr="00A51407">
        <w:t xml:space="preserve">experienced multiple stressors such as coming from </w:t>
      </w:r>
      <w:r w:rsidR="0058580C" w:rsidRPr="00A51407">
        <w:t>impoverished families</w:t>
      </w:r>
      <w:r w:rsidR="00D24F98" w:rsidRPr="00A51407">
        <w:t xml:space="preserve">, living </w:t>
      </w:r>
      <w:r w:rsidR="0058580C" w:rsidRPr="00A51407">
        <w:t>in low-income communities</w:t>
      </w:r>
      <w:r w:rsidR="00D24F98" w:rsidRPr="00A51407">
        <w:t xml:space="preserve"> and attending</w:t>
      </w:r>
      <w:r w:rsidR="0058580C" w:rsidRPr="00A51407">
        <w:t xml:space="preserve"> poorly-resourced schools. </w:t>
      </w:r>
      <w:r w:rsidR="00D4443C" w:rsidRPr="00A51407">
        <w:t>All these factors measuring</w:t>
      </w:r>
      <w:r w:rsidR="002A027E" w:rsidRPr="00A51407">
        <w:t xml:space="preserve"> socioeconomic</w:t>
      </w:r>
      <w:r w:rsidR="00D4443C" w:rsidRPr="00A51407">
        <w:t xml:space="preserve"> disadvantage have been associated with school delay and grade repetition in South Africa </w:t>
      </w:r>
      <w:r w:rsidR="00D4443C" w:rsidRPr="00A51407">
        <w:fldChar w:fldCharType="begin" w:fldLock="1"/>
      </w:r>
      <w:r w:rsidR="00D4443C" w:rsidRPr="00A51407">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2", "issue" : "2", "issued" : { "date-parts" : [ [ "2011" ] ] }, "page" : "121-136", "title" : "Schooling as a Lottery: racial differences in School Advancement in Urban South Africa", "type" : "article-journal", "volume" : "95" }, "uris" : [ "http://www.mendeley.com/documents/?uuid=866a61b2-87d0-4d24-b9b2-49f19586049d" ] }, { "id" : "ITEM-3", "itemData" : { "author" : [ { "dropping-particle" : "", "family" : "Spaull", "given" : "Nicholas", "non-dropping-particle" : "", "parse-names" : false, "suffix" : "" } ], "container-title" : "South African Child Gauge", "id" : "ITEM-3", "issue" : "12", "issued" : { "date-parts" : [ [ "2015" ] ] }, "page" : "34-41", "title" : "Schooling in South Africa: How low quality education becomes a poverty trap", "type" : "article-journal" }, "uris" : [ "http://www.mendeley.com/documents/?uuid=5b58d949-d6bc-47a3-b99a-7e002b61cd20" ] } ], "mendeley" : { "formattedCitation" : "(Branson et al., 2014; Lam et al., 2011; Spaull, 2015)", "plainTextFormattedCitation" : "(Branson et al., 2014; Lam et al., 2011; Spaull, 2015)", "previouslyFormattedCitation" : "(Branson et al., 2014; Lam et al., 2011; Spaull, 2015)" }, "properties" : { "noteIndex" : 0 }, "schema" : "https://github.com/citation-style-language/schema/raw/master/csl-citation.json" }</w:instrText>
      </w:r>
      <w:r w:rsidR="00D4443C" w:rsidRPr="00A51407">
        <w:fldChar w:fldCharType="separate"/>
      </w:r>
      <w:r w:rsidR="00D4443C" w:rsidRPr="00A51407">
        <w:rPr>
          <w:noProof/>
        </w:rPr>
        <w:t>(Branson et al., 2014; Lam et al., 2011; Spaull, 2015)</w:t>
      </w:r>
      <w:r w:rsidR="00D4443C" w:rsidRPr="00A51407">
        <w:fldChar w:fldCharType="end"/>
      </w:r>
      <w:r w:rsidR="00D4443C" w:rsidRPr="00A51407">
        <w:t xml:space="preserve">. </w:t>
      </w:r>
      <w:r w:rsidR="00724503" w:rsidRPr="00A51407">
        <w:t>Furthermore, the relationship between poverty and low</w:t>
      </w:r>
      <w:r w:rsidR="003279B2" w:rsidRPr="00A51407">
        <w:t xml:space="preserve">er levels of </w:t>
      </w:r>
      <w:r w:rsidR="00724503" w:rsidRPr="00A51407">
        <w:t xml:space="preserve"> education </w:t>
      </w:r>
      <w:r w:rsidR="00D520BD" w:rsidRPr="00A51407">
        <w:t xml:space="preserve">during childhood </w:t>
      </w:r>
      <w:r w:rsidR="00724503" w:rsidRPr="00A51407">
        <w:t xml:space="preserve">has also been identified as a strong predictor of violence perpetration and victimization in youth and adult life </w:t>
      </w:r>
      <w:r w:rsidR="00724503" w:rsidRPr="00A51407">
        <w:fldChar w:fldCharType="begin" w:fldLock="1"/>
      </w:r>
      <w:r w:rsidR="00724503" w:rsidRPr="00A51407">
        <w:instrText>ADDIN CSL_CITATION { "citationItems" : [ { "id" : "ITEM-1", "itemData" : { "author" : [ { "dropping-particle" : "", "family" : "WHO", "given" : "", "non-dropping-particle" : "", "parse-names" : false, "suffix" : "" } ], "id" : "ITEM-1", "issued" : { "date-parts" : [ [ "2002" ] ] }, "publisher-place" : "Geneva", "title" : "World report on violence and health", "type" : "report" }, "uris" : [ "http://www.mendeley.com/documents/?uuid=0798d0d4-86b7-4aeb-af49-0689144c0f54" ] } ], "mendeley" : { "formattedCitation" : "(WHO, 2002)", "plainTextFormattedCitation" : "(WHO, 2002)", "previouslyFormattedCitation" : "(WHO, 2002)" }, "properties" : { "noteIndex" : 0 }, "schema" : "https://github.com/citation-style-language/schema/raw/master/csl-citation.json" }</w:instrText>
      </w:r>
      <w:r w:rsidR="00724503" w:rsidRPr="00A51407">
        <w:fldChar w:fldCharType="separate"/>
      </w:r>
      <w:r w:rsidR="00724503" w:rsidRPr="00A51407">
        <w:rPr>
          <w:noProof/>
        </w:rPr>
        <w:t>(WHO, 2002)</w:t>
      </w:r>
      <w:r w:rsidR="00724503" w:rsidRPr="00A51407">
        <w:fldChar w:fldCharType="end"/>
      </w:r>
      <w:r w:rsidR="00724503" w:rsidRPr="00A51407">
        <w:t xml:space="preserve">. </w:t>
      </w:r>
    </w:p>
    <w:p w14:paraId="429F84A7" w14:textId="77777777" w:rsidR="00073291" w:rsidRPr="00A51407" w:rsidRDefault="00073291" w:rsidP="00073291">
      <w:pPr>
        <w:ind w:firstLine="360"/>
        <w:rPr>
          <w:rFonts w:cs="Times New Roman"/>
          <w:szCs w:val="24"/>
        </w:rPr>
      </w:pPr>
      <w:r w:rsidRPr="00A51407">
        <w:rPr>
          <w:rFonts w:cs="Times New Roman"/>
          <w:szCs w:val="24"/>
        </w:rPr>
        <w:t xml:space="preserve">Our results showed that family poverty was not associated with exposure to violence. However, the poverty measure in the current analysis needs to be interpreted as an indicator of greater disadvantage in an already disadvantaged setting (all adolescents were highly at risk as they came from socioeconomically disadvantaged communities). Further studies which compare the exposure to violence of economically disadvantaged and economically non-disadvantaged adolescents are needed in South Africa. These studies may shed further light on whether incidences of exposure to multiple types of violence and its effects on educational outcomes differ, depending on the socioeconomic status. Finally, our results suggest that the disadvantaged </w:t>
      </w:r>
      <w:r w:rsidRPr="00A51407">
        <w:rPr>
          <w:rFonts w:cs="Times New Roman"/>
          <w:szCs w:val="24"/>
        </w:rPr>
        <w:lastRenderedPageBreak/>
        <w:t xml:space="preserve">communities in which participants lived may plausibly have contributed to the high rates of both exposure to violence and school delay in the overall sample. However, a comparison group of adolescents not exposed to violence was not included in the analysis. </w:t>
      </w:r>
    </w:p>
    <w:p w14:paraId="4F811FDB" w14:textId="77777777" w:rsidR="00F62117" w:rsidRPr="00A51407" w:rsidRDefault="00406D65" w:rsidP="00F62117">
      <w:pPr>
        <w:ind w:firstLine="720"/>
        <w:rPr>
          <w:i/>
          <w:lang w:val="en-GB"/>
        </w:rPr>
      </w:pPr>
      <w:r w:rsidRPr="00A51407">
        <w:t xml:space="preserve">Previous research on older adolescents has shown high perseverance, expectations and motivation of disadvantaged South African youth to stay in school, regardless of their </w:t>
      </w:r>
      <w:r w:rsidR="00E12953" w:rsidRPr="00A51407">
        <w:t>socio</w:t>
      </w:r>
      <w:r w:rsidR="009A47A4" w:rsidRPr="00A51407">
        <w:t xml:space="preserve">economic </w:t>
      </w:r>
      <w:r w:rsidRPr="00A51407">
        <w:t xml:space="preserve">circumstances </w:t>
      </w:r>
      <w:r w:rsidRPr="00A51407">
        <w:fldChar w:fldCharType="begin" w:fldLock="1"/>
      </w:r>
      <w:r w:rsidR="00007F84" w:rsidRPr="00A51407">
        <w:instrText>ADDIN CSL_CITATION { "citationItems" : [ { "id" : "ITEM-1",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Left unfinished", "type" : "article-journal", "volume" : "2" }, "uris" : [ "http://www.mendeley.com/documents/?uuid=d740f16c-4c05-48d8-8454-420cb9f0660f" ] }, { "id" : "ITEM-2",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2",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id" : "ITEM-3",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3", "issue" : "1", "issued" : { "date-parts" : [ [ "2007", "4", "1" ] ] }, "page" : "165-187", "title" : "Factors Affecting Resilience in Children Exposed to Violence", "type" : "article-journal", "volume" : "37" }, "uris" : [ "http://www.mendeley.com/documents/?uuid=eaded21c-fe69-41b2-8b67-b30e4dc745bc" ] } ], "mendeley" : { "formattedCitation" : "(Bray et al., 2010; Strassburg et al., 2010; Ward et al., 2007)", "plainTextFormattedCitation" : "(Bray et al., 2010; Strassburg et al., 2010; Ward et al., 2007)", "previouslyFormattedCitation" : "(Bray et al., 2010; Strassburg et al., 2010; Ward et al., 2007)" }, "properties" : { "noteIndex" : 0 }, "schema" : "https://github.com/citation-style-language/schema/raw/master/csl-citation.json" }</w:instrText>
      </w:r>
      <w:r w:rsidRPr="00A51407">
        <w:fldChar w:fldCharType="separate"/>
      </w:r>
      <w:r w:rsidR="00267588" w:rsidRPr="00A51407">
        <w:rPr>
          <w:noProof/>
        </w:rPr>
        <w:t>(Bray et al., 2010; Strassburg et al., 2010; Ward et al., 2007)</w:t>
      </w:r>
      <w:r w:rsidRPr="00A51407">
        <w:fldChar w:fldCharType="end"/>
      </w:r>
      <w:r w:rsidRPr="00A51407">
        <w:t xml:space="preserve">. </w:t>
      </w:r>
      <w:r w:rsidR="00BB3632" w:rsidRPr="00A51407">
        <w:t xml:space="preserve">This motivation to stay in school seems </w:t>
      </w:r>
      <w:r w:rsidR="001453D0" w:rsidRPr="00A51407">
        <w:t xml:space="preserve">not </w:t>
      </w:r>
      <w:r w:rsidR="00E12953" w:rsidRPr="00A51407">
        <w:t xml:space="preserve">to be </w:t>
      </w:r>
      <w:r w:rsidR="001453D0" w:rsidRPr="00A51407">
        <w:t>associated</w:t>
      </w:r>
      <w:r w:rsidR="00BB3632" w:rsidRPr="00A51407">
        <w:t xml:space="preserve"> with school completion and academic achievement  </w:t>
      </w:r>
      <w:r w:rsidR="00BB3632" w:rsidRPr="00A51407">
        <w:fldChar w:fldCharType="begin" w:fldLock="1"/>
      </w:r>
      <w:r w:rsidR="00007F84" w:rsidRPr="00A51407">
        <w:instrText>ADDIN CSL_CITATION { "citationItems" : [ { "id" : "ITEM-1", "itemData" : { "ISBN" : "9780620492256", "author" : [ { "dropping-particle" : "", "family" : "Strassburg", "given" : "Sabine", "non-dropping-particle" : "", "parse-names" : false, "suffix" : "" }, { "dropping-particle" : "", "family" : "Meny-Gibert", "given" : "Sarah", "non-dropping-particle" : "", "parse-names" : false, "suffix" : "" }, { "dropping-particle" : "", "family" : "Russell", "given" : "Bev", "non-dropping-particle" : "", "parse-names" : false, "suffix" : "" } ], "container-title" : "Social Surveys Africa", "id" : "ITEM-1", "issued" : { "date-parts" : [ [ "2010" ] ] }, "title" : "Left unfinished", "type" : "article-journal", "volume" : "2" }, "uris" : [ "http://www.mendeley.com/documents/?uuid=d740f16c-4c05-48d8-8454-420cb9f0660f" ] }, { "id" : "ITEM-2",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2",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mendeley" : { "formattedCitation" : "(Bray et al., 2010; Strassburg et al., 2010)", "plainTextFormattedCitation" : "(Bray et al., 2010; Strassburg et al., 2010)", "previouslyFormattedCitation" : "(Bray et al., 2010; Strassburg et al., 2010)" }, "properties" : { "noteIndex" : 0 }, "schema" : "https://github.com/citation-style-language/schema/raw/master/csl-citation.json" }</w:instrText>
      </w:r>
      <w:r w:rsidR="00BB3632" w:rsidRPr="00A51407">
        <w:fldChar w:fldCharType="separate"/>
      </w:r>
      <w:r w:rsidR="00267588" w:rsidRPr="00A51407">
        <w:rPr>
          <w:noProof/>
        </w:rPr>
        <w:t>(Bray et al., 2010; Strassburg et al., 2010)</w:t>
      </w:r>
      <w:r w:rsidR="00BB3632" w:rsidRPr="00A51407">
        <w:fldChar w:fldCharType="end"/>
      </w:r>
      <w:r w:rsidR="00BB3632" w:rsidRPr="00A51407">
        <w:t xml:space="preserve">. </w:t>
      </w:r>
      <w:r w:rsidR="00E12953" w:rsidRPr="00A51407">
        <w:t xml:space="preserve">Similarly, our </w:t>
      </w:r>
      <w:r w:rsidR="00BB3632" w:rsidRPr="00A51407">
        <w:t>disadvantaged sample was</w:t>
      </w:r>
      <w:r w:rsidRPr="00A51407">
        <w:t xml:space="preserve"> </w:t>
      </w:r>
      <w:r w:rsidR="0016022A" w:rsidRPr="00A51407">
        <w:t xml:space="preserve">also </w:t>
      </w:r>
      <w:r w:rsidRPr="00A51407">
        <w:t>characteri</w:t>
      </w:r>
      <w:r w:rsidR="009874EA" w:rsidRPr="00A51407">
        <w:t>z</w:t>
      </w:r>
      <w:r w:rsidRPr="00A51407">
        <w:t xml:space="preserve">ed by </w:t>
      </w:r>
      <w:r w:rsidR="00BB3632" w:rsidRPr="00A51407">
        <w:t xml:space="preserve">both </w:t>
      </w:r>
      <w:r w:rsidRPr="00A51407">
        <w:t xml:space="preserve">high </w:t>
      </w:r>
      <w:r w:rsidR="004D19D2" w:rsidRPr="00A51407">
        <w:t xml:space="preserve">levels of </w:t>
      </w:r>
      <w:r w:rsidRPr="00A51407">
        <w:t>academic motivation</w:t>
      </w:r>
      <w:r w:rsidR="00BB3632" w:rsidRPr="00A51407">
        <w:t xml:space="preserve"> and school delay</w:t>
      </w:r>
      <w:r w:rsidRPr="00A51407">
        <w:t xml:space="preserve">. </w:t>
      </w:r>
      <w:r w:rsidR="001E6332" w:rsidRPr="00A51407">
        <w:t xml:space="preserve">Whilst previous research on young children suggested that </w:t>
      </w:r>
      <w:r w:rsidR="00BB3632" w:rsidRPr="00A51407">
        <w:t xml:space="preserve">family violence negatively affected young children’s academic motivation </w:t>
      </w:r>
      <w:r w:rsidR="00BB3632" w:rsidRPr="00A51407">
        <w:fldChar w:fldCharType="begin" w:fldLock="1"/>
      </w:r>
      <w:r w:rsidR="00EE47ED" w:rsidRPr="00A51407">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mendeley" : { "formattedCitation" : "(Barbarin et al., 2001)", "plainTextFormattedCitation" : "(Barbarin et al., 2001)", "previouslyFormattedCitation" : "(Barbarin et al., 2001)" }, "properties" : { "noteIndex" : 0 }, "schema" : "https://github.com/citation-style-language/schema/raw/master/csl-citation.json" }</w:instrText>
      </w:r>
      <w:r w:rsidR="00BB3632" w:rsidRPr="00A51407">
        <w:fldChar w:fldCharType="separate"/>
      </w:r>
      <w:r w:rsidR="008D06AB" w:rsidRPr="00A51407">
        <w:rPr>
          <w:noProof/>
        </w:rPr>
        <w:t>(Barbarin et al., 2001)</w:t>
      </w:r>
      <w:r w:rsidR="00BB3632" w:rsidRPr="00A51407">
        <w:fldChar w:fldCharType="end"/>
      </w:r>
      <w:r w:rsidR="00D42126" w:rsidRPr="00A51407">
        <w:t>,</w:t>
      </w:r>
      <w:r w:rsidR="001E6332" w:rsidRPr="00A51407">
        <w:t xml:space="preserve"> here </w:t>
      </w:r>
      <w:r w:rsidR="001453D0" w:rsidRPr="00A51407">
        <w:t xml:space="preserve">adolescents exposed to </w:t>
      </w:r>
      <w:r w:rsidR="00F00DFC" w:rsidRPr="00A51407">
        <w:t>more frequent</w:t>
      </w:r>
      <w:r w:rsidR="001453D0" w:rsidRPr="00A51407">
        <w:t xml:space="preserve"> </w:t>
      </w:r>
      <w:r w:rsidR="001453D0" w:rsidRPr="00A51407">
        <w:rPr>
          <w:i/>
        </w:rPr>
        <w:t>“poly-violence”</w:t>
      </w:r>
      <w:r w:rsidR="001453D0" w:rsidRPr="00A51407">
        <w:t xml:space="preserve"> do not seem to have lower academic motivation in disadvantaged contexts.</w:t>
      </w:r>
      <w:r w:rsidR="001E6332" w:rsidRPr="00A51407">
        <w:t xml:space="preserve"> </w:t>
      </w:r>
    </w:p>
    <w:p w14:paraId="127A3C7B" w14:textId="4838B9BE" w:rsidR="00354F52" w:rsidRPr="00A51407" w:rsidRDefault="00354F52" w:rsidP="00354F52">
      <w:pPr>
        <w:ind w:firstLine="480"/>
        <w:rPr>
          <w:rFonts w:cs="Times New Roman"/>
          <w:color w:val="000000"/>
          <w:szCs w:val="24"/>
          <w:shd w:val="clear" w:color="auto" w:fill="00FF00"/>
        </w:rPr>
      </w:pPr>
      <w:r w:rsidRPr="00A51407">
        <w:rPr>
          <w:rFonts w:cs="Times New Roman"/>
          <w:szCs w:val="24"/>
        </w:rPr>
        <w:t xml:space="preserve">Several South African authors attempt to explain the high aspirations of disadvantaged adolescents despite the lack of opportunities. Some think that youth’s aspirations can be considered “unrealistic” within a context characterized by socioeconomic disadvantage due to an inadequate grasping of practical constraints on such aspirations (Watson et al., 2010). Watson et al. (2010) explain this further: ‘It is possible that children who live in disadvantaged circumstances do not receive adequate exposure to the practical implications of their occupational aspirations. As a result, they may not realistically understand the potential barriers to actualizing these aspirations’. Certainly, these “unrealistic aspirations” would not be so unrealistic if the majority of adolescents in South Africa were given the same opportunities; such as having access to the same high-quality education that 25% of South African adolescents receive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Spaull", "given" : "Nicholas", "non-dropping-particle" : "", "parse-names" : false, "suffix" : "" } ], "container-title" : "South African Child Gauge", "id" : "ITEM-1", "issue" : "12", "issued" : { "date-parts" : [ [ "2015" ] ] }, "page" : "34-41", "title" : "Schooling in South Africa: How low quality education becomes a poverty trap", "type" : "article-journal" }, "uris" : [ "http://www.mendeley.com/documents/?uuid=5b58d949-d6bc-47a3-b99a-7e002b61cd20" ] }, { "id" : "ITEM-2",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2", "issue" : "41", "issued" : { "date-parts" : [ [ "2015" ] ] }, "page" : "13-24", "title" : "Starting behind and staying behind in South Africa: The case of insurmountable learning deficits in mathematics", "type" : "article-journal" }, "uris" : [ "http://www.mendeley.com/documents/?uuid=3a01466a-e891-4f0f-bbbf-68b4a83719c3" ] } ], "mendeley" : { "formattedCitation" : "(Spaull, 2015; Spaull &amp; Kotze, 2015)", "plainTextFormattedCitation" : "(Spaull, 2015; Spaull &amp; Kotze, 2015)", "previouslyFormattedCitation" : "(Spaull, 2015; Spaull &amp; Kotze,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paull, 2015; Spaull &amp; Kotze, 2015)</w:t>
      </w:r>
      <w:r w:rsidRPr="00A51407">
        <w:rPr>
          <w:rFonts w:cs="Times New Roman"/>
          <w:szCs w:val="24"/>
        </w:rPr>
        <w:fldChar w:fldCharType="end"/>
      </w:r>
      <w:r w:rsidRPr="00A51407">
        <w:rPr>
          <w:rFonts w:cs="Times New Roman"/>
          <w:szCs w:val="24"/>
        </w:rPr>
        <w:t xml:space="preserve">. This 25% are from higher socioeconomic backgrounds who are not exposed to these structural barriers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Spaull", "given" : "Nicholas", "non-dropping-particle" : "", "parse-names" : false, "suffix" : "" } ], "container-title" : "South African Child Gauge", "id" : "ITEM-1", "issue" : "12", "issued" : { "date-parts" : [ [ "2015" ] ] }, "page" : "34-41", "title" : "Schooling in South Africa: How low quality education becomes a poverty trap", "type" : "article-journal" }, "uris" : [ "http://www.mendeley.com/documents/?uuid=5b58d949-d6bc-47a3-b99a-7e002b61cd20" ] } ], "mendeley" : { "formattedCitation" : "(Spaull, 2015)", "plainTextFormattedCitation" : "(Spaull, 2015)"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Spaull, 2015)</w:t>
      </w:r>
      <w:r w:rsidRPr="00A51407">
        <w:rPr>
          <w:rFonts w:cs="Times New Roman"/>
          <w:szCs w:val="24"/>
        </w:rPr>
        <w:fldChar w:fldCharType="end"/>
      </w:r>
      <w:r w:rsidRPr="00A51407">
        <w:rPr>
          <w:rFonts w:cs="Times New Roman"/>
          <w:szCs w:val="24"/>
        </w:rPr>
        <w:t xml:space="preserve">. Others explain the </w:t>
      </w:r>
      <w:r w:rsidRPr="00A51407">
        <w:rPr>
          <w:rFonts w:cs="Times New Roman"/>
          <w:szCs w:val="24"/>
        </w:rPr>
        <w:lastRenderedPageBreak/>
        <w:t xml:space="preserve">disassociation of dreams and opportunities within the current historical context of South Africa’s young democracy, due to either a greater perception of social mobility or as a weapon against misery </w:t>
      </w:r>
      <w:r w:rsidRPr="00A51407">
        <w:rPr>
          <w:rFonts w:cs="Times New Roman"/>
          <w:szCs w:val="24"/>
        </w:rPr>
        <w:fldChar w:fldCharType="begin" w:fldLock="1"/>
      </w:r>
      <w:r w:rsidRPr="00A51407">
        <w:rPr>
          <w:rFonts w:cs="Times New Roman"/>
          <w:szCs w:val="24"/>
        </w:rPr>
        <w:instrText>ADDIN CSL_CITATION { "citationItems" : [ { "id" : "ITEM-1", "itemData" : { "author" : [ { "dropping-particle" : "", "family" : "Mzolo", "given" : "Sipho", "non-dropping-particle" : "", "parse-names" : false, "suffix" : "" } ], "id" : "ITEM-1", "issued" : { "date-parts" : [ [ "2013" ] ] }, "publisher" : "Trafford Publishing", "publisher-place" : "Cape Town", "title" : "Fracturated Hope: celebrating 20 years of democracy amid poverty and despair", "type" : "book" }, "uris" : [ "http://www.mendeley.com/documents/?uuid=e96db9c0-a8bc-4d32-8865-e2a140f621e5" ] }, { "id" : "ITEM-2", "itemData" : { "author" : [ { "dropping-particle" : "", "family" : "Bray", "given" : "R", "non-dropping-particle" : "", "parse-names" : false, "suffix" : "" }, { "dropping-particle" : "", "family" : "Gooskens", "given" : "I", "non-dropping-particle" : "", "parse-names" : false, "suffix" : "" }, { "dropping-particle" : "", "family" : "Kahn", "given" : "L", "non-dropping-particle" : "", "parse-names" : false, "suffix" : "" }, { "dropping-particle" : "", "family" : "Moses", "given" : "S", "non-dropping-particle" : "", "parse-names" : false, "suffix" : "" }, { "dropping-particle" : "", "family" : "Seekings", "given" : "J", "non-dropping-particle" : "", "parse-names" : false, "suffix" : "" } ], "id" : "ITEM-2", "issued" : { "date-parts" : [ [ "2010" ] ] }, "number-of-pages" : "217-223", "publisher" : "Human Sciences Research Council", "publisher-place" : "Cape Town", "title" : "Growing up in the new South Africa. Childhood and adolescence in post-apartheid Cape Town", "type" : "book" }, "uris" : [ "http://www.mendeley.com/documents/?uuid=01de648e-eeea-4261-b9e4-857ff22afe5a" ] } ], "mendeley" : { "formattedCitation" : "(Bray, Gooskens, Kahn, Moses, &amp; Seekings, 2010; Mzolo, 2013)", "plainTextFormattedCitation" : "(Bray, Gooskens, Kahn, Moses, &amp; Seekings, 2010; Mzolo, 2013)", "previouslyFormattedCitation" : "(Bray, Gooskens, Kahn, Moses, &amp; Seekings, 2010; Mzolo, 2013)"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Bray, Gooskens, Kahn, Moses, &amp; Seekings, 2010; Mzolo, 2013)</w:t>
      </w:r>
      <w:r w:rsidRPr="00A51407">
        <w:rPr>
          <w:rFonts w:cs="Times New Roman"/>
          <w:szCs w:val="24"/>
        </w:rPr>
        <w:fldChar w:fldCharType="end"/>
      </w:r>
      <w:r w:rsidRPr="00A51407">
        <w:rPr>
          <w:rFonts w:cs="Times New Roman"/>
          <w:szCs w:val="24"/>
        </w:rPr>
        <w:t>.</w:t>
      </w:r>
    </w:p>
    <w:p w14:paraId="6496296F" w14:textId="4C040BE7" w:rsidR="002B3D74" w:rsidRPr="00A51407" w:rsidRDefault="005F221E" w:rsidP="00F62117">
      <w:pPr>
        <w:rPr>
          <w:b/>
        </w:rPr>
      </w:pPr>
      <w:r w:rsidRPr="00A51407">
        <w:rPr>
          <w:b/>
        </w:rPr>
        <w:t>The relationship between adolescent age and their exposure to violence</w:t>
      </w:r>
    </w:p>
    <w:p w14:paraId="1E66B818" w14:textId="5CEC55CB" w:rsidR="002B3D74" w:rsidRPr="00A51407" w:rsidRDefault="002B3D74" w:rsidP="00352D9F">
      <w:pPr>
        <w:ind w:firstLine="720"/>
      </w:pPr>
      <w:r w:rsidRPr="00A51407">
        <w:t xml:space="preserve">Our results showed that age is associated with </w:t>
      </w:r>
      <w:r w:rsidR="00F00DFC" w:rsidRPr="00A51407">
        <w:t>more frequent</w:t>
      </w:r>
      <w:r w:rsidRPr="00A51407">
        <w:t xml:space="preserve"> exposure to </w:t>
      </w:r>
      <w:r w:rsidRPr="00A51407">
        <w:rPr>
          <w:i/>
        </w:rPr>
        <w:t>“poly-violence”</w:t>
      </w:r>
      <w:r w:rsidRPr="00A51407">
        <w:t xml:space="preserve"> in adolescents from disadvantaged communities in South Africa. This finding seems in </w:t>
      </w:r>
      <w:r w:rsidR="005F221E" w:rsidRPr="00A51407">
        <w:t xml:space="preserve">line </w:t>
      </w:r>
      <w:r w:rsidRPr="00A51407">
        <w:t xml:space="preserve">with evidence from high income countries where older children are more likely to be high poly-victims, compared to low poly-victims </w:t>
      </w:r>
      <w:r w:rsidRPr="00A51407">
        <w:fldChar w:fldCharType="begin" w:fldLock="1"/>
      </w:r>
      <w:r w:rsidRPr="00A51407">
        <w:instrText>ADDIN CSL_CITATION { "citationItems" : [ { "id" : "ITEM-1", "itemData" : { "DOI" : "10.1016/j.chiabu.2006.06.008", "author" : [ { "dropping-particle" : "", "family" : "Finkelhor", "given" : "D", "non-dropping-particle" : "", "parse-names" : false, "suffix" : "" }, { "dropping-particle" : "", "family" : "Ormrod", "given" : "Richard K", "non-dropping-particle" : "", "parse-names" : false, "suffix" : "" }, { "dropping-particle" : "", "family" : "Turner", "given" : "Heather A", "non-dropping-particle" : "", "parse-names" : false, "suffix" : "" } ], "container-title" : "Child Abuse &amp; Neglect", "id" : "ITEM-1", "issued" : { "date-parts" : [ [ "2007" ] ] }, "page" : "7-26", "title" : "Poly-victimization : A neglected component in child victimization", "type" : "article-journal", "volume" : "31" }, "uris" : [ "http://www.mendeley.com/documents/?uuid=b05a8779-2c42-4e8d-92fa-b44d12472779" ] } ], "mendeley" : { "formattedCitation" : "(Finkelhor et al., 2007)", "plainTextFormattedCitation" : "(Finkelhor et al., 2007)", "previouslyFormattedCitation" : "(Finkelhor et al., 2007)" }, "properties" : { "noteIndex" : 0 }, "schema" : "https://github.com/citation-style-language/schema/raw/master/csl-citation.json" }</w:instrText>
      </w:r>
      <w:r w:rsidRPr="00A51407">
        <w:fldChar w:fldCharType="separate"/>
      </w:r>
      <w:r w:rsidRPr="00A51407">
        <w:rPr>
          <w:noProof/>
        </w:rPr>
        <w:t>(Finkelhor et al., 2007)</w:t>
      </w:r>
      <w:r w:rsidRPr="00A51407">
        <w:fldChar w:fldCharType="end"/>
      </w:r>
      <w:r w:rsidRPr="00A51407">
        <w:t>.</w:t>
      </w:r>
      <w:r w:rsidRPr="00A51407">
        <w:rPr>
          <w:rStyle w:val="CommentReference"/>
        </w:rPr>
        <w:t xml:space="preserve">  </w:t>
      </w:r>
      <w:r w:rsidRPr="00A51407">
        <w:rPr>
          <w:rStyle w:val="CommentReference"/>
          <w:sz w:val="24"/>
        </w:rPr>
        <w:t>However, o</w:t>
      </w:r>
      <w:r w:rsidRPr="00A51407">
        <w:t xml:space="preserve">ur study focuses on past-month exposure to violence compared to life time or past-year exposure to violence </w:t>
      </w:r>
      <w:r w:rsidR="005F221E" w:rsidRPr="00A51407">
        <w:t xml:space="preserve">as </w:t>
      </w:r>
      <w:r w:rsidRPr="00A51407">
        <w:t xml:space="preserve">used in other studies </w:t>
      </w:r>
      <w:r w:rsidRPr="00A51407">
        <w:fldChar w:fldCharType="begin" w:fldLock="1"/>
      </w:r>
      <w:r w:rsidR="007F3CC0" w:rsidRPr="00A51407">
        <w:instrText>ADDIN CSL_CITATION { "citationItems" : [ { "id" : "ITEM-1", "itemData" : { "DOI" : "10.1016/j.chiabu.2006.06.008", "author" : [ { "dropping-particle" : "", "family" : "Finkelhor", "given" : "D", "non-dropping-particle" : "", "parse-names" : false, "suffix" : "" }, { "dropping-particle" : "", "family" : "Ormrod", "given" : "Richard K", "non-dropping-particle" : "", "parse-names" : false, "suffix" : "" }, { "dropping-particle" : "", "family" : "Turner", "given" : "Heather A", "non-dropping-particle" : "", "parse-names" : false, "suffix" : "" } ], "container-title" : "Child Abuse &amp; Neglect", "id" : "ITEM-1", "issued" : { "date-parts" : [ [ "2007" ] ] }, "page" : "7-26", "title" : "Poly-victimization : A neglected component in child victimization", "type" : "article-journal", "volume" : "31" }, "uris" : [ "http://www.mendeley.com/documents/?uuid=b05a8779-2c42-4e8d-92fa-b44d12472779" ] } ], "mendeley" : { "formattedCitation" : "(Finkelhor et al., 2007)", "plainTextFormattedCitation" : "(Finkelhor et al., 2007)", "previouslyFormattedCitation" : "(Finkelhor et al., 2007)" }, "properties" : { "noteIndex" : 0 }, "schema" : "https://github.com/citation-style-language/schema/raw/master/csl-citation.json" }</w:instrText>
      </w:r>
      <w:r w:rsidRPr="00A51407">
        <w:fldChar w:fldCharType="separate"/>
      </w:r>
      <w:r w:rsidR="00A8129A" w:rsidRPr="00A51407">
        <w:rPr>
          <w:noProof/>
        </w:rPr>
        <w:t>(Finkelhor et al., 2007)</w:t>
      </w:r>
      <w:r w:rsidRPr="00A51407">
        <w:fldChar w:fldCharType="end"/>
      </w:r>
      <w:r w:rsidRPr="00A51407">
        <w:t>. Thus our finding suggest</w:t>
      </w:r>
      <w:r w:rsidR="005F221E" w:rsidRPr="00A51407">
        <w:t>s</w:t>
      </w:r>
      <w:r w:rsidRPr="00A51407">
        <w:t xml:space="preserve"> that adolescents’ </w:t>
      </w:r>
      <w:r w:rsidR="00FD19AB" w:rsidRPr="00A51407">
        <w:t xml:space="preserve">risk to higher levels of </w:t>
      </w:r>
      <w:r w:rsidRPr="00A51407">
        <w:t>exposure to</w:t>
      </w:r>
      <w:r w:rsidR="00FD19AB" w:rsidRPr="00A51407">
        <w:t xml:space="preserve"> </w:t>
      </w:r>
      <w:r w:rsidR="00FD19AB" w:rsidRPr="00A51407">
        <w:rPr>
          <w:i/>
        </w:rPr>
        <w:t xml:space="preserve">“poly-violence” </w:t>
      </w:r>
      <w:r w:rsidRPr="00A51407">
        <w:t xml:space="preserve">is not only due to their longer lifespan, compared with younger children. </w:t>
      </w:r>
      <w:r w:rsidR="00FD19AB" w:rsidRPr="00A51407">
        <w:t xml:space="preserve">This </w:t>
      </w:r>
      <w:r w:rsidRPr="00A51407">
        <w:t xml:space="preserve">risk </w:t>
      </w:r>
      <w:r w:rsidR="00D21C9B" w:rsidRPr="00A51407">
        <w:t xml:space="preserve">of </w:t>
      </w:r>
      <w:r w:rsidRPr="00A51407">
        <w:t>experienc</w:t>
      </w:r>
      <w:r w:rsidR="00D21C9B" w:rsidRPr="00A51407">
        <w:t>ing</w:t>
      </w:r>
      <w:r w:rsidRPr="00A51407">
        <w:t xml:space="preserve"> </w:t>
      </w:r>
      <w:r w:rsidR="00F00DFC" w:rsidRPr="00A51407">
        <w:t>more frequent</w:t>
      </w:r>
      <w:r w:rsidR="00FD19AB" w:rsidRPr="00A51407">
        <w:t xml:space="preserve"> </w:t>
      </w:r>
      <w:r w:rsidR="00FD19AB" w:rsidRPr="00A51407">
        <w:rPr>
          <w:i/>
        </w:rPr>
        <w:t xml:space="preserve">“poly-violence” </w:t>
      </w:r>
      <w:r w:rsidR="00CB5F8A" w:rsidRPr="00A51407">
        <w:t>in the past month</w:t>
      </w:r>
      <w:r w:rsidR="00CB5F8A" w:rsidRPr="00A51407">
        <w:rPr>
          <w:i/>
        </w:rPr>
        <w:t xml:space="preserve"> </w:t>
      </w:r>
      <w:r w:rsidRPr="00A51407">
        <w:t xml:space="preserve">might be explained by </w:t>
      </w:r>
      <w:r w:rsidR="00352D9F" w:rsidRPr="00A51407">
        <w:t xml:space="preserve">a wider range of movement and </w:t>
      </w:r>
      <w:r w:rsidR="00D21C9B" w:rsidRPr="00A51407">
        <w:t xml:space="preserve">more </w:t>
      </w:r>
      <w:r w:rsidR="00352D9F" w:rsidRPr="00A51407">
        <w:t>contact with peers</w:t>
      </w:r>
      <w:r w:rsidR="009E6092" w:rsidRPr="00A51407">
        <w:t xml:space="preserve">; adolescents </w:t>
      </w:r>
      <w:r w:rsidR="00A97DA5" w:rsidRPr="00A51407">
        <w:t>tend to be</w:t>
      </w:r>
      <w:r w:rsidR="00352D9F" w:rsidRPr="00A51407">
        <w:t xml:space="preserve"> </w:t>
      </w:r>
      <w:r w:rsidR="00A97DA5" w:rsidRPr="00A51407">
        <w:t xml:space="preserve">less </w:t>
      </w:r>
      <w:r w:rsidR="00352D9F" w:rsidRPr="00A51407">
        <w:t xml:space="preserve">well monitored by caregivers due to increasing levels of autonomy among </w:t>
      </w:r>
      <w:r w:rsidR="0042192D" w:rsidRPr="00A51407">
        <w:t xml:space="preserve">older </w:t>
      </w:r>
      <w:r w:rsidR="00352D9F" w:rsidRPr="00A51407">
        <w:t>adolescents</w:t>
      </w:r>
      <w:r w:rsidR="00A97DA5" w:rsidRPr="00A51407">
        <w:t xml:space="preserve"> </w:t>
      </w:r>
      <w:r w:rsidR="00352D9F" w:rsidRPr="00A51407">
        <w:t xml:space="preserve">compared to </w:t>
      </w:r>
      <w:r w:rsidR="0042192D" w:rsidRPr="00A51407">
        <w:t>younger ones</w:t>
      </w:r>
      <w:r w:rsidR="00352D9F" w:rsidRPr="00A51407">
        <w:t>.</w:t>
      </w:r>
    </w:p>
    <w:p w14:paraId="216F5F94" w14:textId="77777777" w:rsidR="00017F8E" w:rsidRPr="00A51407" w:rsidRDefault="00E7207D" w:rsidP="00D35DE1">
      <w:pPr>
        <w:spacing w:after="0"/>
        <w:rPr>
          <w:b/>
        </w:rPr>
      </w:pPr>
      <w:r w:rsidRPr="00A51407">
        <w:rPr>
          <w:b/>
        </w:rPr>
        <w:t>Implications and Limitations</w:t>
      </w:r>
    </w:p>
    <w:p w14:paraId="56BA3EC9" w14:textId="77777777" w:rsidR="009345C5" w:rsidRPr="00A51407" w:rsidRDefault="006F0095" w:rsidP="009345C5">
      <w:pPr>
        <w:ind w:firstLine="708"/>
        <w:rPr>
          <w:i/>
          <w:lang w:val="en-GB"/>
        </w:rPr>
      </w:pPr>
      <w:r w:rsidRPr="00A51407">
        <w:t xml:space="preserve">The study has several limitations. </w:t>
      </w:r>
      <w:r w:rsidR="009579C0" w:rsidRPr="00A51407">
        <w:t xml:space="preserve">First, </w:t>
      </w:r>
      <w:r w:rsidR="004C0A7F" w:rsidRPr="00A51407">
        <w:t>a</w:t>
      </w:r>
      <w:r w:rsidR="00F12AF9" w:rsidRPr="00A51407">
        <w:t xml:space="preserve"> purposive sampling</w:t>
      </w:r>
      <w:r w:rsidR="004C0A7F" w:rsidRPr="00A51407">
        <w:t xml:space="preserve"> approach was </w:t>
      </w:r>
      <w:r w:rsidR="007C13A7" w:rsidRPr="00A51407">
        <w:t>applied</w:t>
      </w:r>
      <w:r w:rsidR="00F12AF9" w:rsidRPr="00A51407">
        <w:t>. A</w:t>
      </w:r>
      <w:r w:rsidR="0039142E" w:rsidRPr="00A51407">
        <w:t xml:space="preserve">dolescents were </w:t>
      </w:r>
      <w:r w:rsidR="0056777F" w:rsidRPr="00A51407">
        <w:t>recruited from</w:t>
      </w:r>
      <w:r w:rsidR="0039142E" w:rsidRPr="00A51407">
        <w:t xml:space="preserve"> schools</w:t>
      </w:r>
      <w:r w:rsidR="0068609D" w:rsidRPr="00A51407">
        <w:t>, community guides</w:t>
      </w:r>
      <w:r w:rsidR="0039142E" w:rsidRPr="00A51407">
        <w:t xml:space="preserve"> and social workers </w:t>
      </w:r>
      <w:r w:rsidR="009D2D8A" w:rsidRPr="00A51407">
        <w:t>based on knowledge of</w:t>
      </w:r>
      <w:r w:rsidR="0039142E" w:rsidRPr="00A51407">
        <w:t xml:space="preserve"> relational issues at home. </w:t>
      </w:r>
      <w:r w:rsidR="00F12AF9" w:rsidRPr="00A51407">
        <w:t>Furthermore, f</w:t>
      </w:r>
      <w:r w:rsidR="0039142E" w:rsidRPr="00A51407">
        <w:t xml:space="preserve">amilies were </w:t>
      </w:r>
      <w:r w:rsidR="0068609D" w:rsidRPr="00A51407">
        <w:t xml:space="preserve">selected </w:t>
      </w:r>
      <w:r w:rsidR="0039142E" w:rsidRPr="00A51407">
        <w:t xml:space="preserve">using a screening tool </w:t>
      </w:r>
      <w:r w:rsidR="009D2D8A" w:rsidRPr="00A51407">
        <w:t xml:space="preserve">which asked </w:t>
      </w:r>
      <w:r w:rsidR="0039142E" w:rsidRPr="00A51407">
        <w:t xml:space="preserve">about past arguments in the home. </w:t>
      </w:r>
      <w:r w:rsidR="00F12AF9" w:rsidRPr="00A51407">
        <w:t>However</w:t>
      </w:r>
      <w:r w:rsidR="00BA4969" w:rsidRPr="00A51407">
        <w:t xml:space="preserve">, </w:t>
      </w:r>
      <w:r w:rsidR="003869F2" w:rsidRPr="00A51407">
        <w:t>our recruitment and</w:t>
      </w:r>
      <w:r w:rsidR="00F12AF9" w:rsidRPr="00A51407">
        <w:t xml:space="preserve"> </w:t>
      </w:r>
      <w:r w:rsidR="003869F2" w:rsidRPr="00A51407">
        <w:t xml:space="preserve">selection procedures </w:t>
      </w:r>
      <w:r w:rsidR="00BA4969" w:rsidRPr="00A51407">
        <w:t xml:space="preserve">allowed for </w:t>
      </w:r>
      <w:r w:rsidR="002B29C8" w:rsidRPr="00A51407">
        <w:t xml:space="preserve">the </w:t>
      </w:r>
      <w:r w:rsidR="00BA4969" w:rsidRPr="00A51407">
        <w:t xml:space="preserve">inclusion </w:t>
      </w:r>
      <w:r w:rsidR="00DB4467" w:rsidRPr="00A51407">
        <w:t xml:space="preserve">of </w:t>
      </w:r>
      <w:r w:rsidR="00BA4969" w:rsidRPr="00A51407">
        <w:t xml:space="preserve">very vulnerable adolescents and their families. </w:t>
      </w:r>
      <w:r w:rsidR="00F12AF9" w:rsidRPr="00A51407">
        <w:t>Second</w:t>
      </w:r>
      <w:r w:rsidR="009579C0" w:rsidRPr="00A51407">
        <w:t xml:space="preserve">, baseline characteristics showed that adolescents in the sample </w:t>
      </w:r>
      <w:r w:rsidR="009D2D8A" w:rsidRPr="00A51407">
        <w:t>were simultaneously disadvantaged in other ways</w:t>
      </w:r>
      <w:r w:rsidR="009579C0" w:rsidRPr="00A51407">
        <w:t xml:space="preserve"> (attending poorly-resourced schools, experiencing family poverty etc</w:t>
      </w:r>
      <w:r w:rsidR="004617B5" w:rsidRPr="00A51407">
        <w:t>.)</w:t>
      </w:r>
      <w:r w:rsidR="009579C0" w:rsidRPr="00A51407">
        <w:t xml:space="preserve"> Hence, </w:t>
      </w:r>
      <w:r w:rsidR="00EB5BE1" w:rsidRPr="00A51407">
        <w:t xml:space="preserve">it is likely that </w:t>
      </w:r>
      <w:r w:rsidR="009579C0" w:rsidRPr="00A51407">
        <w:t xml:space="preserve">findings on the educational delay of adolescents may </w:t>
      </w:r>
      <w:r w:rsidR="00BD0AF9" w:rsidRPr="00A51407">
        <w:t xml:space="preserve">not be </w:t>
      </w:r>
      <w:r w:rsidR="009579C0" w:rsidRPr="00A51407">
        <w:lastRenderedPageBreak/>
        <w:t>explained by exposure to violence</w:t>
      </w:r>
      <w:r w:rsidR="00EF0DAC" w:rsidRPr="00A51407">
        <w:t xml:space="preserve"> alone</w:t>
      </w:r>
      <w:r w:rsidR="009579C0" w:rsidRPr="00A51407">
        <w:t>.</w:t>
      </w:r>
      <w:r w:rsidR="00040DB1" w:rsidRPr="00A51407">
        <w:t xml:space="preserve"> </w:t>
      </w:r>
      <w:r w:rsidR="00F12AF9" w:rsidRPr="00A51407">
        <w:t>Third</w:t>
      </w:r>
      <w:r w:rsidR="009579C0" w:rsidRPr="00A51407">
        <w:t>,</w:t>
      </w:r>
      <w:r w:rsidR="00C720EB" w:rsidRPr="00A51407">
        <w:t xml:space="preserve"> </w:t>
      </w:r>
      <w:r w:rsidR="00F12AF9" w:rsidRPr="00A51407">
        <w:t>the</w:t>
      </w:r>
      <w:r w:rsidR="005353A0" w:rsidRPr="00A51407">
        <w:t xml:space="preserve"> six measures</w:t>
      </w:r>
      <w:r w:rsidR="00BA4969" w:rsidRPr="00A51407">
        <w:t xml:space="preserve"> </w:t>
      </w:r>
      <w:r w:rsidR="00B61368" w:rsidRPr="00A51407">
        <w:t xml:space="preserve">of </w:t>
      </w:r>
      <w:r w:rsidR="00051C8E" w:rsidRPr="00A51407">
        <w:t>exposure to violence</w:t>
      </w:r>
      <w:r w:rsidR="00B61368" w:rsidRPr="00A51407">
        <w:t xml:space="preserve"> </w:t>
      </w:r>
      <w:r w:rsidR="0056777F" w:rsidRPr="00A51407">
        <w:t xml:space="preserve">used </w:t>
      </w:r>
      <w:r w:rsidR="00C720EB" w:rsidRPr="00A51407">
        <w:t>adolescents</w:t>
      </w:r>
      <w:r w:rsidR="006C5320" w:rsidRPr="00A51407">
        <w:t>’</w:t>
      </w:r>
      <w:r w:rsidR="00C720EB" w:rsidRPr="00A51407">
        <w:t xml:space="preserve"> self-report</w:t>
      </w:r>
      <w:r w:rsidR="00463B41" w:rsidRPr="00A51407">
        <w:t>s</w:t>
      </w:r>
      <w:r w:rsidR="009579C0" w:rsidRPr="00A51407">
        <w:t xml:space="preserve">. </w:t>
      </w:r>
      <w:r w:rsidR="00CE58B0" w:rsidRPr="00A51407">
        <w:t xml:space="preserve">Self-report has often been criticized for being subject to recall bias. </w:t>
      </w:r>
      <w:r w:rsidR="005353A0" w:rsidRPr="00A51407">
        <w:t>Compared</w:t>
      </w:r>
      <w:r w:rsidR="00BA4969" w:rsidRPr="00A51407">
        <w:t xml:space="preserve"> to other studies using past year or lifetime exposure to violence</w:t>
      </w:r>
      <w:r w:rsidR="006220FD" w:rsidRPr="00A51407">
        <w:t>,</w:t>
      </w:r>
      <w:r w:rsidR="009579C0" w:rsidRPr="00A51407">
        <w:t xml:space="preserve"> </w:t>
      </w:r>
      <w:r w:rsidR="00CE58B0" w:rsidRPr="00A51407">
        <w:t xml:space="preserve">this study used past month report. The risk of </w:t>
      </w:r>
      <w:r w:rsidR="009579C0" w:rsidRPr="00A51407">
        <w:t xml:space="preserve">recall bias </w:t>
      </w:r>
      <w:r w:rsidR="00BA4969" w:rsidRPr="00A51407">
        <w:t xml:space="preserve">was </w:t>
      </w:r>
      <w:r w:rsidR="00CE58B0" w:rsidRPr="00A51407">
        <w:t xml:space="preserve">thus </w:t>
      </w:r>
      <w:r w:rsidR="00663863" w:rsidRPr="00A51407">
        <w:t>plausibly</w:t>
      </w:r>
      <w:r w:rsidR="00BA4969" w:rsidRPr="00A51407">
        <w:t xml:space="preserve"> low, allowing us to identify very vulnerable adolescents. </w:t>
      </w:r>
      <w:r w:rsidR="00040DB1" w:rsidRPr="00A51407">
        <w:t xml:space="preserve">Furthermore, the use of ACASI </w:t>
      </w:r>
      <w:r w:rsidR="005353A0" w:rsidRPr="00A51407">
        <w:t xml:space="preserve">in the violence sections of the questionnaire allowed us to reduce adolescents’ social </w:t>
      </w:r>
      <w:r w:rsidR="00040DB1" w:rsidRPr="00A51407">
        <w:t xml:space="preserve">desirability bias. </w:t>
      </w:r>
    </w:p>
    <w:p w14:paraId="3E56E781" w14:textId="77777777" w:rsidR="00500E24" w:rsidRPr="00A51407" w:rsidRDefault="00500E24" w:rsidP="00500E24">
      <w:pPr>
        <w:ind w:firstLine="708"/>
        <w:rPr>
          <w:rFonts w:cs="Times New Roman"/>
          <w:szCs w:val="24"/>
        </w:rPr>
      </w:pPr>
      <w:r w:rsidRPr="00A51407">
        <w:rPr>
          <w:rFonts w:cs="Times New Roman"/>
          <w:szCs w:val="24"/>
        </w:rPr>
        <w:t xml:space="preserve">Fourth, period of reference for all the measures recording exposure to violence was adapted to “in the past month” due to the RCT design and the intention to reduce participants’ recall bias. Although it is plausible that exposure to violence changes from one month the next month, it is likely that certain practices leading to violence exposure in the home, such as harsh parenting occurred as a consistent behaviour over the years </w:t>
      </w:r>
      <w:r w:rsidRPr="00A51407">
        <w:rPr>
          <w:rFonts w:cs="Times New Roman"/>
          <w:szCs w:val="24"/>
        </w:rPr>
        <w:fldChar w:fldCharType="begin" w:fldLock="1"/>
      </w:r>
      <w:r w:rsidRPr="00A51407">
        <w:rPr>
          <w:rFonts w:cs="Times New Roman"/>
          <w:szCs w:val="24"/>
        </w:rPr>
        <w:instrText>ADDIN CSL_CITATION { "citationItems" : [ { "id" : "ITEM-1", "itemData" : { "DOI" : "10.1016/j.jadohealth.2016.08.016", "ISSN" : "1054-139X", "author" : [ { "dropping-particle" : "", "family" : "Meinck", "given" : "Franziska", "non-dropping-particle" : "", "parse-names" : false, "suffix" : "" }, { "dropping-particle" : "", "family" : "Cluver", "given" : "Lucie Dale", "non-dropping-particle" : "", "parse-names" : false, "suffix" : "" }, { "dropping-particle" : "", "family" : "Orkin", "given" : "Frederick Mark", "non-dropping-particle" : "", "parse-names" : false, "suffix" : "" }, { "dropping-particle" : "", "family" : "Kuo", "given" : "Caroline", "non-dropping-particle" : "", "parse-names" : false, "suffix" : "" }, { "dropping-particle" : "", "family" : "Sharma", "given" : "Amogh Dhar", "non-dropping-particle" : "", "parse-names" : false, "suffix" : "" }, { "dropping-particle" : "", "family" : "Hensels", "given" : "Imca Sifra", "non-dropping-particle" : "", "parse-names" : false, "suffix" : "" }, { "dropping-particle" : "", "family" : "Sherr", "given" : "Lorraine", "non-dropping-particle" : "", "parse-names" : false, "suffix" : "" } ], "container-title" : "Journal of Adolescent Health", "id" : "ITEM-1", "issue" : "1", "issued" : { "date-parts" : [ [ "2016" ] ] }, "page" : "57-64", "publisher" : "Elsevier Inc.", "title" : "Pathways From Family Disadvantage via Abusive Parenting and Caregiver Mental Health to Adolescent Health Risks in South Africa", "type" : "article-journal", "volume" : "60" }, "uris" : [ "http://www.mendeley.com/documents/?uuid=28e21e06-8628-492e-a709-3c361c7d21e3" ] } ], "mendeley" : { "formattedCitation" : "(Meinck, Cluver, Orkin, et al., 2016)", "plainTextFormattedCitation" : "(Meinck, Cluver, Orkin, et al., 2016)", "previouslyFormattedCitation" : "(Meinck, Cluver, Orkin, et al., 2016)" }, "properties" : { "noteIndex" : 0 }, "schema" : "https://github.com/citation-style-language/schema/raw/master/csl-citation.json" }</w:instrText>
      </w:r>
      <w:r w:rsidRPr="00A51407">
        <w:rPr>
          <w:rFonts w:cs="Times New Roman"/>
          <w:szCs w:val="24"/>
        </w:rPr>
        <w:fldChar w:fldCharType="separate"/>
      </w:r>
      <w:r w:rsidRPr="00A51407">
        <w:rPr>
          <w:rFonts w:cs="Times New Roman"/>
          <w:noProof/>
          <w:szCs w:val="24"/>
        </w:rPr>
        <w:t>(Meinck, Cluver, Orkin, et al., 2016)</w:t>
      </w:r>
      <w:r w:rsidRPr="00A51407">
        <w:rPr>
          <w:rFonts w:cs="Times New Roman"/>
          <w:szCs w:val="24"/>
        </w:rPr>
        <w:fldChar w:fldCharType="end"/>
      </w:r>
      <w:r w:rsidRPr="00A51407">
        <w:rPr>
          <w:rFonts w:cs="Times New Roman"/>
          <w:szCs w:val="24"/>
        </w:rPr>
        <w:t xml:space="preserve">. Similarly, adolescents came from contexts characterized by deep-rooted community violence. Thus, past-month exposure to school and community violence may be indicative of long-term exposure to violence. Fifth, the time period of the present study (5 to 9 months) is not long enough to understand the medium and long-term effects of adolescents’ exposure to violence on education.  Although all follow-up interviews were conducted during the next academic year, compared to baseline interviews, we only measured a snapshot of adolescents’ experiences. It is of course plausible that school delay had occurred over the years prior to our study; baseline descriptive results showed that more than a third of all adolescents in the sample were already enrolled in at least one grade lower than the one corresponding to their age. As previously mentioned, it is also plausible that exposure to violence is likely to have happened more than a month before our baseline data collection, which might have affected adolescents’ educational outcomes before the beginning of the study. However, this study does not claim any causal relationship between violence and school delay. In contrast, this investigation draws conclusions </w:t>
      </w:r>
      <w:r w:rsidRPr="00A51407">
        <w:rPr>
          <w:rFonts w:cs="Times New Roman"/>
          <w:szCs w:val="24"/>
        </w:rPr>
        <w:lastRenderedPageBreak/>
        <w:t xml:space="preserve">about what may be possible based on a cross-sectional analysis. This is a first step to better understanding the associations between violence, socioeconomic disadvantage and school delay. </w:t>
      </w:r>
    </w:p>
    <w:p w14:paraId="2641D4CD" w14:textId="77777777" w:rsidR="00354F52" w:rsidRPr="00783955" w:rsidRDefault="00354F52" w:rsidP="00354F52">
      <w:pPr>
        <w:ind w:firstLine="720"/>
        <w:rPr>
          <w:rFonts w:cs="Times New Roman"/>
          <w:szCs w:val="24"/>
          <w:shd w:val="clear" w:color="auto" w:fill="00FF00"/>
        </w:rPr>
      </w:pPr>
      <w:r w:rsidRPr="00783955">
        <w:rPr>
          <w:rFonts w:cs="Times New Roman"/>
          <w:szCs w:val="24"/>
        </w:rPr>
        <w:t xml:space="preserve">A small proportion (n=31) of the sample did not report being exposed to multiple types of violence including four adolescents who reported no violence exposure at all. However, the analysis used in the present study yielded two distinct profiles, grouping all adolescents in the sample based on the frequency of exposure to poly-violence. This is something that has occurred in other studies. For instance, in </w:t>
      </w:r>
      <w:r w:rsidRPr="00783955">
        <w:rPr>
          <w:rFonts w:cs="Times New Roman"/>
          <w:szCs w:val="24"/>
        </w:rPr>
        <w:fldChar w:fldCharType="begin" w:fldLock="1"/>
      </w:r>
      <w:r w:rsidRPr="00783955">
        <w:rPr>
          <w:rFonts w:cs="Times New Roman"/>
          <w:szCs w:val="24"/>
        </w:rPr>
        <w:instrText>ADDIN CSL_CITATION { "citationItems" : [ { "id" : "ITEM-1", "itemData" : { "DOI" : "10.1002/jcop.20019", "author" : [ { "dropping-particle" : "", "family" : "Flannery", "given" : "Daniel J", "non-dropping-particle" : "", "parse-names" : false, "suffix" : "" }, { "dropping-particle" : "", "family" : "Wester", "given" : "Kelly L", "non-dropping-particle" : "", "parse-names" : false, "suffix" : "" }, { "dropping-particle" : "", "family" : "Singer", "given" : "Mark I", "non-dropping-particle" : "", "parse-names" : false, "suffix" : "" } ], "container-title" : "Journal of Community Psychology", "id" : "ITEM-1", "issue" : "5", "issued" : { "date-parts" : [ [ "2004" ] ] }, "page" : "559-573", "title" : "Impact of exposure to violence in school on child and mental health and behavior", "type" : "article-journal", "volume" : "32" }, "uris" : [ "http://www.mendeley.com/documents/?uuid=9efb2001-d088-47a9-9c39-497cfc7a7b22" ] }, { "id" : "ITEM-2", "itemData" : { "DOI" : "10.1207/s15374424jccp3303", "author" : [ { "dropping-particle" : "", "family" : "Gorman-smith", "given" : "Deborah", "non-dropping-particle" : "", "parse-names" : false, "suffix" : "" }, { "dropping-particle" : "", "family" : "Henry", "given" : "David B", "non-dropping-particle" : "", "parse-names" : false, "suffix" : "" }, { "dropping-particle" : "", "family" : "Tolan", "given" : "Patrick H", "non-dropping-particle" : "", "parse-names" : false, "suffix" : "" }, { "dropping-particle" : "", "family" : "Henry", "given" : "David B", "non-dropping-particle" : "", "parse-names" : false, "suffix" : "" }, { "dropping-particle" : "", "family" : "Tolan", "given" : "Patrick H", "non-dropping-particle" : "", "parse-names" : false, "suffix" : "" }, { "dropping-particle" : "", "family" : "Gorman-smith", "given" : "Deborah", "non-dropping-particle" : "", "parse-names" : false, "suffix" : "" }, { "dropping-particle" : "", "family" : "Henry", "given" : "David B", "non-dropping-particle" : "", "parse-names" : false, "suffix" : "" }, { "dropping-particle" : "", "family" : "Tolan", "given" : "Patrick H", "non-dropping-particle" : "", "parse-names" : false, "suffix" : "" } ], "container-title" : "Journal of Clinical Child and Adolescent Psychology", "id" : "ITEM-2", "issue" : "3", "issued" : { "date-parts" : [ [ "2004" ] ] }, "page" : "439-449", "title" : "Exposure to Community Violence and Violence Perpetration : The Protective Effects of Family Functioning Exposure to Community Violence and Violence Perpetration : The Protective Effects of Family Functioning", "type" : "article-journal", "volume" : "33" }, "uris" : [ "http://www.mendeley.com/documents/?uuid=6d453850-becf-47c7-9d17-7a9985605e0f" ] }, { "id" : "ITEM-3", "itemData" : { "author" : [ { "dropping-particle" : "", "family" : "Yorohan", "given" : "R", "non-dropping-particle" : "", "parse-names" : false, "suffix" : "" } ], "id" : "ITEM-3", "issued" : { "date-parts" : [ [ "2011" ] ] }, "publisher" : "Istanbul Bilgi University", "title" : "The relationship between exposure to violence, acceptance of violence and engagement in violence: A study of Turkish adolescence [unpublished]. University. 2011.", "type" : "thesis" }, "uris" : [ "http://www.mendeley.com/documents/?uuid=83d9dade-8e42-458a-a9ec-59ede150f940" ] } ], "mendeley" : { "formattedCitation" : "(Flannery, Wester, &amp; Singer, 2004; Gorman-smith et al., 2004; Yorohan, 2011)", "manualFormatting" : "Flannery, Wester, &amp; Singer (2004), Gorman-smith et al. (2004) and Yorohan (2011", "plainTextFormattedCitation" : "(Flannery, Wester, &amp; Singer, 2004; Gorman-smith et al., 2004; Yorohan, 2011)", "previouslyFormattedCitation" : "(Flannery, Wester, &amp; Singer, 2004; Gorman-smith et al., 2004; Yorohan, 2011)" }, "properties" : { "noteIndex" : 0 }, "schema" : "https://github.com/citation-style-language/schema/raw/master/csl-citation.json" }</w:instrText>
      </w:r>
      <w:r w:rsidRPr="00783955">
        <w:rPr>
          <w:rFonts w:cs="Times New Roman"/>
          <w:szCs w:val="24"/>
        </w:rPr>
        <w:fldChar w:fldCharType="separate"/>
      </w:r>
      <w:r w:rsidRPr="00783955">
        <w:rPr>
          <w:rFonts w:cs="Times New Roman"/>
          <w:noProof/>
          <w:szCs w:val="24"/>
        </w:rPr>
        <w:t>Flannery, Wester, &amp; Singer (2004), Gorman-smith et al. (2004) and Yorohan (2011</w:t>
      </w:r>
      <w:r w:rsidRPr="00783955">
        <w:rPr>
          <w:rFonts w:cs="Times New Roman"/>
          <w:szCs w:val="24"/>
        </w:rPr>
        <w:fldChar w:fldCharType="end"/>
      </w:r>
      <w:r w:rsidRPr="00783955">
        <w:rPr>
          <w:rFonts w:cs="Times New Roman"/>
          <w:szCs w:val="24"/>
        </w:rPr>
        <w:t xml:space="preserve">), children not exposed or exposed to one form of violence have constantly been grouped with other children exposed to multiple types of violence in a low frequent manner. These children have been considered as children exposed to ‘low’ levels of violence </w:t>
      </w:r>
      <w:r w:rsidRPr="00783955">
        <w:rPr>
          <w:rFonts w:cs="Times New Roman"/>
          <w:szCs w:val="24"/>
        </w:rPr>
        <w:fldChar w:fldCharType="begin" w:fldLock="1"/>
      </w:r>
      <w:r w:rsidRPr="00783955">
        <w:rPr>
          <w:rFonts w:cs="Times New Roman"/>
          <w:szCs w:val="24"/>
        </w:rPr>
        <w:instrText>ADDIN CSL_CITATION { "citationItems" : [ { "id" : "ITEM-1", "itemData" : { "DOI" : "10.1002/jcop.20019", "author" : [ { "dropping-particle" : "", "family" : "Flannery", "given" : "Daniel J", "non-dropping-particle" : "", "parse-names" : false, "suffix" : "" }, { "dropping-particle" : "", "family" : "Wester", "given" : "Kelly L", "non-dropping-particle" : "", "parse-names" : false, "suffix" : "" }, { "dropping-particle" : "", "family" : "Singer", "given" : "Mark I", "non-dropping-particle" : "", "parse-names" : false, "suffix" : "" } ], "container-title" : "Journal of Community Psychology", "id" : "ITEM-1", "issue" : "5", "issued" : { "date-parts" : [ [ "2004" ] ] }, "page" : "559-573", "title" : "Impact of exposure to violence in school on child and mental health and behavior", "type" : "article-journal", "volume" : "32" }, "uris" : [ "http://www.mendeley.com/documents/?uuid=9efb2001-d088-47a9-9c39-497cfc7a7b22" ] }, { "id" : "ITEM-2", "itemData" : { "DOI" : "10.1207/s15374424jccp3303", "author" : [ { "dropping-particle" : "", "family" : "Gorman-smith", "given" : "Deborah", "non-dropping-particle" : "", "parse-names" : false, "suffix" : "" }, { "dropping-particle" : "", "family" : "Henry", "given" : "David B", "non-dropping-particle" : "", "parse-names" : false, "suffix" : "" }, { "dropping-particle" : "", "family" : "Tolan", "given" : "Patrick H", "non-dropping-particle" : "", "parse-names" : false, "suffix" : "" }, { "dropping-particle" : "", "family" : "Henry", "given" : "David B", "non-dropping-particle" : "", "parse-names" : false, "suffix" : "" }, { "dropping-particle" : "", "family" : "Tolan", "given" : "Patrick H", "non-dropping-particle" : "", "parse-names" : false, "suffix" : "" }, { "dropping-particle" : "", "family" : "Gorman-smith", "given" : "Deborah", "non-dropping-particle" : "", "parse-names" : false, "suffix" : "" }, { "dropping-particle" : "", "family" : "Henry", "given" : "David B", "non-dropping-particle" : "", "parse-names" : false, "suffix" : "" }, { "dropping-particle" : "", "family" : "Tolan", "given" : "Patrick H", "non-dropping-particle" : "", "parse-names" : false, "suffix" : "" } ], "container-title" : "Journal of Clinical Child and Adolescent Psychology", "id" : "ITEM-2", "issue" : "3", "issued" : { "date-parts" : [ [ "2004" ] ] }, "page" : "439-449", "title" : "Exposure to Community Violence and Violence Perpetration : The Protective Effects of Family Functioning Exposure to Community Violence and Violence Perpetration : The Protective Effects of Family Functioning", "type" : "article-journal", "volume" : "33" }, "uris" : [ "http://www.mendeley.com/documents/?uuid=6d453850-becf-47c7-9d17-7a9985605e0f" ] }, { "id" : "ITEM-3", "itemData" : { "author" : [ { "dropping-particle" : "", "family" : "Yorohan", "given" : "R", "non-dropping-particle" : "", "parse-names" : false, "suffix" : "" } ], "id" : "ITEM-3", "issued" : { "date-parts" : [ [ "2011" ] ] }, "publisher" : "Istanbul Bilgi University", "title" : "The relationship between exposure to violence, acceptance of violence and engagement in violence: A study of Turkish adolescence [unpublished]. University. 2011.", "type" : "thesis" }, "uris" : [ "http://www.mendeley.com/documents/?uuid=83d9dade-8e42-458a-a9ec-59ede150f940" ] } ], "mendeley" : { "formattedCitation" : "(Flannery et al., 2004; Gorman-smith et al., 2004; Yorohan, 2011)", "plainTextFormattedCitation" : "(Flannery et al., 2004; Gorman-smith et al., 2004; Yorohan, 2011)", "previouslyFormattedCitation" : "(Flannery et al., 2004; Gorman-smith et al., 2004; Yorohan, 2011)" }, "properties" : { "noteIndex" : 0 }, "schema" : "https://github.com/citation-style-language/schema/raw/master/csl-citation.json" }</w:instrText>
      </w:r>
      <w:r w:rsidRPr="00783955">
        <w:rPr>
          <w:rFonts w:cs="Times New Roman"/>
          <w:szCs w:val="24"/>
        </w:rPr>
        <w:fldChar w:fldCharType="separate"/>
      </w:r>
      <w:r w:rsidRPr="00783955">
        <w:rPr>
          <w:rFonts w:cs="Times New Roman"/>
          <w:noProof/>
          <w:szCs w:val="24"/>
        </w:rPr>
        <w:t>(Flannery et al., 2004; Gorman-smith et al., 2004; Yorohan, 2011)</w:t>
      </w:r>
      <w:r w:rsidRPr="00783955">
        <w:rPr>
          <w:rFonts w:cs="Times New Roman"/>
          <w:szCs w:val="24"/>
        </w:rPr>
        <w:fldChar w:fldCharType="end"/>
      </w:r>
      <w:r w:rsidRPr="00783955">
        <w:rPr>
          <w:rFonts w:cs="Times New Roman"/>
          <w:szCs w:val="24"/>
        </w:rPr>
        <w:t>. However, our own study</w:t>
      </w:r>
      <w:r w:rsidRPr="00783955">
        <w:rPr>
          <w:rFonts w:cs="Times New Roman"/>
          <w:szCs w:val="24"/>
          <w:shd w:val="clear" w:color="auto" w:fill="00FF00"/>
        </w:rPr>
        <w:t xml:space="preserve"> </w:t>
      </w:r>
      <w:r w:rsidRPr="00783955">
        <w:rPr>
          <w:rFonts w:cs="Times New Roman"/>
          <w:szCs w:val="24"/>
        </w:rPr>
        <w:t>differs on the methodology used, compared to these other studies. The main strength of using LPA is that we have avoided using intuitive cut-off points to identify subgroups of adolescents similarly exposed to violence and school delay.</w:t>
      </w:r>
      <w:r w:rsidRPr="00783955">
        <w:rPr>
          <w:rFonts w:cs="Times New Roman"/>
          <w:szCs w:val="24"/>
          <w:shd w:val="clear" w:color="auto" w:fill="00FF00"/>
        </w:rPr>
        <w:t xml:space="preserve"> </w:t>
      </w:r>
    </w:p>
    <w:p w14:paraId="468D8D8C" w14:textId="77777777" w:rsidR="00354F52" w:rsidRPr="00A51407" w:rsidRDefault="00354F52" w:rsidP="00354F52">
      <w:pPr>
        <w:ind w:firstLine="720"/>
        <w:rPr>
          <w:rFonts w:cs="Times New Roman"/>
          <w:szCs w:val="24"/>
        </w:rPr>
      </w:pPr>
      <w:r w:rsidRPr="00783955">
        <w:rPr>
          <w:rFonts w:cs="Times New Roman"/>
          <w:szCs w:val="24"/>
        </w:rPr>
        <w:t>There are at least three plausible reasons for our model not identifying a third group of adolescents who had not been exposed to poly-violence nor violence. Firstly, this may be due to having a very small representation of adolescents not exposed to poly-violence nor</w:t>
      </w:r>
      <w:r w:rsidRPr="00783955">
        <w:rPr>
          <w:rFonts w:cs="Times New Roman"/>
          <w:szCs w:val="24"/>
          <w:shd w:val="clear" w:color="auto" w:fill="00FF00"/>
        </w:rPr>
        <w:t xml:space="preserve"> </w:t>
      </w:r>
      <w:r w:rsidRPr="00783955">
        <w:rPr>
          <w:rFonts w:cs="Times New Roman"/>
          <w:szCs w:val="24"/>
        </w:rPr>
        <w:t xml:space="preserve">violence. Secondly, in this socioeconomically disadvantaged context, adolescents not exposed to poly-violence nor violence may experience similar school delay experiences compared to those adolescents exposed to less-frequent poly-violence. Thirdly, the four adolescents who report not being exposed to any type of violence were only doing so in the areas asked about in the past month. These adolescents were living in the same communities as the vast majority of the sample who reported the experience of poly-violence.  This raises a number of possibilities that future research might investigate: 1. It may be that there is a small proportion (&lt;1%) of adolescents in these communities who experience none of the violence that this paper </w:t>
      </w:r>
      <w:r w:rsidRPr="00783955">
        <w:rPr>
          <w:rFonts w:cs="Times New Roman"/>
          <w:szCs w:val="24"/>
        </w:rPr>
        <w:lastRenderedPageBreak/>
        <w:t>investigates (even the indirect violence); 2. It may be that some adolescents in these communities do not want to report the experience of violence to researchers; 3. It may be that some adolescents don’t remember or don’t notice the violence in their communities; 4. It may be that adolescents were exposed to poly-violence but not in the past month.  The extent to which any of these are true would make for an interesting follow-up investigation. Further research studies including more adolescents not necessarily exposed to more than one type of violence (less at-risk adolescents) may shed further light on the different impacts of exposure to violence on the educational outcomes of adolescents from socioeconomically disadvantaged communities in South Africa.</w:t>
      </w:r>
    </w:p>
    <w:p w14:paraId="64873687" w14:textId="77777777" w:rsidR="00C85F99" w:rsidRPr="00A51407" w:rsidRDefault="00C85F99" w:rsidP="00500E24">
      <w:pPr>
        <w:ind w:firstLine="708"/>
        <w:rPr>
          <w:rFonts w:cs="Times New Roman"/>
          <w:szCs w:val="24"/>
        </w:rPr>
      </w:pPr>
    </w:p>
    <w:p w14:paraId="48B27CD1" w14:textId="5F5C287B" w:rsidR="006F0095" w:rsidRPr="00A51407" w:rsidRDefault="00A8061C" w:rsidP="009345C5">
      <w:pPr>
        <w:ind w:firstLine="708"/>
      </w:pPr>
      <w:r w:rsidRPr="00A51407">
        <w:t xml:space="preserve">Our findings suggest that adolescents from </w:t>
      </w:r>
      <w:r w:rsidR="007327D8" w:rsidRPr="00A51407">
        <w:t xml:space="preserve">socioeconomically </w:t>
      </w:r>
      <w:r w:rsidRPr="00A51407">
        <w:t xml:space="preserve">disadvantaged communities are exposed to multiple stressors at home, in the school and in the community. Poverty and exposure to violence affect adolescents’ lives and their education opportunities. There is a need for a greater collaboration between different departments and stakeholders to </w:t>
      </w:r>
      <w:r w:rsidR="009208E0" w:rsidRPr="00A51407">
        <w:t xml:space="preserve">reduce </w:t>
      </w:r>
      <w:r w:rsidRPr="00A51407">
        <w:t xml:space="preserve">domestic violence, </w:t>
      </w:r>
      <w:r w:rsidR="009208E0" w:rsidRPr="00A51407">
        <w:t xml:space="preserve">abuse, </w:t>
      </w:r>
      <w:r w:rsidR="001E53E5" w:rsidRPr="00A51407">
        <w:t>school violence</w:t>
      </w:r>
      <w:r w:rsidRPr="00A51407">
        <w:t xml:space="preserve"> and crime in the community. </w:t>
      </w:r>
      <w:r w:rsidR="00490F34" w:rsidRPr="00A51407">
        <w:t>P</w:t>
      </w:r>
      <w:r w:rsidR="009208E0" w:rsidRPr="00A51407">
        <w:t xml:space="preserve">romoting positive parenting practices while reducing financial stress at home may help </w:t>
      </w:r>
      <w:r w:rsidR="00CB7EF9" w:rsidRPr="00A51407">
        <w:t xml:space="preserve">reduce </w:t>
      </w:r>
      <w:r w:rsidR="00655D26" w:rsidRPr="00A51407">
        <w:t>domestic violence;</w:t>
      </w:r>
      <w:r w:rsidR="00CB7EF9" w:rsidRPr="00A51407">
        <w:t xml:space="preserve"> addressing not only parent-adolescent relations but also </w:t>
      </w:r>
      <w:r w:rsidR="00EE47ED" w:rsidRPr="00A51407">
        <w:t xml:space="preserve">socioeconomic </w:t>
      </w:r>
      <w:r w:rsidR="00CB7EF9" w:rsidRPr="00A51407">
        <w:t>structural risk factors associated with abuse</w:t>
      </w:r>
      <w:r w:rsidR="00EE47ED" w:rsidRPr="00A51407">
        <w:t xml:space="preserve"> </w:t>
      </w:r>
      <w:r w:rsidR="00EE47ED" w:rsidRPr="00A51407">
        <w:fldChar w:fldCharType="begin" w:fldLock="1"/>
      </w:r>
      <w:r w:rsidR="00007F84" w:rsidRPr="00A51407">
        <w:instrText>ADDIN CSL_CITATION { "citationItems" : [ { "id" : "ITEM-1", "itemData" : { "DOI" : "10.1002/car.2283", "author" : [ { "dropping-particle" : "", "family" : "Meinck", "given" : "Franziska", "non-dropping-particle" : "", "parse-names" : false, "suffix" : "" }, { "dropping-particle" : "", "family" : "Cluver", "given" : "Lucie", "non-dropping-particle" : "", "parse-names" : false, "suffix" : "" }, { "dropping-particle" : "", "family" : "Boyes", "given" : "Mark", "non-dropping-particle" : "", "parse-names" : false, "suffix" : "" } ], "container-title" : "Child Abuse Review", "id" : "ITEM-1", "issued" : { "date-parts" : [ [ "2013" ] ] }, "title" : "Risk and Protective Factors for Physical and Emotional Abuse Victimisation amongst Vulnerable Children in South Africa", "type" : "article-journal" }, "uris" : [ "http://www.mendeley.com/documents/?uuid=d8747506-d77a-409e-bc7f-75927b6991da" ] } ], "mendeley" : { "formattedCitation" : "(Meinck, Cluver, &amp; Boyes, 2013)", "plainTextFormattedCitation" : "(Meinck, Cluver, &amp; Boyes, 2013)", "previouslyFormattedCitation" : "(Meinck, Cluver, &amp; Boyes, 2013)" }, "properties" : { "noteIndex" : 0 }, "schema" : "https://github.com/citation-style-language/schema/raw/master/csl-citation.json" }</w:instrText>
      </w:r>
      <w:r w:rsidR="00EE47ED" w:rsidRPr="00A51407">
        <w:fldChar w:fldCharType="separate"/>
      </w:r>
      <w:r w:rsidR="00267588" w:rsidRPr="00A51407">
        <w:rPr>
          <w:noProof/>
        </w:rPr>
        <w:t>(Meinck, Cluver, &amp; Boyes, 2013)</w:t>
      </w:r>
      <w:r w:rsidR="00EE47ED" w:rsidRPr="00A51407">
        <w:fldChar w:fldCharType="end"/>
      </w:r>
      <w:r w:rsidR="009208E0" w:rsidRPr="00A51407">
        <w:t>. Furthermore, m</w:t>
      </w:r>
      <w:r w:rsidRPr="00A51407">
        <w:t xml:space="preserve">ore efforts are needed to </w:t>
      </w:r>
      <w:r w:rsidR="009208E0" w:rsidRPr="00A51407">
        <w:t>ensure</w:t>
      </w:r>
      <w:r w:rsidRPr="00A51407">
        <w:t xml:space="preserve"> that adolescents in South Africa feel safe within the school grounds. For instance, low cost initiatives</w:t>
      </w:r>
      <w:r w:rsidR="006D4D9B" w:rsidRPr="00A51407">
        <w:t xml:space="preserve"> such as </w:t>
      </w:r>
      <w:r w:rsidR="00C42B59" w:rsidRPr="00A51407">
        <w:t>the Good School Toolk</w:t>
      </w:r>
      <w:r w:rsidR="00D1568B" w:rsidRPr="00A51407">
        <w:t>it stu</w:t>
      </w:r>
      <w:r w:rsidR="00C42B59" w:rsidRPr="00A51407">
        <w:t>dy</w:t>
      </w:r>
      <w:r w:rsidR="001E2E21" w:rsidRPr="00A51407">
        <w:t xml:space="preserve"> in Uganda</w:t>
      </w:r>
      <w:r w:rsidR="00C42B59" w:rsidRPr="00A51407">
        <w:t xml:space="preserve"> </w:t>
      </w:r>
      <w:r w:rsidR="00D1568B" w:rsidRPr="00A51407">
        <w:t xml:space="preserve">can </w:t>
      </w:r>
      <w:r w:rsidR="00C42B59" w:rsidRPr="00A51407">
        <w:t>reduce violence against children from school staff</w:t>
      </w:r>
      <w:r w:rsidR="00D1568B" w:rsidRPr="00A51407">
        <w:t xml:space="preserve"> </w:t>
      </w:r>
      <w:r w:rsidR="00D1568B" w:rsidRPr="00A51407">
        <w:fldChar w:fldCharType="begin" w:fldLock="1"/>
      </w:r>
      <w:r w:rsidR="00CD7AA6" w:rsidRPr="00A51407">
        <w:instrText>ADDIN CSL_CITATION { "citationItems" : [ { "id" : "ITEM-1", "itemData" : { "DOI" : "10.1016/S2214-109X(15)00060-1", "ISSN" : "2214-109X", "author" : [ { "dropping-particle" : "", "family" : "Devries", "given" : "Karen M", "non-dropping-particle" : "", "parse-names" : false, "suffix" : "" }, { "dropping-particle" : "", "family" : "Knight", "given" : "Louise", "non-dropping-particle" : "", "parse-names" : false, "suffix" : "" }, { "dropping-particle" : "", "family" : "Child", "given" : "Jennifer C", "non-dropping-particle" : "", "parse-names" : false, "suffix" : "" }, { "dropping-particle" : "", "family" : "Mirembe", "given" : "Angel", "non-dropping-particle" : "", "parse-names" : false, "suffix" : "" }, { "dropping-particle" : "", "family" : "Nakuti", "given" : "Janet", "non-dropping-particle" : "", "parse-names" : false, "suffix" : "" }, { "dropping-particle" : "", "family" : "Jones", "given" : "Rebecca", "non-dropping-particle" : "", "parse-names" : false, "suffix" : "" }, { "dropping-particle" : "", "family" : "Sturgess", "given" : "Joanna", "non-dropping-particle" : "", "parse-names" : false, "suffix" : "" }, { "dropping-particle" : "", "family" : "Allen", "given" : "Elizabeth", "non-dropping-particle" : "", "parse-names" : false, "suffix" : "" } ], "container-title" : "The Lancet Global Health", "id" : "ITEM-1", "issue" : "385", "issued" : { "date-parts" : [ [ "2015" ] ] }, "page" : "e378-e386", "publisher" : "Devries et al. Open access article published under the terms of CC BY", "title" : "The Good School Toolkit for reducing physical violence from school staff to primary school students : a cluster-randomised controlled trial in Uganda", "type" : "article-journal", "volume" : "3" }, "uris" : [ "http://www.mendeley.com/documents/?uuid=32594b25-fb20-4e6c-a633-414c617bd77b" ] } ], "mendeley" : { "formattedCitation" : "(Devries et al., 2015)", "plainTextFormattedCitation" : "(Devries et al., 2015)", "previouslyFormattedCitation" : "(Devries et al., 2015)" }, "properties" : { "noteIndex" : 0 }, "schema" : "https://github.com/citation-style-language/schema/raw/master/csl-citation.json" }</w:instrText>
      </w:r>
      <w:r w:rsidR="00D1568B" w:rsidRPr="00A51407">
        <w:fldChar w:fldCharType="separate"/>
      </w:r>
      <w:r w:rsidR="00D1568B" w:rsidRPr="00A51407">
        <w:rPr>
          <w:noProof/>
        </w:rPr>
        <w:t>(Devries et al., 2015)</w:t>
      </w:r>
      <w:r w:rsidR="00D1568B" w:rsidRPr="00A51407">
        <w:fldChar w:fldCharType="end"/>
      </w:r>
      <w:r w:rsidR="00D1568B" w:rsidRPr="00A51407">
        <w:t xml:space="preserve">. </w:t>
      </w:r>
      <w:r w:rsidR="00C42B59" w:rsidRPr="00A51407">
        <w:t xml:space="preserve"> </w:t>
      </w:r>
      <w:r w:rsidR="009208E0" w:rsidRPr="00A51407">
        <w:t xml:space="preserve">Increased communication </w:t>
      </w:r>
      <w:r w:rsidR="00F04302" w:rsidRPr="00A51407">
        <w:t xml:space="preserve">among families, school teachers, police, community workers and social workers </w:t>
      </w:r>
      <w:r w:rsidR="009208E0" w:rsidRPr="00A51407">
        <w:t xml:space="preserve">in the communities </w:t>
      </w:r>
      <w:r w:rsidR="00746F5F" w:rsidRPr="00A51407">
        <w:t xml:space="preserve">is </w:t>
      </w:r>
      <w:r w:rsidR="009208E0" w:rsidRPr="00A51407">
        <w:t xml:space="preserve">needed. Improving or developing </w:t>
      </w:r>
      <w:r w:rsidR="00055C8D" w:rsidRPr="00A51407">
        <w:t xml:space="preserve">networks for </w:t>
      </w:r>
      <w:r w:rsidR="009208E0" w:rsidRPr="00A51407">
        <w:t xml:space="preserve">early referral systems </w:t>
      </w:r>
      <w:r w:rsidR="00055C8D" w:rsidRPr="00A51407">
        <w:t xml:space="preserve">between all organizations working with children </w:t>
      </w:r>
      <w:r w:rsidR="009208E0" w:rsidRPr="00A51407">
        <w:t xml:space="preserve">in order to prevent </w:t>
      </w:r>
      <w:r w:rsidR="009A47A4" w:rsidRPr="00A51407">
        <w:rPr>
          <w:i/>
        </w:rPr>
        <w:t>“poly-</w:t>
      </w:r>
      <w:r w:rsidR="007327D8" w:rsidRPr="00A51407">
        <w:rPr>
          <w:i/>
        </w:rPr>
        <w:t>violence</w:t>
      </w:r>
      <w:r w:rsidR="009A47A4" w:rsidRPr="00A51407">
        <w:rPr>
          <w:i/>
        </w:rPr>
        <w:t>”</w:t>
      </w:r>
      <w:r w:rsidR="009208E0" w:rsidRPr="00A51407">
        <w:t xml:space="preserve"> is </w:t>
      </w:r>
      <w:r w:rsidR="00F04302" w:rsidRPr="00A51407">
        <w:t>essential</w:t>
      </w:r>
      <w:r w:rsidR="009208E0" w:rsidRPr="00A51407">
        <w:t xml:space="preserve">. </w:t>
      </w:r>
      <w:r w:rsidR="00F04302" w:rsidRPr="00A51407">
        <w:t>More research into resilience to family and community violence is much needed as well as</w:t>
      </w:r>
      <w:r w:rsidR="00F04302" w:rsidRPr="00A51407" w:rsidDel="00F04302">
        <w:t xml:space="preserve"> </w:t>
      </w:r>
      <w:r w:rsidR="00F04302" w:rsidRPr="00A51407">
        <w:t>fu</w:t>
      </w:r>
      <w:r w:rsidR="00CD3949" w:rsidRPr="00A51407">
        <w:t xml:space="preserve">rther </w:t>
      </w:r>
      <w:r w:rsidR="00CD3949" w:rsidRPr="00A51407">
        <w:lastRenderedPageBreak/>
        <w:t>studies looking at protective factors for educational outcomes in adolescents exposed to violence</w:t>
      </w:r>
      <w:r w:rsidR="006C5320" w:rsidRPr="00A51407">
        <w:t>. These may</w:t>
      </w:r>
      <w:r w:rsidR="00CD3949" w:rsidRPr="00A51407">
        <w:t xml:space="preserve"> inform policy </w:t>
      </w:r>
      <w:r w:rsidR="006C5320" w:rsidRPr="00A51407">
        <w:t xml:space="preserve">further </w:t>
      </w:r>
      <w:r w:rsidR="00CD3949" w:rsidRPr="00A51407">
        <w:t xml:space="preserve">and </w:t>
      </w:r>
      <w:r w:rsidR="006C5320" w:rsidRPr="00A51407">
        <w:t xml:space="preserve">help </w:t>
      </w:r>
      <w:r w:rsidR="00CD3949" w:rsidRPr="00A51407">
        <w:t>tailor specific interventions</w:t>
      </w:r>
      <w:r w:rsidR="00E7207D" w:rsidRPr="00A51407">
        <w:t xml:space="preserve"> for</w:t>
      </w:r>
      <w:r w:rsidR="00CD3949" w:rsidRPr="00A51407">
        <w:t xml:space="preserve"> </w:t>
      </w:r>
      <w:r w:rsidR="003869F2" w:rsidRPr="00A51407">
        <w:t>“</w:t>
      </w:r>
      <w:r w:rsidR="006B612D" w:rsidRPr="00A51407">
        <w:rPr>
          <w:i/>
        </w:rPr>
        <w:t>poly-victimized</w:t>
      </w:r>
      <w:r w:rsidR="003869F2" w:rsidRPr="00A51407">
        <w:rPr>
          <w:i/>
        </w:rPr>
        <w:t>”</w:t>
      </w:r>
      <w:r w:rsidR="00746F5F" w:rsidRPr="00A51407">
        <w:t>,</w:t>
      </w:r>
      <w:r w:rsidR="006B612D" w:rsidRPr="00A51407">
        <w:t xml:space="preserve"> </w:t>
      </w:r>
      <w:r w:rsidR="00CD3949" w:rsidRPr="00A51407">
        <w:t>disadvantaged adolescents in South Africa.</w:t>
      </w:r>
      <w:r w:rsidR="00F51C8D" w:rsidRPr="00A51407">
        <w:t xml:space="preserve"> </w:t>
      </w:r>
    </w:p>
    <w:p w14:paraId="0EFC1EC0" w14:textId="77777777" w:rsidR="00B22D96" w:rsidRPr="00A51407" w:rsidRDefault="00B22D96">
      <w:pPr>
        <w:spacing w:line="259" w:lineRule="auto"/>
      </w:pPr>
      <w:r w:rsidRPr="00A51407">
        <w:br w:type="page"/>
      </w:r>
    </w:p>
    <w:p w14:paraId="79345F73" w14:textId="77777777" w:rsidR="00B22D96" w:rsidRPr="00A51407" w:rsidRDefault="00B22D96" w:rsidP="00B22D96">
      <w:pPr>
        <w:widowControl w:val="0"/>
        <w:autoSpaceDE w:val="0"/>
        <w:autoSpaceDN w:val="0"/>
        <w:adjustRightInd w:val="0"/>
        <w:spacing w:line="240" w:lineRule="auto"/>
        <w:rPr>
          <w:b/>
        </w:rPr>
      </w:pPr>
      <w:r w:rsidRPr="00A51407">
        <w:rPr>
          <w:b/>
        </w:rPr>
        <w:lastRenderedPageBreak/>
        <w:t>References</w:t>
      </w:r>
    </w:p>
    <w:p w14:paraId="6A0A7F5B" w14:textId="650D71F4" w:rsidR="00FF6435" w:rsidRPr="00A51407" w:rsidRDefault="00FF6435" w:rsidP="00FF6435">
      <w:pPr>
        <w:widowControl w:val="0"/>
        <w:autoSpaceDE w:val="0"/>
        <w:autoSpaceDN w:val="0"/>
        <w:adjustRightInd w:val="0"/>
        <w:spacing w:line="240" w:lineRule="auto"/>
      </w:pPr>
      <w:r w:rsidRPr="00A51407">
        <w:t xml:space="preserve">Akmatov, M. K. (2011). Child abuse in 28 developing and transitional countries — results from the Multiple Indicator Cluster Surveys. International Journal of Epidemiology, (40), 219–227. </w:t>
      </w:r>
      <w:hyperlink r:id="rId8" w:history="1">
        <w:r w:rsidR="00894F93" w:rsidRPr="00A51407">
          <w:rPr>
            <w:rStyle w:val="Hyperlink"/>
          </w:rPr>
          <w:t>http://doi.org/10.1093/ije/dyq168</w:t>
        </w:r>
      </w:hyperlink>
    </w:p>
    <w:p w14:paraId="0F898BC5" w14:textId="183F79A2" w:rsidR="00894F93" w:rsidRPr="00A51407" w:rsidRDefault="00894F93" w:rsidP="00FF6435">
      <w:pPr>
        <w:widowControl w:val="0"/>
        <w:autoSpaceDE w:val="0"/>
        <w:autoSpaceDN w:val="0"/>
        <w:adjustRightInd w:val="0"/>
        <w:spacing w:line="240" w:lineRule="auto"/>
      </w:pPr>
      <w:r w:rsidRPr="00A51407">
        <w:t>Anonymous (2016). Details omitted for double-blind reviewing.</w:t>
      </w:r>
    </w:p>
    <w:p w14:paraId="372D6DC4" w14:textId="713771DA" w:rsidR="00990191" w:rsidRPr="00A51407" w:rsidRDefault="00990191" w:rsidP="00FF6435">
      <w:pPr>
        <w:widowControl w:val="0"/>
        <w:autoSpaceDE w:val="0"/>
        <w:autoSpaceDN w:val="0"/>
        <w:adjustRightInd w:val="0"/>
        <w:spacing w:line="240" w:lineRule="auto"/>
      </w:pPr>
      <w:r w:rsidRPr="00A51407">
        <w:rPr>
          <w:rFonts w:cs="Times New Roman"/>
          <w:szCs w:val="24"/>
          <w:shd w:val="clear" w:color="auto" w:fill="FFFFFF"/>
        </w:rPr>
        <w:t xml:space="preserve">Anonymous et al (2018). </w:t>
      </w:r>
      <w:r w:rsidRPr="00A51407">
        <w:t>Details omitted for double-blind reviewing.</w:t>
      </w:r>
    </w:p>
    <w:p w14:paraId="2FC4AA50" w14:textId="54EB61EA" w:rsidR="00FF6435" w:rsidRPr="00A51407" w:rsidRDefault="00FF6435" w:rsidP="00FF6435">
      <w:pPr>
        <w:widowControl w:val="0"/>
        <w:autoSpaceDE w:val="0"/>
        <w:autoSpaceDN w:val="0"/>
        <w:adjustRightInd w:val="0"/>
        <w:spacing w:line="240" w:lineRule="auto"/>
      </w:pPr>
      <w:r w:rsidRPr="00A51407">
        <w:rPr>
          <w:lang w:val="de-DE"/>
        </w:rPr>
        <w:t xml:space="preserve">Barbarin, O., Richter, L., &amp; Wet, T. De. </w:t>
      </w:r>
      <w:r w:rsidRPr="00A51407">
        <w:t xml:space="preserve">(2001). Exposure to Violence, Coping Resources, and Psychological Adjustment of South African Children. American Journal of Orthopsychiatry, 71(1), 16–25. </w:t>
      </w:r>
      <w:hyperlink r:id="rId9" w:history="1">
        <w:r w:rsidR="00354F52" w:rsidRPr="00A51407">
          <w:rPr>
            <w:rStyle w:val="Hyperlink"/>
          </w:rPr>
          <w:t>http://doi.org/10.1037/0002-9432.71.1.16</w:t>
        </w:r>
      </w:hyperlink>
      <w:r w:rsidR="00354F52" w:rsidRPr="00A51407">
        <w:t xml:space="preserve"> </w:t>
      </w:r>
    </w:p>
    <w:p w14:paraId="26C69A41" w14:textId="29002AC6" w:rsidR="00FF6435" w:rsidRPr="00A51407" w:rsidRDefault="00FF6435" w:rsidP="00FF6435">
      <w:pPr>
        <w:widowControl w:val="0"/>
        <w:autoSpaceDE w:val="0"/>
        <w:autoSpaceDN w:val="0"/>
        <w:adjustRightInd w:val="0"/>
        <w:spacing w:line="240" w:lineRule="auto"/>
      </w:pPr>
      <w:r w:rsidRPr="00A51407">
        <w:t xml:space="preserve">Branson, N., Hofmeyr, C., &amp; Lam, D. (2014). Progress through school and the determinants of school dropout in South Africa. Development Southern Africa, 31(1), 106–126. </w:t>
      </w:r>
      <w:hyperlink r:id="rId10" w:history="1">
        <w:r w:rsidR="00354F52" w:rsidRPr="00A51407">
          <w:rPr>
            <w:rStyle w:val="Hyperlink"/>
          </w:rPr>
          <w:t>http://doi.org/10.1080/0376835X.2013.853610</w:t>
        </w:r>
      </w:hyperlink>
      <w:r w:rsidR="00354F52" w:rsidRPr="00A51407">
        <w:t xml:space="preserve"> </w:t>
      </w:r>
    </w:p>
    <w:p w14:paraId="2C186543" w14:textId="77777777" w:rsidR="00FF6435" w:rsidRPr="00A51407" w:rsidRDefault="00FF6435" w:rsidP="00FF6435">
      <w:pPr>
        <w:widowControl w:val="0"/>
        <w:autoSpaceDE w:val="0"/>
        <w:autoSpaceDN w:val="0"/>
        <w:adjustRightInd w:val="0"/>
        <w:spacing w:line="240" w:lineRule="auto"/>
      </w:pPr>
      <w:r w:rsidRPr="00A51407">
        <w:t>Bray, R., Gooskens, I., Kahn, L., Moses, S., &amp; Seekings, J. (2010). Growing up in the new South Africa. Childhood and adolescence in post-apartheid Cape Town. Cape Town: Human Sciences Research Council.</w:t>
      </w:r>
    </w:p>
    <w:p w14:paraId="3EF19747" w14:textId="3C0C478B" w:rsidR="00FF6435" w:rsidRPr="00A51407" w:rsidRDefault="00FF6435" w:rsidP="00FF6435">
      <w:pPr>
        <w:widowControl w:val="0"/>
        <w:autoSpaceDE w:val="0"/>
        <w:autoSpaceDN w:val="0"/>
        <w:adjustRightInd w:val="0"/>
        <w:spacing w:line="240" w:lineRule="auto"/>
      </w:pPr>
      <w:r w:rsidRPr="00A51407">
        <w:t xml:space="preserve">Bruwer, B., Govender, R., Bishop, M., Williams, D. R., Stein, D. J., &amp; Seedat, S. (2014). Association between childhood adversities and long-term suicidality among South Africans from the results of the South African Stress and Health study : a cross-sectional study. BMJ, 4. </w:t>
      </w:r>
      <w:hyperlink r:id="rId11" w:history="1">
        <w:r w:rsidR="00354F52" w:rsidRPr="00A51407">
          <w:rPr>
            <w:rStyle w:val="Hyperlink"/>
          </w:rPr>
          <w:t>http://doi.org/10.1136/bmjopen-2013-004644</w:t>
        </w:r>
      </w:hyperlink>
      <w:r w:rsidR="00354F52" w:rsidRPr="00A51407">
        <w:t xml:space="preserve"> </w:t>
      </w:r>
    </w:p>
    <w:p w14:paraId="554553C3" w14:textId="77777777" w:rsidR="00FF6435" w:rsidRPr="00A51407" w:rsidRDefault="00FF6435" w:rsidP="00FF6435">
      <w:pPr>
        <w:widowControl w:val="0"/>
        <w:autoSpaceDE w:val="0"/>
        <w:autoSpaceDN w:val="0"/>
        <w:adjustRightInd w:val="0"/>
        <w:spacing w:line="240" w:lineRule="auto"/>
      </w:pPr>
      <w:r w:rsidRPr="00A51407">
        <w:t>Burton, P., &amp; Leoschut, L. (2013a). School violence in South Africa: Results of the 2012 National School Violence Study. Monograph Series, No 12. Cape Town: Centre for Justice and Crime Prevention.</w:t>
      </w:r>
    </w:p>
    <w:p w14:paraId="5FAB38EE" w14:textId="77777777" w:rsidR="00FF6435" w:rsidRPr="00A51407" w:rsidRDefault="00FF6435" w:rsidP="00FF6435">
      <w:pPr>
        <w:widowControl w:val="0"/>
        <w:autoSpaceDE w:val="0"/>
        <w:autoSpaceDN w:val="0"/>
        <w:adjustRightInd w:val="0"/>
        <w:spacing w:line="240" w:lineRule="auto"/>
      </w:pPr>
      <w:r w:rsidRPr="00A51407">
        <w:rPr>
          <w:lang w:val="fr-FR"/>
        </w:rPr>
        <w:t xml:space="preserve">Burton, P., &amp; Leoschut, L. (2013b). </w:t>
      </w:r>
      <w:r w:rsidRPr="00A51407">
        <w:t>School Violence in South Africa Results of the 2012 National School Violence Study. Cape Town.</w:t>
      </w:r>
    </w:p>
    <w:p w14:paraId="46B3DB2D" w14:textId="79B3F8A9" w:rsidR="00FF6435" w:rsidRPr="00A51407" w:rsidRDefault="00FF6435" w:rsidP="00FF6435">
      <w:pPr>
        <w:widowControl w:val="0"/>
        <w:autoSpaceDE w:val="0"/>
        <w:autoSpaceDN w:val="0"/>
        <w:adjustRightInd w:val="0"/>
        <w:spacing w:line="240" w:lineRule="auto"/>
      </w:pPr>
      <w:r w:rsidRPr="00A51407">
        <w:t xml:space="preserve">Charak, R., Byllesby, B. M., Roley, M. E., Meredith, A., Durham, T. A., Ross, J., … Elhai, J. D. (2016). Child Abuse &amp; Neglect Latent classes of childhood poly-victimization and associations with suicidal behavior among adult trauma victims : Moderating role of anger. Child Abuse &amp; Neglect, 62, 19–28. </w:t>
      </w:r>
      <w:hyperlink r:id="rId12" w:history="1">
        <w:r w:rsidR="00354F52" w:rsidRPr="00A51407">
          <w:rPr>
            <w:rStyle w:val="Hyperlink"/>
          </w:rPr>
          <w:t>http://doi.org/10.1016/j.chiabu.2016.10.010</w:t>
        </w:r>
      </w:hyperlink>
      <w:r w:rsidR="00354F52" w:rsidRPr="00A51407">
        <w:t xml:space="preserve"> </w:t>
      </w:r>
    </w:p>
    <w:p w14:paraId="7CEC2995" w14:textId="5774D0CC" w:rsidR="00FF6435" w:rsidRPr="00A51407" w:rsidRDefault="00FF6435" w:rsidP="00FF6435">
      <w:pPr>
        <w:widowControl w:val="0"/>
        <w:autoSpaceDE w:val="0"/>
        <w:autoSpaceDN w:val="0"/>
        <w:adjustRightInd w:val="0"/>
        <w:spacing w:line="240" w:lineRule="auto"/>
      </w:pPr>
      <w:r w:rsidRPr="00A51407">
        <w:t xml:space="preserve">Clarke, K., Patalay, P., Allen, E., Knight, L., Naker, D., &amp; Devries, K. (2016). Patterns and predictors of violence against children in Uganda : a latent class analysis. BMJ Open, 6, 1–10. </w:t>
      </w:r>
      <w:hyperlink r:id="rId13" w:history="1">
        <w:r w:rsidR="00354F52" w:rsidRPr="00A51407">
          <w:rPr>
            <w:rStyle w:val="Hyperlink"/>
          </w:rPr>
          <w:t>http://doi.org/10.1136/bmjopen-2015-010443</w:t>
        </w:r>
      </w:hyperlink>
      <w:r w:rsidR="00354F52" w:rsidRPr="00A51407">
        <w:t xml:space="preserve"> </w:t>
      </w:r>
    </w:p>
    <w:p w14:paraId="39CAFE37" w14:textId="77777777" w:rsidR="00FF6435" w:rsidRPr="00A51407" w:rsidRDefault="00FF6435" w:rsidP="00FF6435">
      <w:pPr>
        <w:widowControl w:val="0"/>
        <w:autoSpaceDE w:val="0"/>
        <w:autoSpaceDN w:val="0"/>
        <w:adjustRightInd w:val="0"/>
        <w:spacing w:line="240" w:lineRule="auto"/>
      </w:pPr>
      <w:r w:rsidRPr="00A51407">
        <w:t>Department of Basic Education. (2013). Education for All ( EFA ) 2013 Country Progress Report : South Africa. Pretoria.</w:t>
      </w:r>
    </w:p>
    <w:p w14:paraId="3B8745C5" w14:textId="1569FFCC" w:rsidR="00FF6435" w:rsidRPr="00A51407" w:rsidRDefault="00FF6435" w:rsidP="00FF6435">
      <w:pPr>
        <w:widowControl w:val="0"/>
        <w:autoSpaceDE w:val="0"/>
        <w:autoSpaceDN w:val="0"/>
        <w:adjustRightInd w:val="0"/>
        <w:spacing w:line="240" w:lineRule="auto"/>
      </w:pPr>
      <w:r w:rsidRPr="00A51407">
        <w:t xml:space="preserve">Department of Basic Education. (2016). Schools Masterlist Data. Retrieved March 10, 2015, from </w:t>
      </w:r>
      <w:hyperlink r:id="rId14" w:history="1">
        <w:r w:rsidR="00354F52" w:rsidRPr="00A51407">
          <w:rPr>
            <w:rStyle w:val="Hyperlink"/>
          </w:rPr>
          <w:t>http://www.education.gov.za/Programmes/EMIS/EMISDownloads.aspx</w:t>
        </w:r>
      </w:hyperlink>
      <w:r w:rsidR="00354F52" w:rsidRPr="00A51407">
        <w:t xml:space="preserve"> </w:t>
      </w:r>
    </w:p>
    <w:p w14:paraId="4F8C5C79" w14:textId="666E9346" w:rsidR="00FF6435" w:rsidRPr="00A51407" w:rsidRDefault="00FF6435" w:rsidP="00FF6435">
      <w:pPr>
        <w:widowControl w:val="0"/>
        <w:autoSpaceDE w:val="0"/>
        <w:autoSpaceDN w:val="0"/>
        <w:adjustRightInd w:val="0"/>
        <w:spacing w:line="240" w:lineRule="auto"/>
      </w:pPr>
      <w:r w:rsidRPr="00A51407">
        <w:t xml:space="preserve">Devries, K. M., Knight, L., Child, J. C., Mirembe, A., Nakuti, J., Jones, R., … Allen, E. (2015). The Good School Toolkit for reducing physical violence from school staff to primary school students : a cluster-randomised controlled trial in Uganda. The Lancet Global Health, 3(385), e378–e386. </w:t>
      </w:r>
      <w:hyperlink r:id="rId15" w:history="1">
        <w:r w:rsidR="00354F52" w:rsidRPr="00A51407">
          <w:rPr>
            <w:rStyle w:val="Hyperlink"/>
          </w:rPr>
          <w:t>http://doi.org/10.1016/S2214-109X(15)00060-1</w:t>
        </w:r>
      </w:hyperlink>
      <w:r w:rsidR="00354F52" w:rsidRPr="00A51407">
        <w:t xml:space="preserve"> </w:t>
      </w:r>
    </w:p>
    <w:p w14:paraId="56C479DA" w14:textId="401F3132" w:rsidR="00FF6435" w:rsidRPr="00A51407" w:rsidRDefault="00FF6435" w:rsidP="00FF6435">
      <w:pPr>
        <w:widowControl w:val="0"/>
        <w:autoSpaceDE w:val="0"/>
        <w:autoSpaceDN w:val="0"/>
        <w:adjustRightInd w:val="0"/>
        <w:spacing w:line="240" w:lineRule="auto"/>
      </w:pPr>
      <w:r w:rsidRPr="00A51407">
        <w:t xml:space="preserve">Finkelhor, D., Ormrod, R. K., &amp; Turner, H. A. (2007). Poly-victimization : A neglected component in child victimization. Child Abuse &amp; Neglect, 31, 7–26. </w:t>
      </w:r>
      <w:hyperlink r:id="rId16" w:history="1">
        <w:r w:rsidR="00354F52" w:rsidRPr="00A51407">
          <w:rPr>
            <w:rStyle w:val="Hyperlink"/>
          </w:rPr>
          <w:t>http://doi.org/10.1016/j.chiabu.2006.06.008</w:t>
        </w:r>
      </w:hyperlink>
    </w:p>
    <w:p w14:paraId="5CA60A40" w14:textId="664060C2" w:rsidR="00354F52" w:rsidRPr="00A51407" w:rsidRDefault="00354F52" w:rsidP="00FF6435">
      <w:pPr>
        <w:widowControl w:val="0"/>
        <w:autoSpaceDE w:val="0"/>
        <w:autoSpaceDN w:val="0"/>
        <w:adjustRightInd w:val="0"/>
        <w:spacing w:line="240" w:lineRule="auto"/>
      </w:pPr>
      <w:r w:rsidRPr="00A51407">
        <w:t xml:space="preserve">Flannery, D. J., Wester, K. L., &amp; Singer, M. I. (2004). Impact of exposure to violence in school on child and mental health and behavior. </w:t>
      </w:r>
      <w:r w:rsidRPr="00A51407">
        <w:rPr>
          <w:i/>
        </w:rPr>
        <w:t>Journal of Community Psychology</w:t>
      </w:r>
      <w:r w:rsidRPr="00A51407">
        <w:t xml:space="preserve">, 32(5), 559–573. </w:t>
      </w:r>
      <w:hyperlink r:id="rId17" w:history="1">
        <w:r w:rsidRPr="00A51407">
          <w:rPr>
            <w:rStyle w:val="Hyperlink"/>
          </w:rPr>
          <w:t>http://doi.org/10.1002/jcop.20019</w:t>
        </w:r>
      </w:hyperlink>
      <w:r w:rsidRPr="00A51407">
        <w:t xml:space="preserve"> </w:t>
      </w:r>
    </w:p>
    <w:p w14:paraId="4A838F9D"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Frick, P. J. (1991). Alabama Parenting Questionnaire.</w:t>
      </w:r>
    </w:p>
    <w:p w14:paraId="25A61371" w14:textId="6101FCAB" w:rsidR="00354F52" w:rsidRPr="00A51407" w:rsidRDefault="00354F52" w:rsidP="00FF6435">
      <w:pPr>
        <w:widowControl w:val="0"/>
        <w:autoSpaceDE w:val="0"/>
        <w:autoSpaceDN w:val="0"/>
        <w:adjustRightInd w:val="0"/>
        <w:spacing w:line="240" w:lineRule="auto"/>
        <w:rPr>
          <w:rFonts w:cs="Times New Roman"/>
          <w:noProof/>
          <w:szCs w:val="24"/>
        </w:rPr>
      </w:pPr>
      <w:r w:rsidRPr="00A51407">
        <w:rPr>
          <w:rFonts w:cs="Times New Roman"/>
          <w:noProof/>
          <w:szCs w:val="24"/>
        </w:rPr>
        <w:t xml:space="preserve">Gorman-smith, D., Henry, D. B., Tolan, P. H., Henry, D. B., Tolan, P. H., Gorman-smith, D., … Tolan, P. H. (2004). Exposure to Community Violence and Violence Perpetration : The Protective Effects of Family Functioning Exposure to Community Violence and Violence Perpetration : The Protective Effects of Family Functioning. </w:t>
      </w:r>
      <w:r w:rsidRPr="00A51407">
        <w:rPr>
          <w:rFonts w:cs="Times New Roman"/>
          <w:i/>
          <w:noProof/>
          <w:szCs w:val="24"/>
        </w:rPr>
        <w:t>Journal of Clinical Child and Adolescent Psychology</w:t>
      </w:r>
      <w:r w:rsidRPr="00A51407">
        <w:rPr>
          <w:rFonts w:cs="Times New Roman"/>
          <w:noProof/>
          <w:szCs w:val="24"/>
        </w:rPr>
        <w:t xml:space="preserve">, 33(3), 439–449. </w:t>
      </w:r>
      <w:hyperlink r:id="rId18" w:history="1">
        <w:r w:rsidRPr="00A51407">
          <w:rPr>
            <w:rStyle w:val="Hyperlink"/>
            <w:rFonts w:cs="Times New Roman"/>
            <w:noProof/>
            <w:szCs w:val="24"/>
          </w:rPr>
          <w:t>http://doi.org/10.1207/s15374424jccp3303</w:t>
        </w:r>
      </w:hyperlink>
      <w:r w:rsidRPr="00A51407">
        <w:rPr>
          <w:rFonts w:cs="Times New Roman"/>
          <w:noProof/>
          <w:szCs w:val="24"/>
        </w:rPr>
        <w:t xml:space="preserve"> </w:t>
      </w:r>
    </w:p>
    <w:p w14:paraId="342957B2" w14:textId="3284DCA3"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Hall, K., &amp; Sambu, W. (2015). Income poverty, unemployment and social grants. Part 3 Children count - The numbers (Vol. South Afri).</w:t>
      </w:r>
    </w:p>
    <w:p w14:paraId="31162374" w14:textId="6E71ECFE"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lang w:val="de-DE"/>
        </w:rPr>
        <w:t xml:space="preserve">Holt, M., Finkelhor, D., &amp; Kantor, G. (2007). </w:t>
      </w:r>
      <w:r w:rsidRPr="00A51407">
        <w:rPr>
          <w:rFonts w:cs="Times New Roman"/>
          <w:szCs w:val="24"/>
        </w:rPr>
        <w:t xml:space="preserve">Multiple victimization experiences of urban elementary school students: Associations with psychosocial functioning and academic performance. Child Abuse &amp; Neglect, 31, 503–515. </w:t>
      </w:r>
      <w:hyperlink r:id="rId19" w:history="1">
        <w:r w:rsidR="00354F52" w:rsidRPr="00A51407">
          <w:rPr>
            <w:rStyle w:val="Hyperlink"/>
            <w:rFonts w:cs="Times New Roman"/>
            <w:szCs w:val="24"/>
          </w:rPr>
          <w:t>http://doi.org/10.1016/j.chiabu.2006.12.006</w:t>
        </w:r>
      </w:hyperlink>
      <w:r w:rsidR="00354F52" w:rsidRPr="00A51407">
        <w:rPr>
          <w:rFonts w:cs="Times New Roman"/>
          <w:szCs w:val="24"/>
        </w:rPr>
        <w:t xml:space="preserve"> </w:t>
      </w:r>
    </w:p>
    <w:p w14:paraId="395AE02C"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Hox, J. (2010). Multilevel Anaysis Tecniques and Applications (2nd ed.). New York: Routledge.</w:t>
      </w:r>
    </w:p>
    <w:p w14:paraId="6E56D950" w14:textId="5F439DDF" w:rsidR="00FF6435" w:rsidRPr="00A51407" w:rsidRDefault="00FF6435" w:rsidP="00FF6435">
      <w:pPr>
        <w:widowControl w:val="0"/>
        <w:autoSpaceDE w:val="0"/>
        <w:autoSpaceDN w:val="0"/>
        <w:adjustRightInd w:val="0"/>
        <w:spacing w:line="240" w:lineRule="auto"/>
        <w:rPr>
          <w:rFonts w:cs="Times New Roman"/>
          <w:szCs w:val="24"/>
          <w:lang w:val="de-DE"/>
        </w:rPr>
      </w:pPr>
      <w:r w:rsidRPr="00A51407">
        <w:rPr>
          <w:rFonts w:cs="Times New Roman"/>
          <w:szCs w:val="24"/>
          <w:lang w:val="de-DE"/>
        </w:rPr>
        <w:t xml:space="preserve">Kitzmann, K. M., Gaylord, N. K., Holt, A. R., &amp; Kenny, E. D. (2003). </w:t>
      </w:r>
      <w:r w:rsidRPr="00A51407">
        <w:rPr>
          <w:rFonts w:cs="Times New Roman"/>
          <w:szCs w:val="24"/>
        </w:rPr>
        <w:t xml:space="preserve">Child Witnesses to Domestic Violence : A Meta-Analytic Review. Journal of Consulting and Clinical Psychology, 71(2), 339–352. </w:t>
      </w:r>
      <w:hyperlink r:id="rId20" w:history="1">
        <w:r w:rsidR="00354F52" w:rsidRPr="00A51407">
          <w:rPr>
            <w:rStyle w:val="Hyperlink"/>
            <w:rFonts w:cs="Times New Roman"/>
            <w:szCs w:val="24"/>
            <w:lang w:val="de-DE"/>
          </w:rPr>
          <w:t>http://doi.org/10.1037/0022-006X.71.2.339</w:t>
        </w:r>
      </w:hyperlink>
      <w:r w:rsidR="00354F52" w:rsidRPr="00A51407">
        <w:rPr>
          <w:rFonts w:cs="Times New Roman"/>
          <w:szCs w:val="24"/>
          <w:lang w:val="de-DE"/>
        </w:rPr>
        <w:t xml:space="preserve"> </w:t>
      </w:r>
    </w:p>
    <w:p w14:paraId="14DBD065" w14:textId="61F68152"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lang w:val="de-DE"/>
        </w:rPr>
        <w:t xml:space="preserve">Lam, D., Ardington, C., &amp; Leibbrandt, M. (2011). </w:t>
      </w:r>
      <w:r w:rsidRPr="00A51407">
        <w:rPr>
          <w:rFonts w:cs="Times New Roman"/>
          <w:szCs w:val="24"/>
        </w:rPr>
        <w:t xml:space="preserve">Schooling as a Lottery: racial differences in School Advancement in Urban South Africa. Journal of Developmental Economy, 95(2), 121–136. </w:t>
      </w:r>
      <w:hyperlink r:id="rId21" w:history="1">
        <w:r w:rsidR="00354F52" w:rsidRPr="00A51407">
          <w:rPr>
            <w:rStyle w:val="Hyperlink"/>
            <w:rFonts w:cs="Times New Roman"/>
            <w:szCs w:val="24"/>
          </w:rPr>
          <w:t>http://doi.org/10.1016/j.jdeveco.2010.05.005.Schooling</w:t>
        </w:r>
      </w:hyperlink>
      <w:r w:rsidR="00354F52" w:rsidRPr="00A51407">
        <w:rPr>
          <w:rFonts w:cs="Times New Roman"/>
          <w:szCs w:val="24"/>
        </w:rPr>
        <w:t xml:space="preserve"> </w:t>
      </w:r>
    </w:p>
    <w:p w14:paraId="4FD66FC2" w14:textId="2F3D515C"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Lanza, S. T., Tan, X., &amp; Bray, B. C. (2013). Latent class analysis with distal outcomes: a flexible model-based approach. Structural Equation Modeling : A Multidisciplinary Journal, 20(1), 1–26. </w:t>
      </w:r>
      <w:hyperlink r:id="rId22" w:history="1">
        <w:r w:rsidR="00354F52" w:rsidRPr="00A51407">
          <w:rPr>
            <w:rStyle w:val="Hyperlink"/>
            <w:rFonts w:cs="Times New Roman"/>
            <w:szCs w:val="24"/>
          </w:rPr>
          <w:t>http://doi.org/10.1080/10705511.2013.742377</w:t>
        </w:r>
      </w:hyperlink>
      <w:r w:rsidR="00354F52" w:rsidRPr="00A51407">
        <w:rPr>
          <w:rFonts w:cs="Times New Roman"/>
          <w:szCs w:val="24"/>
        </w:rPr>
        <w:t xml:space="preserve"> </w:t>
      </w:r>
    </w:p>
    <w:p w14:paraId="708A40BD"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asitsa, M. G. (2011). Exploring safety in township secondary schools in the Free State province. South African Journal of Education, 31(1), 163–174.</w:t>
      </w:r>
    </w:p>
    <w:p w14:paraId="02E275A5"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asten, A. S. (2014). Ordinary Magic: Resilience in Development. New York: The Guilford Press.</w:t>
      </w:r>
    </w:p>
    <w:p w14:paraId="44C7EC78"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asyn, K. (2013). Latent Class analysis and finite mixture modeling. In Oxford University Press (Ed.), The Oxford handbook of quantitative methods in psychology (Vol. 2) (pp. 551–611). New York.</w:t>
      </w:r>
    </w:p>
    <w:p w14:paraId="44C793E8" w14:textId="21AAF1A9"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Meinck, F., Cluver, L., &amp; Boyes, M. (2013). Risk and Protective Factors for Physical and Emotional Abuse Victimisation amongst Vulnerable Children in South Africa. Child Abuse Review. </w:t>
      </w:r>
      <w:hyperlink r:id="rId23" w:history="1">
        <w:r w:rsidR="00354F52" w:rsidRPr="00A51407">
          <w:rPr>
            <w:rStyle w:val="Hyperlink"/>
            <w:rFonts w:cs="Times New Roman"/>
            <w:szCs w:val="24"/>
          </w:rPr>
          <w:t>http://doi.org/10.1002/car.2283</w:t>
        </w:r>
      </w:hyperlink>
      <w:r w:rsidR="00354F52" w:rsidRPr="00A51407">
        <w:rPr>
          <w:rFonts w:cs="Times New Roman"/>
          <w:szCs w:val="24"/>
        </w:rPr>
        <w:t xml:space="preserve"> </w:t>
      </w:r>
    </w:p>
    <w:p w14:paraId="378213BB" w14:textId="2D8A311B"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Meinck, F., Cluver, L. D., &amp; Boyes, M. E. (2015). Household illness, poverty and physical and emotional child abuse victimisation : findings from South Africa’s first prospective cohort study. BMC Public Health, 15(444), 1–13. </w:t>
      </w:r>
      <w:hyperlink r:id="rId24" w:history="1">
        <w:r w:rsidR="00354F52" w:rsidRPr="00A51407">
          <w:rPr>
            <w:rStyle w:val="Hyperlink"/>
            <w:rFonts w:cs="Times New Roman"/>
            <w:szCs w:val="24"/>
          </w:rPr>
          <w:t>http://doi.org/10.1186/s12889-015-1792-4</w:t>
        </w:r>
      </w:hyperlink>
      <w:r w:rsidR="00354F52" w:rsidRPr="00A51407">
        <w:rPr>
          <w:rFonts w:cs="Times New Roman"/>
          <w:szCs w:val="24"/>
        </w:rPr>
        <w:t xml:space="preserve"> </w:t>
      </w:r>
    </w:p>
    <w:p w14:paraId="143BCEB8" w14:textId="33292D89"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Meinck, F., Cluver, L. D., Boyes, M. E., &amp; Loening-voysey, H. (2016). Physical, emotional and sexual adolescent abuse victimisation in South Africa : prevalence, incidence, perpetrators and locations. Journal of Epidemial Community Health, 0, 1–7. </w:t>
      </w:r>
      <w:hyperlink r:id="rId25" w:history="1">
        <w:r w:rsidR="00354F52" w:rsidRPr="00A51407">
          <w:rPr>
            <w:rStyle w:val="Hyperlink"/>
            <w:rFonts w:cs="Times New Roman"/>
            <w:szCs w:val="24"/>
          </w:rPr>
          <w:t>http://doi.org/10.1136/jech-2015-</w:t>
        </w:r>
        <w:r w:rsidR="00354F52" w:rsidRPr="00A51407">
          <w:rPr>
            <w:rStyle w:val="Hyperlink"/>
            <w:rFonts w:cs="Times New Roman"/>
            <w:szCs w:val="24"/>
          </w:rPr>
          <w:lastRenderedPageBreak/>
          <w:t>205860</w:t>
        </w:r>
      </w:hyperlink>
      <w:r w:rsidR="00354F52" w:rsidRPr="00A51407">
        <w:rPr>
          <w:rFonts w:cs="Times New Roman"/>
          <w:szCs w:val="24"/>
        </w:rPr>
        <w:t xml:space="preserve"> </w:t>
      </w:r>
    </w:p>
    <w:p w14:paraId="55761DE4" w14:textId="29D54EA4"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Meinck, F., Cluver, L. D., Orkin, F. M., Kuo, C., Sharma, A. D., Hensels, I. S., &amp; Sherr, L. (2016). Pathways From Family Disadvantage via Abusive Parenting and Caregiver Mental Health to Adolescent Health Risks in South Africa. Journal of Adolescent Health, 60(1), 57–64. </w:t>
      </w:r>
      <w:hyperlink r:id="rId26" w:history="1">
        <w:r w:rsidR="00354F52" w:rsidRPr="00A51407">
          <w:rPr>
            <w:rStyle w:val="Hyperlink"/>
            <w:rFonts w:cs="Times New Roman"/>
            <w:szCs w:val="24"/>
          </w:rPr>
          <w:t>http://doi.org/10.1016/j.jadohealth.2016.08.016</w:t>
        </w:r>
      </w:hyperlink>
      <w:r w:rsidR="00354F52" w:rsidRPr="00A51407">
        <w:rPr>
          <w:rFonts w:cs="Times New Roman"/>
          <w:szCs w:val="24"/>
        </w:rPr>
        <w:t xml:space="preserve"> </w:t>
      </w:r>
    </w:p>
    <w:p w14:paraId="2F65A4BF"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eny-Gibert, S., &amp; Russell, B. (2010). Enrolment, delays and completion in South African schools. Social Surveys Africa, 1.</w:t>
      </w:r>
    </w:p>
    <w:p w14:paraId="696E02F5"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uthén, L. K., &amp; Muthén, B. O. (2010). Mplus user’s guide (6th ed.). Los Angeles, CA: Muthén &amp; Muthén.</w:t>
      </w:r>
    </w:p>
    <w:p w14:paraId="3C746D76"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uthen, L., &amp; Muthen, B. (2012). Mplus user’s guide (7th edition). (M. &amp; Muthen, Ed.). Los Angeles (CA).</w:t>
      </w:r>
    </w:p>
    <w:p w14:paraId="59981664"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Mzolo, S. (2013). Fracturated Hope: celebrating 20 years of democracy amid poverty and despair. Cape Town: Trafford Publishing.</w:t>
      </w:r>
    </w:p>
    <w:p w14:paraId="3A9FE1F4" w14:textId="239BB0B2"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Nylund, K. L., &amp; Muthén, B. O. (2007). Deciding on the Number of Classes in Latent Class Analysis and Growth Mixture Modeling : A Monte Carlo Simulation Study. Structural Equation Modelling, 14(4), 535–569. </w:t>
      </w:r>
      <w:hyperlink r:id="rId27" w:history="1">
        <w:r w:rsidR="00354F52" w:rsidRPr="00A51407">
          <w:rPr>
            <w:rStyle w:val="Hyperlink"/>
            <w:rFonts w:cs="Times New Roman"/>
            <w:szCs w:val="24"/>
          </w:rPr>
          <w:t>http://doi.org/10.1080/10705510701575396</w:t>
        </w:r>
      </w:hyperlink>
      <w:r w:rsidR="00354F52" w:rsidRPr="00A51407">
        <w:rPr>
          <w:rFonts w:cs="Times New Roman"/>
          <w:szCs w:val="24"/>
        </w:rPr>
        <w:t xml:space="preserve"> </w:t>
      </w:r>
    </w:p>
    <w:p w14:paraId="22AC2F80" w14:textId="195510DD"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Petrenko, C., Friend, A., Garrido, E., Taussig, H., &amp; Culhane, S. (2013). Does subtype matter? Assessing the effects of maltreatment on fucntioning in preadolescent youth in out-of-home care. Child Abuse &amp; Neglect, 36(9), 633–644. </w:t>
      </w:r>
      <w:hyperlink r:id="rId28" w:history="1">
        <w:r w:rsidR="00354F52" w:rsidRPr="00A51407">
          <w:rPr>
            <w:rStyle w:val="Hyperlink"/>
            <w:rFonts w:cs="Times New Roman"/>
            <w:szCs w:val="24"/>
          </w:rPr>
          <w:t>http://doi.org/10.1016/j.chiabu.2012.07.001.Does</w:t>
        </w:r>
      </w:hyperlink>
      <w:r w:rsidR="00354F52" w:rsidRPr="00A51407">
        <w:rPr>
          <w:rFonts w:cs="Times New Roman"/>
          <w:szCs w:val="24"/>
        </w:rPr>
        <w:t xml:space="preserve"> </w:t>
      </w:r>
    </w:p>
    <w:p w14:paraId="42A6FD85" w14:textId="18A4BAE0"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Pieterse, D. (2015). Childhood Maltreatment and Educational Outcomes: Evidence from South Africa Health Economics. Health Economics, 24(7), 876–894. </w:t>
      </w:r>
      <w:hyperlink r:id="rId29" w:history="1">
        <w:r w:rsidR="00354F52" w:rsidRPr="00A51407">
          <w:rPr>
            <w:rStyle w:val="Hyperlink"/>
            <w:rFonts w:cs="Times New Roman"/>
            <w:szCs w:val="24"/>
          </w:rPr>
          <w:t>http://doi.org/10.1002/hec.3065</w:t>
        </w:r>
      </w:hyperlink>
      <w:r w:rsidR="00354F52" w:rsidRPr="00A51407">
        <w:rPr>
          <w:rFonts w:cs="Times New Roman"/>
          <w:szCs w:val="24"/>
        </w:rPr>
        <w:t xml:space="preserve"> </w:t>
      </w:r>
    </w:p>
    <w:p w14:paraId="1B589DC0"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Pillay, U., Roberts, B., &amp; Rule, S. (2006). South African social attitudes: changing times, diverse voices. Cape Town: HSRC Press.</w:t>
      </w:r>
    </w:p>
    <w:p w14:paraId="31A89EB3"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Ruchkin, V., Schwab-Stone, M., &amp; Vermeiren, R. (2004). Social and Health Assessment (SAHA) Psychometric Development Summary. New Haven: Yale University.</w:t>
      </w:r>
    </w:p>
    <w:p w14:paraId="2CDD0B9A" w14:textId="04B88F5C"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Runyan, D. K., Dunne, M. P., Zolotor, A. J., Madrid, B., Jain, D., Gerbaka, B., … Youssef, R. M. (2009). The development and piloting of the ISPCAN Child Abuse Screening Tool-Parent version (ICAST-P). Child Abuse &amp; Neglect, 33(11), 826–32. </w:t>
      </w:r>
      <w:hyperlink r:id="rId30" w:history="1">
        <w:r w:rsidR="00354F52" w:rsidRPr="00A51407">
          <w:rPr>
            <w:rStyle w:val="Hyperlink"/>
            <w:rFonts w:cs="Times New Roman"/>
            <w:szCs w:val="24"/>
          </w:rPr>
          <w:t>http://doi.org/10.1016/j.chiabu.2009.09.006</w:t>
        </w:r>
      </w:hyperlink>
      <w:r w:rsidR="00354F52" w:rsidRPr="00A51407">
        <w:rPr>
          <w:rFonts w:cs="Times New Roman"/>
          <w:szCs w:val="24"/>
        </w:rPr>
        <w:t xml:space="preserve"> </w:t>
      </w:r>
    </w:p>
    <w:p w14:paraId="3712CCDE" w14:textId="23987E49"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Sherr, L., Hensels, I. S., Skeen, S., Tomlinson, M., Roberts, K. J., &amp; Macedo, A. (2016). Exposure to violence predicts poor educational outcomes in young children in South Africa and Malawi. International Health, (8), 36–43. </w:t>
      </w:r>
      <w:hyperlink r:id="rId31" w:history="1">
        <w:r w:rsidR="00354F52" w:rsidRPr="00A51407">
          <w:rPr>
            <w:rStyle w:val="Hyperlink"/>
            <w:rFonts w:cs="Times New Roman"/>
            <w:szCs w:val="24"/>
          </w:rPr>
          <w:t>http://doi.org/10.1093/inthealth/ihv070</w:t>
        </w:r>
      </w:hyperlink>
      <w:r w:rsidR="00354F52" w:rsidRPr="00A51407">
        <w:rPr>
          <w:rFonts w:cs="Times New Roman"/>
          <w:szCs w:val="24"/>
        </w:rPr>
        <w:t xml:space="preserve"> </w:t>
      </w:r>
    </w:p>
    <w:p w14:paraId="674A23C8"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Spaull, N. (2013). South Africa’s Education Crisis : The quality of education in South Africa 1994-2011. Centre for Development and enterprise (Vol. 27).</w:t>
      </w:r>
    </w:p>
    <w:p w14:paraId="224BA645" w14:textId="20BD169F"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Spaull, N. (2015). Schooling in South Africa: How low quality education becomes a poverty trap. South African Child Gauge, (12), 34–41. Retrieved from </w:t>
      </w:r>
      <w:hyperlink r:id="rId32" w:history="1">
        <w:r w:rsidR="00354F52" w:rsidRPr="00A51407">
          <w:rPr>
            <w:rStyle w:val="Hyperlink"/>
            <w:rFonts w:cs="Times New Roman"/>
            <w:szCs w:val="24"/>
          </w:rPr>
          <w:t>http://nicspaull.com/research/</w:t>
        </w:r>
      </w:hyperlink>
    </w:p>
    <w:p w14:paraId="1119A768" w14:textId="3A92DFB3" w:rsidR="00354F52" w:rsidRPr="00A51407" w:rsidRDefault="00354F52" w:rsidP="00354F52">
      <w:pPr>
        <w:widowControl w:val="0"/>
        <w:autoSpaceDE w:val="0"/>
        <w:autoSpaceDN w:val="0"/>
        <w:adjustRightInd w:val="0"/>
        <w:spacing w:after="0" w:line="240" w:lineRule="auto"/>
        <w:ind w:left="480" w:hanging="480"/>
        <w:rPr>
          <w:rFonts w:cs="Times New Roman"/>
          <w:noProof/>
          <w:szCs w:val="24"/>
        </w:rPr>
      </w:pPr>
      <w:r w:rsidRPr="00A51407">
        <w:rPr>
          <w:rFonts w:cs="Times New Roman"/>
          <w:noProof/>
          <w:szCs w:val="24"/>
        </w:rPr>
        <w:t xml:space="preserve">Spaull, N., &amp; Kotze, J. (2015). Starting behind and staying behind in South Africa: The case of insurmountable learning deficits in mathematics. </w:t>
      </w:r>
      <w:r w:rsidRPr="00A51407">
        <w:rPr>
          <w:rFonts w:cs="Times New Roman"/>
          <w:i/>
          <w:iCs/>
          <w:noProof/>
          <w:szCs w:val="24"/>
        </w:rPr>
        <w:t>International Journal of Educational Development</w:t>
      </w:r>
      <w:r w:rsidRPr="00A51407">
        <w:rPr>
          <w:rFonts w:cs="Times New Roman"/>
          <w:noProof/>
          <w:szCs w:val="24"/>
        </w:rPr>
        <w:t xml:space="preserve">, (41), 13–24. </w:t>
      </w:r>
      <w:hyperlink r:id="rId33" w:history="1">
        <w:r w:rsidRPr="00A51407">
          <w:rPr>
            <w:rStyle w:val="Hyperlink"/>
            <w:rFonts w:cs="Times New Roman"/>
            <w:noProof/>
            <w:szCs w:val="24"/>
          </w:rPr>
          <w:t>http://doi.org/10.1016/j.ijedudev.2015.01.002</w:t>
        </w:r>
      </w:hyperlink>
      <w:r w:rsidRPr="00A51407">
        <w:rPr>
          <w:rFonts w:cs="Times New Roman"/>
          <w:noProof/>
          <w:szCs w:val="24"/>
        </w:rPr>
        <w:t xml:space="preserve"> </w:t>
      </w:r>
    </w:p>
    <w:p w14:paraId="779BE068" w14:textId="77777777" w:rsidR="00354F52" w:rsidRPr="00A51407" w:rsidRDefault="00354F52" w:rsidP="00FF6435">
      <w:pPr>
        <w:widowControl w:val="0"/>
        <w:autoSpaceDE w:val="0"/>
        <w:autoSpaceDN w:val="0"/>
        <w:adjustRightInd w:val="0"/>
        <w:spacing w:line="240" w:lineRule="auto"/>
        <w:rPr>
          <w:rFonts w:cs="Times New Roman"/>
          <w:szCs w:val="24"/>
        </w:rPr>
      </w:pPr>
    </w:p>
    <w:p w14:paraId="4B366D26" w14:textId="2112FA9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lang w:val="de-DE"/>
        </w:rPr>
        <w:t xml:space="preserve">Sternberg, K. J., Baradaran, L. P., Abbott, C. B., Lamb, M. E., &amp; Guterman, E. (2006). </w:t>
      </w:r>
      <w:r w:rsidRPr="00A51407">
        <w:rPr>
          <w:rFonts w:cs="Times New Roman"/>
          <w:szCs w:val="24"/>
        </w:rPr>
        <w:t xml:space="preserve">Type of </w:t>
      </w:r>
      <w:r w:rsidRPr="00A51407">
        <w:rPr>
          <w:rFonts w:cs="Times New Roman"/>
          <w:szCs w:val="24"/>
        </w:rPr>
        <w:lastRenderedPageBreak/>
        <w:t xml:space="preserve">violence, age, and gender differences in the effects of family violence on children’s behavior problems : A mega-analysis. Developmental Review, 26, 89–112. </w:t>
      </w:r>
      <w:hyperlink r:id="rId34" w:history="1">
        <w:r w:rsidR="00354F52" w:rsidRPr="00A51407">
          <w:rPr>
            <w:rStyle w:val="Hyperlink"/>
            <w:rFonts w:cs="Times New Roman"/>
            <w:szCs w:val="24"/>
          </w:rPr>
          <w:t>http://doi.org/10.1016/j.dr.2005.12.001</w:t>
        </w:r>
      </w:hyperlink>
      <w:r w:rsidR="00354F52" w:rsidRPr="00A51407">
        <w:rPr>
          <w:rFonts w:cs="Times New Roman"/>
          <w:szCs w:val="24"/>
        </w:rPr>
        <w:t xml:space="preserve"> </w:t>
      </w:r>
    </w:p>
    <w:p w14:paraId="02061A9C"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Strassburg, S., Meny-Gibert, S., &amp; Russell, B. (2010). Left unfinished. Social Surveys Africa, 2.</w:t>
      </w:r>
    </w:p>
    <w:p w14:paraId="3F3770F1"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lang w:val="de-DE"/>
        </w:rPr>
        <w:t xml:space="preserve">Strassburg, S., Meny-Gibert, S., &amp; Russell, B. (2010). </w:t>
      </w:r>
      <w:r w:rsidRPr="00A51407">
        <w:rPr>
          <w:rFonts w:cs="Times New Roman"/>
          <w:szCs w:val="24"/>
        </w:rPr>
        <w:t>More than getting through the school gates. Social Surveys Africa, 3.</w:t>
      </w:r>
    </w:p>
    <w:p w14:paraId="4CF4B614"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UNICEF. (2009). Child friendly schools programming. Global Evaluation Report. New York.</w:t>
      </w:r>
    </w:p>
    <w:p w14:paraId="62F9F6A7" w14:textId="55761B80" w:rsidR="00FF6435" w:rsidRPr="00A51407" w:rsidRDefault="00B85B64" w:rsidP="00FF6435">
      <w:pPr>
        <w:widowControl w:val="0"/>
        <w:autoSpaceDE w:val="0"/>
        <w:autoSpaceDN w:val="0"/>
        <w:adjustRightInd w:val="0"/>
        <w:spacing w:line="240" w:lineRule="auto"/>
        <w:rPr>
          <w:rFonts w:cs="Times New Roman"/>
          <w:szCs w:val="24"/>
        </w:rPr>
      </w:pPr>
      <w:r w:rsidRPr="00A51407">
        <w:rPr>
          <w:rFonts w:cs="Times New Roman"/>
          <w:szCs w:val="24"/>
        </w:rPr>
        <w:t>V</w:t>
      </w:r>
      <w:r w:rsidR="00FF6435" w:rsidRPr="00A51407">
        <w:rPr>
          <w:rFonts w:cs="Times New Roman"/>
          <w:szCs w:val="24"/>
        </w:rPr>
        <w:t xml:space="preserve">an der Berg, S. (2008). How effective are poor schools? Poverty and educational outcomes in South Africa. Studies in Educational Evaluation, 34(3), 145–154. </w:t>
      </w:r>
      <w:hyperlink r:id="rId35" w:history="1">
        <w:r w:rsidR="00354F52" w:rsidRPr="00A51407">
          <w:rPr>
            <w:rStyle w:val="Hyperlink"/>
            <w:rFonts w:cs="Times New Roman"/>
            <w:szCs w:val="24"/>
          </w:rPr>
          <w:t>http://doi.org/10.1016/j.stueduc.2008.07.005</w:t>
        </w:r>
      </w:hyperlink>
      <w:r w:rsidR="00354F52" w:rsidRPr="00A51407">
        <w:rPr>
          <w:rFonts w:cs="Times New Roman"/>
          <w:szCs w:val="24"/>
        </w:rPr>
        <w:t xml:space="preserve"> </w:t>
      </w:r>
    </w:p>
    <w:p w14:paraId="2A785942" w14:textId="33AED8D4"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Van Wyk, C. (2015). An overview of key data sets in education in South Africa. South African Journal of Childhood Education, 5(2), 146–170. </w:t>
      </w:r>
      <w:hyperlink r:id="rId36" w:history="1">
        <w:r w:rsidR="00354F52" w:rsidRPr="00A51407">
          <w:rPr>
            <w:rStyle w:val="Hyperlink"/>
            <w:rFonts w:cs="Times New Roman"/>
            <w:szCs w:val="24"/>
          </w:rPr>
          <w:t>http://doi.org/10.4102/sajce.v5i2.394</w:t>
        </w:r>
      </w:hyperlink>
      <w:r w:rsidR="00354F52" w:rsidRPr="00A51407">
        <w:rPr>
          <w:rFonts w:cs="Times New Roman"/>
          <w:szCs w:val="24"/>
        </w:rPr>
        <w:t xml:space="preserve"> </w:t>
      </w:r>
    </w:p>
    <w:p w14:paraId="660504BA" w14:textId="0D9BDAAB"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Vranceanu, A., Hobfoll, S., &amp; Johnson, R. (2007). Child multi-type maltreatment and associated depression and PTSD symptoms: The role of social support and stress. Child Abuse and Neglect, 31(1), 71–84. </w:t>
      </w:r>
      <w:hyperlink r:id="rId37" w:history="1">
        <w:r w:rsidR="00354F52" w:rsidRPr="00A51407">
          <w:rPr>
            <w:rStyle w:val="Hyperlink"/>
            <w:rFonts w:cs="Times New Roman"/>
            <w:szCs w:val="24"/>
          </w:rPr>
          <w:t>http://doi.org/10.1016/j.chiabu.2006.04.010</w:t>
        </w:r>
      </w:hyperlink>
      <w:r w:rsidR="00354F52" w:rsidRPr="00A51407">
        <w:rPr>
          <w:rFonts w:cs="Times New Roman"/>
          <w:szCs w:val="24"/>
        </w:rPr>
        <w:t xml:space="preserve"> </w:t>
      </w:r>
    </w:p>
    <w:p w14:paraId="699345E9" w14:textId="6CD7A05A"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Ward, C., Artz, L., Burton, P., &amp; Leoschut, L. (2015). The Optimus Study on Child Abuse, Violence and Neglect in South Africa.</w:t>
      </w:r>
    </w:p>
    <w:p w14:paraId="51EDDC87" w14:textId="47F81F3A"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Ward, C., Martin, E., Theron, C., &amp; Distiller, G. (2007). Factors Affecting Resilience in Children Exposed to Violence. South African Journal of Psychology, 37(1), 165–187. </w:t>
      </w:r>
      <w:hyperlink r:id="rId38" w:history="1">
        <w:r w:rsidR="00354F52" w:rsidRPr="00A51407">
          <w:rPr>
            <w:rStyle w:val="Hyperlink"/>
            <w:rFonts w:cs="Times New Roman"/>
            <w:szCs w:val="24"/>
          </w:rPr>
          <w:t>http://doi.org/10.1177/008124630703700112</w:t>
        </w:r>
      </w:hyperlink>
      <w:r w:rsidR="00354F52" w:rsidRPr="00A51407">
        <w:rPr>
          <w:rFonts w:cs="Times New Roman"/>
          <w:szCs w:val="24"/>
        </w:rPr>
        <w:t xml:space="preserve"> </w:t>
      </w:r>
    </w:p>
    <w:p w14:paraId="2D31FB90" w14:textId="4B2075AF"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 xml:space="preserve">Watson, M., Mcmahon, M., Foxcroft, C., &amp; Els, C. (2010). Occupational Aspirations of Low Socioeconomic Black South African. Journal of Career Development, 37(4), 717–734. </w:t>
      </w:r>
      <w:hyperlink r:id="rId39" w:history="1">
        <w:r w:rsidR="00354F52" w:rsidRPr="00A51407">
          <w:rPr>
            <w:rStyle w:val="Hyperlink"/>
            <w:rFonts w:cs="Times New Roman"/>
            <w:szCs w:val="24"/>
          </w:rPr>
          <w:t>http://doi.org/10.1177/0894845309359351</w:t>
        </w:r>
      </w:hyperlink>
      <w:r w:rsidR="00354F52" w:rsidRPr="00A51407">
        <w:rPr>
          <w:rFonts w:cs="Times New Roman"/>
          <w:szCs w:val="24"/>
        </w:rPr>
        <w:t xml:space="preserve"> </w:t>
      </w:r>
    </w:p>
    <w:p w14:paraId="718C98F4"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WHO. (2002). World report on violence and health. Geneva.</w:t>
      </w:r>
    </w:p>
    <w:p w14:paraId="39D4BA15"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WHO. (2014). Chapter 3. Child abuse and neglect by parents and other caregivers. In World Health Organisation (Ed.), Global Status Report on Violence Prevention. Geneva.</w:t>
      </w:r>
    </w:p>
    <w:p w14:paraId="30F391C5"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Wright, G. (2008). Findings from the Indicators of Poverty and Social Exclusion Project: A Profile of Poverty using the Socially Perceived Necessities Approach. Key Report 7. Pretoria.</w:t>
      </w:r>
    </w:p>
    <w:p w14:paraId="0B2BF9C0" w14:textId="77777777" w:rsidR="00FF6435" w:rsidRPr="00A51407" w:rsidRDefault="00FF6435" w:rsidP="00FF6435">
      <w:pPr>
        <w:widowControl w:val="0"/>
        <w:autoSpaceDE w:val="0"/>
        <w:autoSpaceDN w:val="0"/>
        <w:adjustRightInd w:val="0"/>
        <w:spacing w:line="240" w:lineRule="auto"/>
        <w:rPr>
          <w:rFonts w:cs="Times New Roman"/>
          <w:szCs w:val="24"/>
        </w:rPr>
      </w:pPr>
      <w:r w:rsidRPr="00A51407">
        <w:rPr>
          <w:rFonts w:cs="Times New Roman"/>
          <w:szCs w:val="24"/>
        </w:rPr>
        <w:t>Yaw, A., Heaton, T. B., &amp; Kalule-Sabiti, I. (2007). Living Arrangements in South Africa. In A. Yaw &amp; T. B. Heaton (Eds.), Families and households in post-apartheid South Africa : Socio-demographic perspectives (pp. 43–60). Cape Town: HSRC Press.</w:t>
      </w:r>
    </w:p>
    <w:p w14:paraId="64A52D86" w14:textId="200B7C46" w:rsidR="00D21F25" w:rsidRPr="00A51407" w:rsidRDefault="00354F52" w:rsidP="00354F52">
      <w:pPr>
        <w:widowControl w:val="0"/>
        <w:autoSpaceDE w:val="0"/>
        <w:autoSpaceDN w:val="0"/>
        <w:adjustRightInd w:val="0"/>
        <w:spacing w:after="0" w:line="240" w:lineRule="auto"/>
        <w:ind w:left="480" w:hanging="480"/>
        <w:rPr>
          <w:rFonts w:cs="Times New Roman"/>
          <w:noProof/>
          <w:szCs w:val="24"/>
        </w:rPr>
      </w:pPr>
      <w:r w:rsidRPr="00A51407">
        <w:rPr>
          <w:rFonts w:cs="Times New Roman"/>
          <w:noProof/>
          <w:szCs w:val="24"/>
        </w:rPr>
        <w:t xml:space="preserve">Yorohan, R. (2011). </w:t>
      </w:r>
      <w:r w:rsidRPr="00A51407">
        <w:rPr>
          <w:rFonts w:cs="Times New Roman"/>
          <w:iCs/>
          <w:noProof/>
          <w:szCs w:val="24"/>
        </w:rPr>
        <w:t>The relationship between exposure to violence, acceptance of violence and engagement in violence: A study of Turkish adolescence [unpublished]. University. 2011.</w:t>
      </w:r>
      <w:r w:rsidRPr="00A51407">
        <w:rPr>
          <w:rFonts w:cs="Times New Roman"/>
          <w:noProof/>
          <w:szCs w:val="24"/>
        </w:rPr>
        <w:t xml:space="preserve"> Istanbul Bilgi University.</w:t>
      </w:r>
    </w:p>
    <w:p w14:paraId="73AB3C27" w14:textId="77777777" w:rsidR="00D21F25" w:rsidRPr="00A51407" w:rsidRDefault="00D21F25">
      <w:pPr>
        <w:spacing w:line="259" w:lineRule="auto"/>
        <w:rPr>
          <w:rFonts w:cs="Times New Roman"/>
          <w:noProof/>
          <w:szCs w:val="24"/>
        </w:rPr>
      </w:pPr>
      <w:r w:rsidRPr="00A51407">
        <w:rPr>
          <w:rFonts w:cs="Times New Roman"/>
          <w:noProof/>
          <w:szCs w:val="24"/>
        </w:rPr>
        <w:br w:type="page"/>
      </w:r>
    </w:p>
    <w:p w14:paraId="574795D1" w14:textId="77777777" w:rsidR="00D21F25" w:rsidRPr="00A51407" w:rsidRDefault="00D21F25" w:rsidP="00D21F25">
      <w:pPr>
        <w:spacing w:after="0" w:line="240" w:lineRule="auto"/>
        <w:rPr>
          <w:rFonts w:eastAsia="Calibri" w:cs="Times New Roman"/>
          <w:b/>
          <w:i/>
          <w:szCs w:val="24"/>
        </w:rPr>
        <w:sectPr w:rsidR="00D21F25" w:rsidRPr="00A51407" w:rsidSect="00D21F25">
          <w:pgSz w:w="11906" w:h="16838"/>
          <w:pgMar w:top="1440" w:right="1440" w:bottom="1440" w:left="1134" w:header="709" w:footer="709" w:gutter="0"/>
          <w:cols w:space="708"/>
          <w:docGrid w:linePitch="360"/>
        </w:sectPr>
      </w:pPr>
    </w:p>
    <w:p w14:paraId="452C6825" w14:textId="0C37E48C" w:rsidR="00D21F25" w:rsidRPr="00A51407" w:rsidRDefault="00D21F25" w:rsidP="00D21F25">
      <w:pPr>
        <w:spacing w:after="0" w:line="240" w:lineRule="auto"/>
        <w:rPr>
          <w:rFonts w:eastAsia="Calibri" w:cs="Times New Roman"/>
          <w:b/>
          <w:i/>
          <w:szCs w:val="24"/>
        </w:rPr>
      </w:pPr>
      <w:r w:rsidRPr="00A51407">
        <w:rPr>
          <w:rFonts w:eastAsia="Calibri" w:cs="Times New Roman"/>
          <w:b/>
          <w:i/>
          <w:szCs w:val="24"/>
        </w:rPr>
        <w:lastRenderedPageBreak/>
        <w:t xml:space="preserve">Table 1 </w:t>
      </w:r>
      <w:r w:rsidRPr="00A51407">
        <w:rPr>
          <w:b/>
          <w:i/>
          <w:szCs w:val="24"/>
        </w:rPr>
        <w:t xml:space="preserve">Sinovuyo Teen Study </w:t>
      </w:r>
      <w:r w:rsidRPr="00A51407">
        <w:rPr>
          <w:rFonts w:eastAsia="Calibri" w:cs="Times New Roman"/>
          <w:b/>
          <w:i/>
          <w:szCs w:val="24"/>
        </w:rPr>
        <w:t>measures recording</w:t>
      </w:r>
      <w:r w:rsidRPr="00A51407" w:rsidDel="00322A50">
        <w:rPr>
          <w:rFonts w:eastAsia="Calibri" w:cs="Times New Roman"/>
          <w:b/>
          <w:i/>
          <w:szCs w:val="24"/>
        </w:rPr>
        <w:t xml:space="preserve"> </w:t>
      </w:r>
      <w:r w:rsidRPr="00A51407">
        <w:rPr>
          <w:rFonts w:eastAsia="Calibri" w:cs="Times New Roman"/>
          <w:b/>
          <w:i/>
          <w:szCs w:val="24"/>
        </w:rPr>
        <w:t>exposure to violence, academic motivation and school delay</w:t>
      </w:r>
    </w:p>
    <w:tbl>
      <w:tblPr>
        <w:tblStyle w:val="TableGrid"/>
        <w:tblW w:w="1403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993"/>
        <w:gridCol w:w="1559"/>
        <w:gridCol w:w="1656"/>
        <w:gridCol w:w="6645"/>
        <w:gridCol w:w="3183"/>
      </w:tblGrid>
      <w:tr w:rsidR="00D21F25" w:rsidRPr="00A51407" w14:paraId="2B476EB7" w14:textId="77777777" w:rsidTr="00F601B1">
        <w:trPr>
          <w:trHeight w:val="473"/>
        </w:trPr>
        <w:tc>
          <w:tcPr>
            <w:tcW w:w="2552" w:type="dxa"/>
            <w:gridSpan w:val="2"/>
            <w:tcBorders>
              <w:top w:val="single" w:sz="4" w:space="0" w:color="auto"/>
              <w:left w:val="nil"/>
              <w:bottom w:val="single" w:sz="4" w:space="0" w:color="auto"/>
              <w:right w:val="nil"/>
            </w:tcBorders>
            <w:vAlign w:val="center"/>
          </w:tcPr>
          <w:p w14:paraId="53A4378B" w14:textId="77777777" w:rsidR="00D21F25" w:rsidRPr="00A51407" w:rsidRDefault="00D21F25" w:rsidP="00D21F25">
            <w:pPr>
              <w:spacing w:line="240" w:lineRule="auto"/>
              <w:jc w:val="center"/>
              <w:rPr>
                <w:rFonts w:cs="Times New Roman"/>
                <w:b/>
                <w:sz w:val="20"/>
                <w:szCs w:val="18"/>
              </w:rPr>
            </w:pPr>
            <w:r w:rsidRPr="00A51407">
              <w:rPr>
                <w:rFonts w:cs="Times New Roman"/>
                <w:b/>
                <w:sz w:val="20"/>
                <w:szCs w:val="18"/>
              </w:rPr>
              <w:t>Measures</w:t>
            </w:r>
          </w:p>
          <w:p w14:paraId="5DF3C31C" w14:textId="77777777" w:rsidR="00D21F25" w:rsidRPr="00A51407" w:rsidRDefault="00D21F25" w:rsidP="00D21F25">
            <w:pPr>
              <w:spacing w:line="240" w:lineRule="auto"/>
              <w:jc w:val="center"/>
              <w:rPr>
                <w:rFonts w:cs="Times New Roman"/>
                <w:b/>
                <w:sz w:val="20"/>
                <w:szCs w:val="18"/>
              </w:rPr>
            </w:pPr>
          </w:p>
        </w:tc>
        <w:tc>
          <w:tcPr>
            <w:tcW w:w="1656" w:type="dxa"/>
            <w:tcBorders>
              <w:top w:val="single" w:sz="4" w:space="0" w:color="auto"/>
              <w:left w:val="nil"/>
              <w:bottom w:val="single" w:sz="4" w:space="0" w:color="auto"/>
              <w:right w:val="nil"/>
            </w:tcBorders>
            <w:vAlign w:val="center"/>
            <w:hideMark/>
          </w:tcPr>
          <w:p w14:paraId="6B90ED6C" w14:textId="77777777" w:rsidR="00D21F25" w:rsidRPr="00A51407" w:rsidRDefault="00D21F25" w:rsidP="00D21F25">
            <w:pPr>
              <w:spacing w:line="240" w:lineRule="auto"/>
              <w:jc w:val="center"/>
              <w:rPr>
                <w:rFonts w:cs="Times New Roman"/>
                <w:b/>
                <w:sz w:val="20"/>
                <w:szCs w:val="18"/>
              </w:rPr>
            </w:pPr>
            <w:r w:rsidRPr="00A51407">
              <w:rPr>
                <w:rFonts w:cs="Times New Roman"/>
                <w:b/>
                <w:sz w:val="20"/>
                <w:szCs w:val="18"/>
              </w:rPr>
              <w:t>Sum Scale (# Items)</w:t>
            </w:r>
          </w:p>
        </w:tc>
        <w:tc>
          <w:tcPr>
            <w:tcW w:w="6645" w:type="dxa"/>
            <w:tcBorders>
              <w:top w:val="single" w:sz="4" w:space="0" w:color="auto"/>
              <w:left w:val="nil"/>
              <w:bottom w:val="single" w:sz="4" w:space="0" w:color="auto"/>
              <w:right w:val="nil"/>
            </w:tcBorders>
            <w:vAlign w:val="center"/>
            <w:hideMark/>
          </w:tcPr>
          <w:p w14:paraId="31F149C9" w14:textId="77777777" w:rsidR="00D21F25" w:rsidRPr="00A51407" w:rsidRDefault="00D21F25" w:rsidP="00D21F25">
            <w:pPr>
              <w:spacing w:line="240" w:lineRule="auto"/>
              <w:jc w:val="center"/>
              <w:rPr>
                <w:rFonts w:cs="Times New Roman"/>
                <w:b/>
                <w:sz w:val="20"/>
                <w:szCs w:val="18"/>
              </w:rPr>
            </w:pPr>
            <w:r w:rsidRPr="00A51407">
              <w:rPr>
                <w:rFonts w:cs="Times New Roman"/>
                <w:b/>
                <w:sz w:val="20"/>
                <w:szCs w:val="18"/>
              </w:rPr>
              <w:t>Items</w:t>
            </w:r>
          </w:p>
        </w:tc>
        <w:tc>
          <w:tcPr>
            <w:tcW w:w="3183" w:type="dxa"/>
            <w:tcBorders>
              <w:top w:val="single" w:sz="4" w:space="0" w:color="auto"/>
              <w:left w:val="nil"/>
              <w:bottom w:val="single" w:sz="4" w:space="0" w:color="auto"/>
              <w:right w:val="nil"/>
            </w:tcBorders>
            <w:vAlign w:val="center"/>
            <w:hideMark/>
          </w:tcPr>
          <w:p w14:paraId="10A8801C" w14:textId="77777777" w:rsidR="00D21F25" w:rsidRPr="00A51407" w:rsidRDefault="00D21F25" w:rsidP="00D21F25">
            <w:pPr>
              <w:spacing w:line="240" w:lineRule="auto"/>
              <w:jc w:val="center"/>
              <w:rPr>
                <w:rFonts w:cs="Times New Roman"/>
                <w:b/>
                <w:sz w:val="20"/>
                <w:szCs w:val="18"/>
              </w:rPr>
            </w:pPr>
            <w:r w:rsidRPr="00A51407">
              <w:rPr>
                <w:rFonts w:cs="Times New Roman"/>
                <w:b/>
                <w:sz w:val="20"/>
                <w:szCs w:val="18"/>
              </w:rPr>
              <w:t>Items Response Codes</w:t>
            </w:r>
          </w:p>
        </w:tc>
      </w:tr>
      <w:tr w:rsidR="00D21F25" w:rsidRPr="00A51407" w14:paraId="7DDCF153" w14:textId="77777777" w:rsidTr="00F601B1">
        <w:trPr>
          <w:trHeight w:val="151"/>
        </w:trPr>
        <w:tc>
          <w:tcPr>
            <w:tcW w:w="993" w:type="dxa"/>
            <w:vMerge w:val="restart"/>
            <w:tcBorders>
              <w:top w:val="single" w:sz="4" w:space="0" w:color="auto"/>
              <w:left w:val="nil"/>
              <w:bottom w:val="single" w:sz="4" w:space="0" w:color="auto"/>
              <w:right w:val="nil"/>
            </w:tcBorders>
            <w:hideMark/>
          </w:tcPr>
          <w:p w14:paraId="6E6F3353" w14:textId="77777777" w:rsidR="00D21F25" w:rsidRPr="00A51407" w:rsidRDefault="00D21F25" w:rsidP="00D21F25">
            <w:pPr>
              <w:spacing w:line="240" w:lineRule="auto"/>
              <w:rPr>
                <w:rFonts w:cs="Times New Roman"/>
                <w:sz w:val="16"/>
                <w:szCs w:val="18"/>
              </w:rPr>
            </w:pPr>
            <w:r w:rsidRPr="00A51407">
              <w:rPr>
                <w:rFonts w:cs="Times New Roman"/>
                <w:sz w:val="16"/>
                <w:szCs w:val="18"/>
              </w:rPr>
              <w:t>Exposure to violence</w:t>
            </w:r>
          </w:p>
        </w:tc>
        <w:tc>
          <w:tcPr>
            <w:tcW w:w="1559" w:type="dxa"/>
            <w:tcBorders>
              <w:top w:val="single" w:sz="4" w:space="0" w:color="auto"/>
              <w:left w:val="nil"/>
              <w:bottom w:val="single" w:sz="4" w:space="0" w:color="auto"/>
              <w:right w:val="nil"/>
            </w:tcBorders>
            <w:hideMark/>
          </w:tcPr>
          <w:p w14:paraId="3B10F6FB" w14:textId="77777777" w:rsidR="00D21F25" w:rsidRPr="00A51407" w:rsidRDefault="00D21F25" w:rsidP="00D21F25">
            <w:pPr>
              <w:spacing w:line="240" w:lineRule="auto"/>
              <w:rPr>
                <w:rFonts w:cs="Times New Roman"/>
                <w:sz w:val="16"/>
                <w:szCs w:val="18"/>
              </w:rPr>
            </w:pPr>
            <w:r w:rsidRPr="00A51407">
              <w:rPr>
                <w:rFonts w:cs="Times New Roman"/>
                <w:sz w:val="16"/>
                <w:szCs w:val="18"/>
              </w:rPr>
              <w:t>Domestic Violence between household members</w:t>
            </w:r>
          </w:p>
        </w:tc>
        <w:tc>
          <w:tcPr>
            <w:tcW w:w="1656" w:type="dxa"/>
            <w:tcBorders>
              <w:top w:val="single" w:sz="4" w:space="0" w:color="auto"/>
              <w:left w:val="nil"/>
              <w:bottom w:val="single" w:sz="4" w:space="0" w:color="auto"/>
              <w:right w:val="nil"/>
            </w:tcBorders>
            <w:hideMark/>
          </w:tcPr>
          <w:p w14:paraId="14DFD088"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ICASTDVT </w:t>
            </w:r>
          </w:p>
          <w:p w14:paraId="694FA09C" w14:textId="77777777" w:rsidR="00D21F25" w:rsidRPr="00A51407" w:rsidRDefault="00D21F25" w:rsidP="00D21F25">
            <w:pPr>
              <w:spacing w:line="240" w:lineRule="auto"/>
              <w:rPr>
                <w:rFonts w:cs="Times New Roman"/>
                <w:sz w:val="16"/>
                <w:szCs w:val="18"/>
              </w:rPr>
            </w:pPr>
            <w:r w:rsidRPr="00A51407">
              <w:rPr>
                <w:rFonts w:cs="Times New Roman"/>
                <w:sz w:val="16"/>
                <w:szCs w:val="18"/>
              </w:rPr>
              <w:t>ICAST</w:t>
            </w:r>
          </w:p>
          <w:p w14:paraId="2ED16B25" w14:textId="77777777" w:rsidR="00D21F25" w:rsidRPr="00A51407" w:rsidRDefault="00D21F25" w:rsidP="00D21F25">
            <w:pPr>
              <w:spacing w:line="240" w:lineRule="auto"/>
              <w:rPr>
                <w:rFonts w:cs="Times New Roman"/>
                <w:sz w:val="16"/>
                <w:szCs w:val="18"/>
              </w:rPr>
            </w:pPr>
            <w:r w:rsidRPr="00A51407">
              <w:rPr>
                <w:rFonts w:cs="Times New Roman"/>
                <w:sz w:val="16"/>
                <w:szCs w:val="18"/>
              </w:rPr>
              <w:t>(2 items)</w:t>
            </w:r>
          </w:p>
        </w:tc>
        <w:tc>
          <w:tcPr>
            <w:tcW w:w="6645" w:type="dxa"/>
            <w:tcBorders>
              <w:top w:val="single" w:sz="4" w:space="0" w:color="auto"/>
              <w:left w:val="nil"/>
              <w:bottom w:val="single" w:sz="4" w:space="0" w:color="auto"/>
              <w:right w:val="nil"/>
            </w:tcBorders>
            <w:hideMark/>
          </w:tcPr>
          <w:p w14:paraId="3308488D" w14:textId="77777777" w:rsidR="00D21F25" w:rsidRPr="00A51407" w:rsidRDefault="00D21F25" w:rsidP="00D21F25">
            <w:pPr>
              <w:spacing w:line="240" w:lineRule="auto"/>
              <w:rPr>
                <w:rFonts w:cs="Times New Roman"/>
                <w:sz w:val="16"/>
                <w:szCs w:val="18"/>
              </w:rPr>
            </w:pPr>
            <w:r w:rsidRPr="00A51407">
              <w:rPr>
                <w:rFonts w:cs="Times New Roman"/>
                <w:sz w:val="16"/>
                <w:szCs w:val="18"/>
              </w:rPr>
              <w:t>In the past month, how many days were there arguments with adults shouting in your home?</w:t>
            </w:r>
          </w:p>
          <w:p w14:paraId="5FD42874" w14:textId="77777777" w:rsidR="00D21F25" w:rsidRPr="00A51407" w:rsidRDefault="00D21F25" w:rsidP="00D21F25">
            <w:pPr>
              <w:spacing w:line="240" w:lineRule="auto"/>
              <w:rPr>
                <w:rFonts w:cs="Times New Roman"/>
                <w:sz w:val="16"/>
                <w:szCs w:val="18"/>
              </w:rPr>
            </w:pPr>
            <w:r w:rsidRPr="00A51407">
              <w:rPr>
                <w:rFonts w:cs="Times New Roman"/>
                <w:sz w:val="16"/>
                <w:szCs w:val="18"/>
              </w:rPr>
              <w:t>In the past month, how many days were there arguments with adults hitting each other in your home?</w:t>
            </w:r>
          </w:p>
        </w:tc>
        <w:tc>
          <w:tcPr>
            <w:tcW w:w="3183" w:type="dxa"/>
            <w:tcBorders>
              <w:top w:val="single" w:sz="4" w:space="0" w:color="auto"/>
              <w:left w:val="nil"/>
              <w:bottom w:val="single" w:sz="4" w:space="0" w:color="auto"/>
              <w:right w:val="nil"/>
            </w:tcBorders>
            <w:vAlign w:val="center"/>
            <w:hideMark/>
          </w:tcPr>
          <w:p w14:paraId="6920E52C" w14:textId="77777777" w:rsidR="00D21F25" w:rsidRPr="00A51407" w:rsidRDefault="00D21F25" w:rsidP="00D21F25">
            <w:pPr>
              <w:spacing w:line="240" w:lineRule="auto"/>
              <w:rPr>
                <w:rFonts w:cs="Times New Roman"/>
                <w:sz w:val="16"/>
                <w:szCs w:val="18"/>
              </w:rPr>
            </w:pPr>
            <w:r w:rsidRPr="00A51407">
              <w:rPr>
                <w:rFonts w:cs="Times New Roman"/>
                <w:sz w:val="16"/>
                <w:szCs w:val="18"/>
              </w:rPr>
              <w:t>0= Never</w:t>
            </w:r>
          </w:p>
          <w:p w14:paraId="2E04AC91" w14:textId="77777777" w:rsidR="00D21F25" w:rsidRPr="00A51407" w:rsidRDefault="00D21F25" w:rsidP="00D21F25">
            <w:pPr>
              <w:spacing w:line="240" w:lineRule="auto"/>
              <w:rPr>
                <w:rFonts w:cs="Times New Roman"/>
                <w:sz w:val="16"/>
                <w:szCs w:val="18"/>
              </w:rPr>
            </w:pPr>
            <w:r w:rsidRPr="00A51407">
              <w:rPr>
                <w:rFonts w:cs="Times New Roman"/>
                <w:sz w:val="16"/>
                <w:szCs w:val="18"/>
              </w:rPr>
              <w:t>1, 2 3, 4, 5, 6, 7 times</w:t>
            </w:r>
          </w:p>
          <w:p w14:paraId="045CF984" w14:textId="77777777" w:rsidR="00D21F25" w:rsidRPr="00A51407" w:rsidRDefault="00D21F25" w:rsidP="00D21F25">
            <w:pPr>
              <w:spacing w:line="240" w:lineRule="auto"/>
              <w:rPr>
                <w:rFonts w:cs="Times New Roman"/>
                <w:sz w:val="16"/>
                <w:szCs w:val="18"/>
              </w:rPr>
            </w:pPr>
            <w:r w:rsidRPr="00A51407">
              <w:rPr>
                <w:rFonts w:cs="Times New Roman"/>
                <w:sz w:val="16"/>
                <w:szCs w:val="18"/>
              </w:rPr>
              <w:t>8= 8 or more times</w:t>
            </w:r>
          </w:p>
        </w:tc>
      </w:tr>
      <w:tr w:rsidR="00D21F25" w:rsidRPr="00A51407" w14:paraId="68583F01" w14:textId="77777777" w:rsidTr="00F601B1">
        <w:trPr>
          <w:trHeight w:val="685"/>
        </w:trPr>
        <w:tc>
          <w:tcPr>
            <w:tcW w:w="993" w:type="dxa"/>
            <w:vMerge/>
            <w:tcBorders>
              <w:top w:val="single" w:sz="4" w:space="0" w:color="auto"/>
              <w:left w:val="nil"/>
              <w:bottom w:val="single" w:sz="4" w:space="0" w:color="auto"/>
              <w:right w:val="nil"/>
            </w:tcBorders>
            <w:vAlign w:val="center"/>
            <w:hideMark/>
          </w:tcPr>
          <w:p w14:paraId="2022FC15" w14:textId="77777777" w:rsidR="00D21F25" w:rsidRPr="00A51407" w:rsidRDefault="00D21F25" w:rsidP="00D21F25">
            <w:pPr>
              <w:spacing w:line="240" w:lineRule="auto"/>
              <w:rPr>
                <w:rFonts w:cs="Times New Roman"/>
                <w:sz w:val="16"/>
                <w:szCs w:val="18"/>
              </w:rPr>
            </w:pPr>
          </w:p>
        </w:tc>
        <w:tc>
          <w:tcPr>
            <w:tcW w:w="1559" w:type="dxa"/>
            <w:vMerge w:val="restart"/>
            <w:tcBorders>
              <w:top w:val="single" w:sz="4" w:space="0" w:color="auto"/>
              <w:left w:val="nil"/>
              <w:bottom w:val="single" w:sz="4" w:space="0" w:color="auto"/>
              <w:right w:val="nil"/>
            </w:tcBorders>
            <w:hideMark/>
          </w:tcPr>
          <w:p w14:paraId="792D8013" w14:textId="77777777" w:rsidR="00D21F25" w:rsidRPr="00A51407" w:rsidRDefault="00D21F25" w:rsidP="00D21F25">
            <w:pPr>
              <w:spacing w:line="240" w:lineRule="auto"/>
              <w:rPr>
                <w:rFonts w:cs="Times New Roman"/>
                <w:sz w:val="16"/>
                <w:szCs w:val="18"/>
              </w:rPr>
            </w:pPr>
            <w:r w:rsidRPr="00A51407">
              <w:rPr>
                <w:rFonts w:cs="Times New Roman"/>
                <w:sz w:val="16"/>
                <w:szCs w:val="18"/>
              </w:rPr>
              <w:t>Adolescent physical abuse by caregivers</w:t>
            </w:r>
          </w:p>
        </w:tc>
        <w:tc>
          <w:tcPr>
            <w:tcW w:w="1656" w:type="dxa"/>
            <w:vMerge w:val="restart"/>
            <w:tcBorders>
              <w:top w:val="single" w:sz="4" w:space="0" w:color="auto"/>
              <w:left w:val="nil"/>
              <w:bottom w:val="single" w:sz="4" w:space="0" w:color="auto"/>
              <w:right w:val="nil"/>
            </w:tcBorders>
            <w:hideMark/>
          </w:tcPr>
          <w:p w14:paraId="61975FEC"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PHYABCPT </w:t>
            </w:r>
          </w:p>
          <w:p w14:paraId="0747C6DE" w14:textId="77777777" w:rsidR="00D21F25" w:rsidRPr="00A51407" w:rsidRDefault="00D21F25" w:rsidP="00D21F25">
            <w:pPr>
              <w:spacing w:line="240" w:lineRule="auto"/>
              <w:rPr>
                <w:rFonts w:cs="Times New Roman"/>
                <w:sz w:val="16"/>
                <w:szCs w:val="18"/>
              </w:rPr>
            </w:pPr>
            <w:r w:rsidRPr="00A51407">
              <w:rPr>
                <w:rFonts w:cs="Times New Roman"/>
                <w:sz w:val="16"/>
                <w:szCs w:val="18"/>
              </w:rPr>
              <w:t>ICAST-TRIAL + APQ</w:t>
            </w:r>
          </w:p>
          <w:p w14:paraId="67A4D5DD" w14:textId="77777777" w:rsidR="00D21F25" w:rsidRPr="00A51407" w:rsidRDefault="00D21F25" w:rsidP="00D21F25">
            <w:pPr>
              <w:spacing w:line="240" w:lineRule="auto"/>
              <w:rPr>
                <w:rFonts w:cs="Times New Roman"/>
                <w:sz w:val="16"/>
                <w:szCs w:val="18"/>
              </w:rPr>
            </w:pPr>
            <w:r w:rsidRPr="00A51407">
              <w:rPr>
                <w:rFonts w:cs="Times New Roman"/>
                <w:sz w:val="16"/>
                <w:szCs w:val="18"/>
              </w:rPr>
              <w:t>(7 items)</w:t>
            </w:r>
          </w:p>
        </w:tc>
        <w:tc>
          <w:tcPr>
            <w:tcW w:w="6645" w:type="dxa"/>
            <w:tcBorders>
              <w:top w:val="single" w:sz="4" w:space="0" w:color="auto"/>
              <w:left w:val="nil"/>
              <w:bottom w:val="single" w:sz="4" w:space="0" w:color="auto"/>
              <w:right w:val="nil"/>
            </w:tcBorders>
            <w:hideMark/>
          </w:tcPr>
          <w:p w14:paraId="39AD675C" w14:textId="77777777" w:rsidR="00D21F25" w:rsidRPr="00A51407" w:rsidRDefault="00D21F25" w:rsidP="00D21F25">
            <w:pPr>
              <w:spacing w:line="240" w:lineRule="auto"/>
              <w:rPr>
                <w:rFonts w:cs="Times New Roman"/>
                <w:sz w:val="16"/>
                <w:szCs w:val="18"/>
              </w:rPr>
            </w:pPr>
            <w:r w:rsidRPr="00A51407">
              <w:rPr>
                <w:rFonts w:cs="Times New Roman"/>
                <w:sz w:val="16"/>
                <w:szCs w:val="18"/>
              </w:rPr>
              <w:t>In the past month, how often did an adult in your house ...Push, grab, or kick you?</w:t>
            </w:r>
          </w:p>
          <w:p w14:paraId="4C6319B9" w14:textId="77777777" w:rsidR="00D21F25" w:rsidRPr="00A51407" w:rsidRDefault="00D21F25" w:rsidP="00D21F25">
            <w:pPr>
              <w:spacing w:line="240" w:lineRule="auto"/>
              <w:rPr>
                <w:rFonts w:cs="Times New Roman"/>
                <w:sz w:val="16"/>
                <w:szCs w:val="18"/>
              </w:rPr>
            </w:pPr>
            <w:r w:rsidRPr="00A51407">
              <w:rPr>
                <w:rFonts w:cs="Times New Roman"/>
                <w:sz w:val="16"/>
                <w:szCs w:val="18"/>
              </w:rPr>
              <w:t>...Shake you?</w:t>
            </w:r>
          </w:p>
          <w:p w14:paraId="10DEBE3A" w14:textId="77777777" w:rsidR="00D21F25" w:rsidRPr="00A51407" w:rsidRDefault="00D21F25" w:rsidP="00D21F25">
            <w:pPr>
              <w:spacing w:line="240" w:lineRule="auto"/>
              <w:rPr>
                <w:rFonts w:cs="Times New Roman"/>
                <w:sz w:val="16"/>
                <w:szCs w:val="18"/>
              </w:rPr>
            </w:pPr>
            <w:r w:rsidRPr="00A51407">
              <w:rPr>
                <w:rFonts w:cs="Times New Roman"/>
                <w:sz w:val="16"/>
                <w:szCs w:val="18"/>
              </w:rPr>
              <w:t>...Hit, beat, or spank you with a hand?</w:t>
            </w:r>
          </w:p>
          <w:p w14:paraId="4C347FC0" w14:textId="77777777" w:rsidR="00D21F25" w:rsidRPr="00A51407" w:rsidRDefault="00D21F25" w:rsidP="00D21F25">
            <w:pPr>
              <w:spacing w:line="240" w:lineRule="auto"/>
              <w:rPr>
                <w:rFonts w:cs="Times New Roman"/>
                <w:sz w:val="16"/>
                <w:szCs w:val="18"/>
              </w:rPr>
            </w:pPr>
            <w:r w:rsidRPr="00A51407">
              <w:rPr>
                <w:rFonts w:cs="Times New Roman"/>
                <w:sz w:val="16"/>
                <w:szCs w:val="18"/>
              </w:rPr>
              <w:t>...Hit, beat, or spank you with a belt, paddle, a stick or other object?</w:t>
            </w:r>
          </w:p>
        </w:tc>
        <w:tc>
          <w:tcPr>
            <w:tcW w:w="3183" w:type="dxa"/>
            <w:tcBorders>
              <w:top w:val="single" w:sz="4" w:space="0" w:color="auto"/>
              <w:left w:val="nil"/>
              <w:bottom w:val="single" w:sz="4" w:space="0" w:color="auto"/>
              <w:right w:val="nil"/>
            </w:tcBorders>
            <w:vAlign w:val="center"/>
          </w:tcPr>
          <w:p w14:paraId="1515C9EF" w14:textId="77777777" w:rsidR="00D21F25" w:rsidRPr="00A51407" w:rsidRDefault="00D21F25" w:rsidP="00D21F25">
            <w:pPr>
              <w:spacing w:line="240" w:lineRule="auto"/>
              <w:rPr>
                <w:rFonts w:cs="Times New Roman"/>
                <w:sz w:val="16"/>
                <w:szCs w:val="18"/>
              </w:rPr>
            </w:pPr>
            <w:r w:rsidRPr="00A51407">
              <w:rPr>
                <w:rFonts w:cs="Times New Roman"/>
                <w:sz w:val="16"/>
                <w:szCs w:val="18"/>
              </w:rPr>
              <w:t>0= Never</w:t>
            </w:r>
          </w:p>
          <w:p w14:paraId="7FF09FDA" w14:textId="77777777" w:rsidR="00D21F25" w:rsidRPr="00A51407" w:rsidRDefault="00D21F25" w:rsidP="00D21F25">
            <w:pPr>
              <w:spacing w:line="240" w:lineRule="auto"/>
              <w:rPr>
                <w:rFonts w:cs="Times New Roman"/>
                <w:sz w:val="16"/>
                <w:szCs w:val="18"/>
              </w:rPr>
            </w:pPr>
            <w:r w:rsidRPr="00A51407">
              <w:rPr>
                <w:rFonts w:cs="Times New Roman"/>
                <w:sz w:val="16"/>
                <w:szCs w:val="18"/>
              </w:rPr>
              <w:t>1, 2 3, 4, 5, 6, 7 times</w:t>
            </w:r>
          </w:p>
          <w:p w14:paraId="4D3159B8" w14:textId="77777777" w:rsidR="00D21F25" w:rsidRPr="00A51407" w:rsidRDefault="00D21F25" w:rsidP="00D21F25">
            <w:pPr>
              <w:spacing w:line="240" w:lineRule="auto"/>
              <w:rPr>
                <w:rFonts w:cs="Times New Roman"/>
                <w:sz w:val="16"/>
                <w:szCs w:val="18"/>
              </w:rPr>
            </w:pPr>
            <w:r w:rsidRPr="00A51407">
              <w:rPr>
                <w:rFonts w:cs="Times New Roman"/>
                <w:sz w:val="16"/>
                <w:szCs w:val="18"/>
              </w:rPr>
              <w:t>8= 8 or more times</w:t>
            </w:r>
          </w:p>
          <w:p w14:paraId="794BB47E" w14:textId="77777777" w:rsidR="00D21F25" w:rsidRPr="00A51407" w:rsidRDefault="00D21F25" w:rsidP="00D21F25">
            <w:pPr>
              <w:spacing w:line="240" w:lineRule="auto"/>
              <w:rPr>
                <w:rFonts w:cs="Times New Roman"/>
                <w:sz w:val="16"/>
                <w:szCs w:val="18"/>
              </w:rPr>
            </w:pPr>
          </w:p>
        </w:tc>
      </w:tr>
      <w:tr w:rsidR="00D21F25" w:rsidRPr="00A51407" w14:paraId="65846CD1" w14:textId="77777777" w:rsidTr="00F601B1">
        <w:trPr>
          <w:trHeight w:val="699"/>
        </w:trPr>
        <w:tc>
          <w:tcPr>
            <w:tcW w:w="993" w:type="dxa"/>
            <w:vMerge/>
            <w:tcBorders>
              <w:top w:val="single" w:sz="4" w:space="0" w:color="auto"/>
              <w:left w:val="nil"/>
              <w:bottom w:val="single" w:sz="4" w:space="0" w:color="auto"/>
              <w:right w:val="nil"/>
            </w:tcBorders>
            <w:vAlign w:val="center"/>
            <w:hideMark/>
          </w:tcPr>
          <w:p w14:paraId="1C7605AC" w14:textId="77777777" w:rsidR="00D21F25" w:rsidRPr="00A51407" w:rsidRDefault="00D21F25" w:rsidP="00D21F25">
            <w:pPr>
              <w:spacing w:line="240" w:lineRule="auto"/>
              <w:rPr>
                <w:rFonts w:cs="Times New Roman"/>
                <w:sz w:val="16"/>
                <w:szCs w:val="18"/>
              </w:rPr>
            </w:pPr>
          </w:p>
        </w:tc>
        <w:tc>
          <w:tcPr>
            <w:tcW w:w="1559" w:type="dxa"/>
            <w:vMerge/>
            <w:tcBorders>
              <w:top w:val="single" w:sz="4" w:space="0" w:color="auto"/>
              <w:left w:val="nil"/>
              <w:bottom w:val="single" w:sz="4" w:space="0" w:color="auto"/>
              <w:right w:val="nil"/>
            </w:tcBorders>
            <w:vAlign w:val="center"/>
            <w:hideMark/>
          </w:tcPr>
          <w:p w14:paraId="76C45812" w14:textId="77777777" w:rsidR="00D21F25" w:rsidRPr="00A51407" w:rsidRDefault="00D21F25" w:rsidP="00D21F25">
            <w:pPr>
              <w:spacing w:line="240" w:lineRule="auto"/>
              <w:rPr>
                <w:rFonts w:cs="Times New Roman"/>
                <w:sz w:val="16"/>
                <w:szCs w:val="18"/>
              </w:rPr>
            </w:pPr>
          </w:p>
        </w:tc>
        <w:tc>
          <w:tcPr>
            <w:tcW w:w="1656" w:type="dxa"/>
            <w:vMerge/>
            <w:tcBorders>
              <w:top w:val="single" w:sz="4" w:space="0" w:color="auto"/>
              <w:left w:val="nil"/>
              <w:bottom w:val="single" w:sz="4" w:space="0" w:color="auto"/>
              <w:right w:val="nil"/>
            </w:tcBorders>
            <w:vAlign w:val="center"/>
            <w:hideMark/>
          </w:tcPr>
          <w:p w14:paraId="65739A68" w14:textId="77777777" w:rsidR="00D21F25" w:rsidRPr="00A51407" w:rsidRDefault="00D21F25" w:rsidP="00D21F25">
            <w:pPr>
              <w:spacing w:line="240" w:lineRule="auto"/>
              <w:rPr>
                <w:rFonts w:cs="Times New Roman"/>
                <w:sz w:val="16"/>
                <w:szCs w:val="18"/>
              </w:rPr>
            </w:pPr>
          </w:p>
        </w:tc>
        <w:tc>
          <w:tcPr>
            <w:tcW w:w="6645" w:type="dxa"/>
            <w:tcBorders>
              <w:top w:val="single" w:sz="4" w:space="0" w:color="auto"/>
              <w:left w:val="nil"/>
              <w:bottom w:val="single" w:sz="4" w:space="0" w:color="auto"/>
              <w:right w:val="nil"/>
            </w:tcBorders>
            <w:hideMark/>
          </w:tcPr>
          <w:p w14:paraId="1EF768F7" w14:textId="77777777" w:rsidR="00D21F25" w:rsidRPr="00A51407" w:rsidRDefault="00D21F25" w:rsidP="00D21F25">
            <w:pPr>
              <w:spacing w:line="240" w:lineRule="auto"/>
              <w:rPr>
                <w:rFonts w:cs="Times New Roman"/>
                <w:sz w:val="16"/>
                <w:szCs w:val="18"/>
              </w:rPr>
            </w:pPr>
            <w:r w:rsidRPr="00A51407">
              <w:rPr>
                <w:rFonts w:cs="Times New Roman"/>
                <w:sz w:val="16"/>
                <w:szCs w:val="18"/>
              </w:rPr>
              <w:t>Your caregiver spanks you with their hand when you have done something wrong</w:t>
            </w:r>
          </w:p>
          <w:p w14:paraId="148295C3" w14:textId="77777777" w:rsidR="00D21F25" w:rsidRPr="00A51407" w:rsidRDefault="00D21F25" w:rsidP="00D21F25">
            <w:pPr>
              <w:spacing w:line="240" w:lineRule="auto"/>
              <w:rPr>
                <w:rFonts w:cs="Times New Roman"/>
                <w:sz w:val="16"/>
                <w:szCs w:val="18"/>
              </w:rPr>
            </w:pPr>
            <w:r w:rsidRPr="00A51407">
              <w:rPr>
                <w:rFonts w:cs="Times New Roman"/>
                <w:sz w:val="16"/>
                <w:szCs w:val="18"/>
              </w:rPr>
              <w:t>Your caregiver slaps you when you have done something wrong.</w:t>
            </w:r>
          </w:p>
          <w:p w14:paraId="70B81EFF" w14:textId="77777777" w:rsidR="00D21F25" w:rsidRPr="00A51407" w:rsidRDefault="00D21F25" w:rsidP="00D21F25">
            <w:pPr>
              <w:spacing w:line="240" w:lineRule="auto"/>
              <w:rPr>
                <w:rFonts w:cs="Times New Roman"/>
                <w:sz w:val="16"/>
                <w:szCs w:val="18"/>
              </w:rPr>
            </w:pPr>
            <w:r w:rsidRPr="00A51407">
              <w:rPr>
                <w:rFonts w:cs="Times New Roman"/>
                <w:sz w:val="16"/>
                <w:szCs w:val="18"/>
              </w:rPr>
              <w:t>Your caregiver hits you with a belt, switch, or other object when you have done something wrong.</w:t>
            </w:r>
          </w:p>
        </w:tc>
        <w:tc>
          <w:tcPr>
            <w:tcW w:w="3183" w:type="dxa"/>
            <w:tcBorders>
              <w:top w:val="single" w:sz="4" w:space="0" w:color="auto"/>
              <w:left w:val="nil"/>
              <w:bottom w:val="single" w:sz="4" w:space="0" w:color="auto"/>
              <w:right w:val="nil"/>
            </w:tcBorders>
            <w:vAlign w:val="center"/>
            <w:hideMark/>
          </w:tcPr>
          <w:p w14:paraId="628A0F93" w14:textId="77777777" w:rsidR="00D21F25" w:rsidRPr="00A51407" w:rsidRDefault="00D21F25" w:rsidP="00D21F25">
            <w:pPr>
              <w:spacing w:line="240" w:lineRule="auto"/>
              <w:rPr>
                <w:rFonts w:cs="Times New Roman"/>
                <w:sz w:val="16"/>
                <w:szCs w:val="18"/>
              </w:rPr>
            </w:pPr>
            <w:r w:rsidRPr="00A51407">
              <w:rPr>
                <w:rFonts w:cs="Times New Roman"/>
                <w:sz w:val="16"/>
                <w:szCs w:val="18"/>
              </w:rPr>
              <w:t>Original response values were multiplied by 2. New response codes: 0= Never; 2= Almost never; 4= Sometimes; 6= Often; 8= Always</w:t>
            </w:r>
          </w:p>
        </w:tc>
      </w:tr>
      <w:tr w:rsidR="00D21F25" w:rsidRPr="00A51407" w14:paraId="1A11E211" w14:textId="77777777" w:rsidTr="00F601B1">
        <w:trPr>
          <w:trHeight w:val="315"/>
        </w:trPr>
        <w:tc>
          <w:tcPr>
            <w:tcW w:w="993" w:type="dxa"/>
            <w:vMerge/>
            <w:tcBorders>
              <w:top w:val="single" w:sz="4" w:space="0" w:color="auto"/>
              <w:left w:val="nil"/>
              <w:bottom w:val="single" w:sz="4" w:space="0" w:color="auto"/>
              <w:right w:val="nil"/>
            </w:tcBorders>
            <w:vAlign w:val="center"/>
            <w:hideMark/>
          </w:tcPr>
          <w:p w14:paraId="244F75C7" w14:textId="77777777" w:rsidR="00D21F25" w:rsidRPr="00A51407" w:rsidRDefault="00D21F25" w:rsidP="00D21F25">
            <w:pPr>
              <w:spacing w:line="240" w:lineRule="auto"/>
              <w:rPr>
                <w:rFonts w:cs="Times New Roman"/>
                <w:sz w:val="16"/>
                <w:szCs w:val="18"/>
              </w:rPr>
            </w:pPr>
          </w:p>
        </w:tc>
        <w:tc>
          <w:tcPr>
            <w:tcW w:w="1559" w:type="dxa"/>
            <w:tcBorders>
              <w:top w:val="single" w:sz="4" w:space="0" w:color="auto"/>
              <w:left w:val="nil"/>
              <w:bottom w:val="single" w:sz="4" w:space="0" w:color="auto"/>
              <w:right w:val="nil"/>
            </w:tcBorders>
            <w:hideMark/>
          </w:tcPr>
          <w:p w14:paraId="176623B2" w14:textId="77777777" w:rsidR="00D21F25" w:rsidRPr="00A51407" w:rsidRDefault="00D21F25" w:rsidP="00D21F25">
            <w:pPr>
              <w:spacing w:line="240" w:lineRule="auto"/>
              <w:rPr>
                <w:rFonts w:cs="Times New Roman"/>
                <w:sz w:val="16"/>
                <w:szCs w:val="18"/>
              </w:rPr>
            </w:pPr>
            <w:r w:rsidRPr="00A51407">
              <w:rPr>
                <w:rFonts w:cs="Times New Roman"/>
                <w:sz w:val="16"/>
                <w:szCs w:val="18"/>
              </w:rPr>
              <w:t>Adolescent emotional abuse by caregivers</w:t>
            </w:r>
          </w:p>
        </w:tc>
        <w:tc>
          <w:tcPr>
            <w:tcW w:w="1656" w:type="dxa"/>
            <w:tcBorders>
              <w:top w:val="single" w:sz="4" w:space="0" w:color="auto"/>
              <w:left w:val="nil"/>
              <w:bottom w:val="single" w:sz="4" w:space="0" w:color="auto"/>
              <w:right w:val="nil"/>
            </w:tcBorders>
            <w:hideMark/>
          </w:tcPr>
          <w:p w14:paraId="44741352"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ICASTEMT </w:t>
            </w:r>
          </w:p>
          <w:p w14:paraId="3415F859" w14:textId="77777777" w:rsidR="00D21F25" w:rsidRPr="00A51407" w:rsidRDefault="00D21F25" w:rsidP="00D21F25">
            <w:pPr>
              <w:spacing w:line="240" w:lineRule="auto"/>
              <w:rPr>
                <w:rFonts w:cs="Times New Roman"/>
                <w:sz w:val="16"/>
                <w:szCs w:val="18"/>
              </w:rPr>
            </w:pPr>
            <w:r w:rsidRPr="00A51407">
              <w:rPr>
                <w:rFonts w:cs="Times New Roman"/>
                <w:sz w:val="16"/>
                <w:szCs w:val="18"/>
              </w:rPr>
              <w:t>ICAST-TRIAL</w:t>
            </w:r>
          </w:p>
          <w:p w14:paraId="49E533B7" w14:textId="77777777" w:rsidR="00D21F25" w:rsidRPr="00A51407" w:rsidRDefault="00D21F25" w:rsidP="00D21F25">
            <w:pPr>
              <w:spacing w:line="240" w:lineRule="auto"/>
              <w:rPr>
                <w:rFonts w:cs="Times New Roman"/>
                <w:sz w:val="16"/>
                <w:szCs w:val="18"/>
              </w:rPr>
            </w:pPr>
            <w:r w:rsidRPr="00A51407">
              <w:rPr>
                <w:rFonts w:cs="Times New Roman"/>
                <w:sz w:val="16"/>
                <w:szCs w:val="18"/>
              </w:rPr>
              <w:t>(8 items)</w:t>
            </w:r>
          </w:p>
          <w:p w14:paraId="78FDD4F6" w14:textId="77777777" w:rsidR="00D21F25" w:rsidRPr="00A51407" w:rsidRDefault="00D21F25" w:rsidP="00D21F25">
            <w:pPr>
              <w:spacing w:line="240" w:lineRule="auto"/>
              <w:rPr>
                <w:rFonts w:cs="Times New Roman"/>
                <w:sz w:val="16"/>
                <w:szCs w:val="18"/>
              </w:rPr>
            </w:pPr>
          </w:p>
        </w:tc>
        <w:tc>
          <w:tcPr>
            <w:tcW w:w="6645" w:type="dxa"/>
            <w:tcBorders>
              <w:top w:val="single" w:sz="4" w:space="0" w:color="auto"/>
              <w:left w:val="nil"/>
              <w:bottom w:val="single" w:sz="4" w:space="0" w:color="auto"/>
              <w:right w:val="nil"/>
            </w:tcBorders>
            <w:hideMark/>
          </w:tcPr>
          <w:p w14:paraId="3CDFC745" w14:textId="77777777" w:rsidR="00D21F25" w:rsidRPr="00A51407" w:rsidRDefault="00D21F25" w:rsidP="00D21F25">
            <w:pPr>
              <w:spacing w:line="240" w:lineRule="auto"/>
              <w:rPr>
                <w:rFonts w:cs="Times New Roman"/>
                <w:sz w:val="16"/>
                <w:szCs w:val="18"/>
              </w:rPr>
            </w:pPr>
            <w:r w:rsidRPr="00A51407">
              <w:rPr>
                <w:rFonts w:cs="Times New Roman"/>
                <w:sz w:val="16"/>
                <w:szCs w:val="18"/>
              </w:rPr>
              <w:t>In the past month how often did an adult …scream at you very loudly and aggressively?</w:t>
            </w:r>
          </w:p>
          <w:p w14:paraId="6FEC7D1A" w14:textId="77777777" w:rsidR="00D21F25" w:rsidRPr="00A51407" w:rsidRDefault="00D21F25" w:rsidP="00D21F25">
            <w:pPr>
              <w:spacing w:line="240" w:lineRule="auto"/>
              <w:rPr>
                <w:rFonts w:cs="Times New Roman"/>
                <w:sz w:val="16"/>
                <w:szCs w:val="18"/>
              </w:rPr>
            </w:pPr>
            <w:r w:rsidRPr="00A51407">
              <w:rPr>
                <w:rFonts w:cs="Times New Roman"/>
                <w:sz w:val="16"/>
                <w:szCs w:val="18"/>
              </w:rPr>
              <w:t>...Call you names, say mean things or swear at you?</w:t>
            </w:r>
          </w:p>
          <w:p w14:paraId="5E8842E2" w14:textId="77777777" w:rsidR="00D21F25" w:rsidRPr="00A51407" w:rsidRDefault="00D21F25" w:rsidP="00D21F25">
            <w:pPr>
              <w:spacing w:line="240" w:lineRule="auto"/>
              <w:rPr>
                <w:rFonts w:cs="Times New Roman"/>
                <w:sz w:val="16"/>
                <w:szCs w:val="18"/>
              </w:rPr>
            </w:pPr>
            <w:r w:rsidRPr="00A51407">
              <w:rPr>
                <w:rFonts w:cs="Times New Roman"/>
                <w:sz w:val="16"/>
                <w:szCs w:val="18"/>
              </w:rPr>
              <w:t>...Make you feel ashamed/embarrassed in front of other people in a way that made you feel bad?</w:t>
            </w:r>
          </w:p>
          <w:p w14:paraId="2C7ABC6F" w14:textId="77777777" w:rsidR="00D21F25" w:rsidRPr="00A51407" w:rsidRDefault="00D21F25" w:rsidP="00D21F25">
            <w:pPr>
              <w:spacing w:line="240" w:lineRule="auto"/>
              <w:rPr>
                <w:rFonts w:cs="Times New Roman"/>
                <w:sz w:val="16"/>
                <w:szCs w:val="18"/>
              </w:rPr>
            </w:pPr>
            <w:r w:rsidRPr="00A51407">
              <w:rPr>
                <w:rFonts w:cs="Times New Roman"/>
                <w:sz w:val="16"/>
                <w:szCs w:val="18"/>
              </w:rPr>
              <w:t>...Say that they wished you were dead or had never been born?</w:t>
            </w:r>
          </w:p>
          <w:p w14:paraId="7B9BAA1D" w14:textId="77777777" w:rsidR="00D21F25" w:rsidRPr="00A51407" w:rsidRDefault="00D21F25" w:rsidP="00D21F25">
            <w:pPr>
              <w:spacing w:line="240" w:lineRule="auto"/>
              <w:rPr>
                <w:rFonts w:cs="Times New Roman"/>
                <w:sz w:val="16"/>
                <w:szCs w:val="18"/>
              </w:rPr>
            </w:pPr>
            <w:r w:rsidRPr="00A51407">
              <w:rPr>
                <w:rFonts w:cs="Times New Roman"/>
                <w:sz w:val="16"/>
                <w:szCs w:val="18"/>
              </w:rPr>
              <w:t>...Threaten to leave you forever or abandon you?</w:t>
            </w:r>
          </w:p>
          <w:p w14:paraId="1DDA18CB" w14:textId="77777777" w:rsidR="00D21F25" w:rsidRPr="00A51407" w:rsidRDefault="00D21F25" w:rsidP="00D21F25">
            <w:pPr>
              <w:spacing w:line="240" w:lineRule="auto"/>
              <w:rPr>
                <w:rFonts w:cs="Times New Roman"/>
                <w:sz w:val="16"/>
                <w:szCs w:val="18"/>
              </w:rPr>
            </w:pPr>
            <w:r w:rsidRPr="00A51407">
              <w:rPr>
                <w:rFonts w:cs="Times New Roman"/>
                <w:sz w:val="16"/>
                <w:szCs w:val="18"/>
              </w:rPr>
              <w:t>...Lock you out of the home for a long time?</w:t>
            </w:r>
          </w:p>
          <w:p w14:paraId="52F5D9C5" w14:textId="77777777" w:rsidR="00D21F25" w:rsidRPr="00A51407" w:rsidRDefault="00D21F25" w:rsidP="00D21F25">
            <w:pPr>
              <w:spacing w:line="240" w:lineRule="auto"/>
              <w:rPr>
                <w:rFonts w:cs="Times New Roman"/>
                <w:sz w:val="16"/>
                <w:szCs w:val="18"/>
              </w:rPr>
            </w:pPr>
            <w:r w:rsidRPr="00A51407">
              <w:rPr>
                <w:rFonts w:cs="Times New Roman"/>
                <w:sz w:val="16"/>
                <w:szCs w:val="18"/>
              </w:rPr>
              <w:t>...Threaten to call evil spirits against you or hurt or kill you?</w:t>
            </w:r>
          </w:p>
          <w:p w14:paraId="3CB032FB" w14:textId="77777777" w:rsidR="00D21F25" w:rsidRPr="00A51407" w:rsidRDefault="00D21F25" w:rsidP="00D21F25">
            <w:pPr>
              <w:spacing w:line="240" w:lineRule="auto"/>
              <w:rPr>
                <w:rFonts w:cs="Times New Roman"/>
                <w:sz w:val="16"/>
                <w:szCs w:val="18"/>
              </w:rPr>
            </w:pPr>
            <w:r w:rsidRPr="00A51407">
              <w:rPr>
                <w:rFonts w:cs="Times New Roman"/>
                <w:sz w:val="16"/>
                <w:szCs w:val="18"/>
              </w:rPr>
              <w:t>...Refuse to speak to you because they were angry with you</w:t>
            </w:r>
          </w:p>
        </w:tc>
        <w:tc>
          <w:tcPr>
            <w:tcW w:w="3183" w:type="dxa"/>
            <w:tcBorders>
              <w:top w:val="single" w:sz="4" w:space="0" w:color="auto"/>
              <w:left w:val="nil"/>
              <w:bottom w:val="single" w:sz="4" w:space="0" w:color="auto"/>
              <w:right w:val="nil"/>
            </w:tcBorders>
            <w:vAlign w:val="center"/>
          </w:tcPr>
          <w:p w14:paraId="4EA0ADE9" w14:textId="77777777" w:rsidR="00D21F25" w:rsidRPr="00A51407" w:rsidRDefault="00D21F25" w:rsidP="00D21F25">
            <w:pPr>
              <w:spacing w:line="240" w:lineRule="auto"/>
              <w:rPr>
                <w:rFonts w:cs="Times New Roman"/>
                <w:sz w:val="16"/>
                <w:szCs w:val="18"/>
              </w:rPr>
            </w:pPr>
            <w:r w:rsidRPr="00A51407">
              <w:rPr>
                <w:rFonts w:cs="Times New Roman"/>
                <w:sz w:val="16"/>
                <w:szCs w:val="18"/>
              </w:rPr>
              <w:t>0= Never</w:t>
            </w:r>
          </w:p>
          <w:p w14:paraId="053C9E9D" w14:textId="77777777" w:rsidR="00D21F25" w:rsidRPr="00A51407" w:rsidRDefault="00D21F25" w:rsidP="00D21F25">
            <w:pPr>
              <w:spacing w:line="240" w:lineRule="auto"/>
              <w:rPr>
                <w:rFonts w:cs="Times New Roman"/>
                <w:sz w:val="16"/>
                <w:szCs w:val="18"/>
              </w:rPr>
            </w:pPr>
            <w:r w:rsidRPr="00A51407">
              <w:rPr>
                <w:rFonts w:cs="Times New Roman"/>
                <w:sz w:val="16"/>
                <w:szCs w:val="18"/>
              </w:rPr>
              <w:t>1, 2 3, 4, 5, 6, 7 times</w:t>
            </w:r>
          </w:p>
          <w:p w14:paraId="019D8DC8" w14:textId="77777777" w:rsidR="00D21F25" w:rsidRPr="00A51407" w:rsidRDefault="00D21F25" w:rsidP="00D21F25">
            <w:pPr>
              <w:spacing w:line="240" w:lineRule="auto"/>
              <w:rPr>
                <w:rFonts w:cs="Times New Roman"/>
                <w:sz w:val="16"/>
                <w:szCs w:val="18"/>
              </w:rPr>
            </w:pPr>
            <w:r w:rsidRPr="00A51407">
              <w:rPr>
                <w:rFonts w:cs="Times New Roman"/>
                <w:sz w:val="16"/>
                <w:szCs w:val="18"/>
              </w:rPr>
              <w:t>8= 8 or more times</w:t>
            </w:r>
          </w:p>
          <w:p w14:paraId="1454F399" w14:textId="77777777" w:rsidR="00D21F25" w:rsidRPr="00A51407" w:rsidRDefault="00D21F25" w:rsidP="00D21F25">
            <w:pPr>
              <w:spacing w:line="240" w:lineRule="auto"/>
              <w:rPr>
                <w:rFonts w:cs="Times New Roman"/>
                <w:sz w:val="16"/>
                <w:szCs w:val="18"/>
              </w:rPr>
            </w:pPr>
          </w:p>
        </w:tc>
      </w:tr>
      <w:tr w:rsidR="00D21F25" w:rsidRPr="00A51407" w14:paraId="27AF6D58" w14:textId="77777777" w:rsidTr="00F601B1">
        <w:trPr>
          <w:trHeight w:val="208"/>
        </w:trPr>
        <w:tc>
          <w:tcPr>
            <w:tcW w:w="993" w:type="dxa"/>
            <w:vMerge/>
            <w:tcBorders>
              <w:top w:val="single" w:sz="4" w:space="0" w:color="auto"/>
              <w:left w:val="nil"/>
              <w:bottom w:val="single" w:sz="4" w:space="0" w:color="auto"/>
              <w:right w:val="nil"/>
            </w:tcBorders>
            <w:vAlign w:val="center"/>
            <w:hideMark/>
          </w:tcPr>
          <w:p w14:paraId="3B1A6EF8" w14:textId="77777777" w:rsidR="00D21F25" w:rsidRPr="00A51407" w:rsidRDefault="00D21F25" w:rsidP="00D21F25">
            <w:pPr>
              <w:spacing w:line="240" w:lineRule="auto"/>
              <w:rPr>
                <w:rFonts w:cs="Times New Roman"/>
                <w:sz w:val="16"/>
                <w:szCs w:val="18"/>
              </w:rPr>
            </w:pPr>
          </w:p>
        </w:tc>
        <w:tc>
          <w:tcPr>
            <w:tcW w:w="1559" w:type="dxa"/>
            <w:tcBorders>
              <w:top w:val="single" w:sz="4" w:space="0" w:color="auto"/>
              <w:left w:val="nil"/>
              <w:bottom w:val="single" w:sz="4" w:space="0" w:color="auto"/>
              <w:right w:val="nil"/>
            </w:tcBorders>
          </w:tcPr>
          <w:p w14:paraId="001FF88D" w14:textId="77777777" w:rsidR="00D21F25" w:rsidRPr="00A51407" w:rsidRDefault="00D21F25" w:rsidP="00D21F25">
            <w:pPr>
              <w:spacing w:line="240" w:lineRule="auto"/>
              <w:rPr>
                <w:rFonts w:cs="Times New Roman"/>
                <w:sz w:val="16"/>
                <w:szCs w:val="18"/>
              </w:rPr>
            </w:pPr>
          </w:p>
          <w:p w14:paraId="658EE9ED" w14:textId="77777777" w:rsidR="00D21F25" w:rsidRPr="00A51407" w:rsidRDefault="00D21F25" w:rsidP="00D21F25">
            <w:pPr>
              <w:spacing w:line="240" w:lineRule="auto"/>
              <w:rPr>
                <w:rFonts w:cs="Times New Roman"/>
                <w:sz w:val="16"/>
                <w:szCs w:val="18"/>
              </w:rPr>
            </w:pPr>
            <w:r w:rsidRPr="00A51407">
              <w:rPr>
                <w:rFonts w:cs="Times New Roman"/>
                <w:sz w:val="16"/>
                <w:szCs w:val="18"/>
              </w:rPr>
              <w:t>Perceived school violence</w:t>
            </w:r>
          </w:p>
        </w:tc>
        <w:tc>
          <w:tcPr>
            <w:tcW w:w="1656" w:type="dxa"/>
            <w:tcBorders>
              <w:top w:val="single" w:sz="4" w:space="0" w:color="auto"/>
              <w:left w:val="nil"/>
              <w:bottom w:val="nil"/>
              <w:right w:val="nil"/>
            </w:tcBorders>
            <w:hideMark/>
          </w:tcPr>
          <w:p w14:paraId="36B1057D"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SCHUNST </w:t>
            </w:r>
          </w:p>
          <w:p w14:paraId="402C4CD9"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UNICEF </w:t>
            </w:r>
          </w:p>
          <w:p w14:paraId="7E8D02C3" w14:textId="77777777" w:rsidR="00D21F25" w:rsidRPr="00A51407" w:rsidRDefault="00D21F25" w:rsidP="00D21F25">
            <w:pPr>
              <w:spacing w:line="240" w:lineRule="auto"/>
              <w:rPr>
                <w:rFonts w:cs="Times New Roman"/>
                <w:sz w:val="16"/>
                <w:szCs w:val="18"/>
              </w:rPr>
            </w:pPr>
            <w:r w:rsidRPr="00A51407">
              <w:rPr>
                <w:rFonts w:cs="Times New Roman"/>
                <w:sz w:val="16"/>
                <w:szCs w:val="18"/>
              </w:rPr>
              <w:t>(5 items)</w:t>
            </w:r>
          </w:p>
        </w:tc>
        <w:tc>
          <w:tcPr>
            <w:tcW w:w="6645" w:type="dxa"/>
            <w:tcBorders>
              <w:top w:val="single" w:sz="4" w:space="0" w:color="auto"/>
              <w:left w:val="nil"/>
              <w:bottom w:val="nil"/>
              <w:right w:val="nil"/>
            </w:tcBorders>
            <w:hideMark/>
          </w:tcPr>
          <w:p w14:paraId="02AFDC31" w14:textId="77777777" w:rsidR="00D21F25" w:rsidRPr="00A51407" w:rsidRDefault="00D21F25" w:rsidP="00D21F25">
            <w:pPr>
              <w:spacing w:line="240" w:lineRule="auto"/>
              <w:rPr>
                <w:rFonts w:cs="Times New Roman"/>
                <w:sz w:val="16"/>
                <w:szCs w:val="18"/>
              </w:rPr>
            </w:pPr>
            <w:r w:rsidRPr="00A51407">
              <w:rPr>
                <w:rFonts w:cs="Times New Roman"/>
                <w:sz w:val="16"/>
                <w:szCs w:val="18"/>
              </w:rPr>
              <w:t>I feel safe at school (reversed)</w:t>
            </w:r>
          </w:p>
          <w:p w14:paraId="2F9F0643" w14:textId="77777777" w:rsidR="00D21F25" w:rsidRPr="00A51407" w:rsidRDefault="00D21F25" w:rsidP="00D21F25">
            <w:pPr>
              <w:spacing w:line="240" w:lineRule="auto"/>
              <w:rPr>
                <w:rFonts w:cs="Times New Roman"/>
                <w:sz w:val="16"/>
                <w:szCs w:val="18"/>
              </w:rPr>
            </w:pPr>
            <w:r w:rsidRPr="00A51407">
              <w:rPr>
                <w:rFonts w:cs="Times New Roman"/>
                <w:sz w:val="16"/>
                <w:szCs w:val="18"/>
              </w:rPr>
              <w:t>I feel safe walking both to and from school (reversed)</w:t>
            </w:r>
          </w:p>
          <w:p w14:paraId="02C0169B" w14:textId="77777777" w:rsidR="00D21F25" w:rsidRPr="00A51407" w:rsidRDefault="00D21F25" w:rsidP="00D21F25">
            <w:pPr>
              <w:spacing w:line="240" w:lineRule="auto"/>
              <w:rPr>
                <w:rFonts w:cs="Times New Roman"/>
                <w:sz w:val="16"/>
                <w:szCs w:val="18"/>
              </w:rPr>
            </w:pPr>
            <w:r w:rsidRPr="00A51407">
              <w:rPr>
                <w:rFonts w:cs="Times New Roman"/>
                <w:sz w:val="16"/>
                <w:szCs w:val="18"/>
              </w:rPr>
              <w:t>I sometimes don’t use the toilets at school because they are not safe</w:t>
            </w:r>
          </w:p>
          <w:p w14:paraId="1E2FEFC2" w14:textId="77777777" w:rsidR="00D21F25" w:rsidRPr="00A51407" w:rsidRDefault="00D21F25" w:rsidP="00D21F25">
            <w:pPr>
              <w:spacing w:line="240" w:lineRule="auto"/>
              <w:rPr>
                <w:rFonts w:cs="Times New Roman"/>
                <w:sz w:val="16"/>
                <w:szCs w:val="18"/>
              </w:rPr>
            </w:pPr>
            <w:r w:rsidRPr="00A51407">
              <w:rPr>
                <w:rFonts w:cs="Times New Roman"/>
                <w:sz w:val="16"/>
                <w:szCs w:val="18"/>
              </w:rPr>
              <w:t>This school is being ruined by bullies</w:t>
            </w:r>
          </w:p>
          <w:p w14:paraId="300DA8D7" w14:textId="77777777" w:rsidR="00D21F25" w:rsidRPr="00A51407" w:rsidRDefault="00D21F25" w:rsidP="00D21F25">
            <w:pPr>
              <w:spacing w:line="240" w:lineRule="auto"/>
              <w:rPr>
                <w:rFonts w:cs="Times New Roman"/>
                <w:sz w:val="16"/>
                <w:szCs w:val="18"/>
              </w:rPr>
            </w:pPr>
            <w:r w:rsidRPr="00A51407">
              <w:rPr>
                <w:rFonts w:cs="Times New Roman"/>
                <w:sz w:val="16"/>
                <w:szCs w:val="18"/>
              </w:rPr>
              <w:t>This school is badly affected by crime and violence in the community</w:t>
            </w:r>
          </w:p>
        </w:tc>
        <w:tc>
          <w:tcPr>
            <w:tcW w:w="3183" w:type="dxa"/>
            <w:tcBorders>
              <w:top w:val="single" w:sz="4" w:space="0" w:color="auto"/>
              <w:left w:val="nil"/>
              <w:bottom w:val="nil"/>
              <w:right w:val="nil"/>
            </w:tcBorders>
            <w:vAlign w:val="center"/>
            <w:hideMark/>
          </w:tcPr>
          <w:p w14:paraId="171315E7" w14:textId="77777777" w:rsidR="00D21F25" w:rsidRPr="00A51407" w:rsidRDefault="00D21F25" w:rsidP="00D21F25">
            <w:pPr>
              <w:spacing w:line="240" w:lineRule="auto"/>
              <w:rPr>
                <w:rFonts w:cs="Times New Roman"/>
                <w:sz w:val="16"/>
                <w:szCs w:val="18"/>
              </w:rPr>
            </w:pPr>
            <w:r w:rsidRPr="00A51407">
              <w:rPr>
                <w:rFonts w:cs="Times New Roman"/>
                <w:sz w:val="16"/>
                <w:szCs w:val="18"/>
              </w:rPr>
              <w:t>0= Definitely not true</w:t>
            </w:r>
          </w:p>
          <w:p w14:paraId="523BF192" w14:textId="77777777" w:rsidR="00D21F25" w:rsidRPr="00A51407" w:rsidRDefault="00D21F25" w:rsidP="00D21F25">
            <w:pPr>
              <w:spacing w:line="240" w:lineRule="auto"/>
              <w:rPr>
                <w:rFonts w:cs="Times New Roman"/>
                <w:sz w:val="16"/>
                <w:szCs w:val="18"/>
              </w:rPr>
            </w:pPr>
            <w:r w:rsidRPr="00A51407">
              <w:rPr>
                <w:rFonts w:cs="Times New Roman"/>
                <w:sz w:val="16"/>
                <w:szCs w:val="18"/>
              </w:rPr>
              <w:t>1= Mostly not true</w:t>
            </w:r>
          </w:p>
          <w:p w14:paraId="60AF3FC9" w14:textId="77777777" w:rsidR="00D21F25" w:rsidRPr="00A51407" w:rsidRDefault="00D21F25" w:rsidP="00D21F25">
            <w:pPr>
              <w:spacing w:line="240" w:lineRule="auto"/>
              <w:rPr>
                <w:rFonts w:cs="Times New Roman"/>
                <w:sz w:val="16"/>
                <w:szCs w:val="18"/>
              </w:rPr>
            </w:pPr>
            <w:r w:rsidRPr="00A51407">
              <w:rPr>
                <w:rFonts w:cs="Times New Roman"/>
                <w:sz w:val="16"/>
                <w:szCs w:val="18"/>
              </w:rPr>
              <w:t>2= Mostly true</w:t>
            </w:r>
          </w:p>
          <w:p w14:paraId="3E2EE261" w14:textId="77777777" w:rsidR="00D21F25" w:rsidRPr="00A51407" w:rsidRDefault="00D21F25" w:rsidP="00D21F25">
            <w:pPr>
              <w:spacing w:line="240" w:lineRule="auto"/>
              <w:rPr>
                <w:rFonts w:cs="Times New Roman"/>
                <w:sz w:val="16"/>
                <w:szCs w:val="18"/>
              </w:rPr>
            </w:pPr>
            <w:r w:rsidRPr="00A51407">
              <w:rPr>
                <w:rFonts w:cs="Times New Roman"/>
                <w:sz w:val="16"/>
                <w:szCs w:val="18"/>
              </w:rPr>
              <w:t>3= Definitely true</w:t>
            </w:r>
          </w:p>
        </w:tc>
      </w:tr>
      <w:tr w:rsidR="00D21F25" w:rsidRPr="00A51407" w14:paraId="27D94E1E" w14:textId="77777777" w:rsidTr="00F601B1">
        <w:trPr>
          <w:trHeight w:val="323"/>
        </w:trPr>
        <w:tc>
          <w:tcPr>
            <w:tcW w:w="993" w:type="dxa"/>
            <w:vMerge/>
            <w:tcBorders>
              <w:top w:val="single" w:sz="4" w:space="0" w:color="auto"/>
              <w:left w:val="nil"/>
              <w:bottom w:val="single" w:sz="4" w:space="0" w:color="auto"/>
              <w:right w:val="nil"/>
            </w:tcBorders>
            <w:vAlign w:val="center"/>
            <w:hideMark/>
          </w:tcPr>
          <w:p w14:paraId="10029519" w14:textId="77777777" w:rsidR="00D21F25" w:rsidRPr="00A51407" w:rsidRDefault="00D21F25" w:rsidP="00D21F25">
            <w:pPr>
              <w:spacing w:line="240" w:lineRule="auto"/>
              <w:rPr>
                <w:rFonts w:cs="Times New Roman"/>
                <w:sz w:val="16"/>
                <w:szCs w:val="18"/>
              </w:rPr>
            </w:pPr>
          </w:p>
        </w:tc>
        <w:tc>
          <w:tcPr>
            <w:tcW w:w="1559" w:type="dxa"/>
            <w:tcBorders>
              <w:top w:val="single" w:sz="4" w:space="0" w:color="auto"/>
              <w:left w:val="nil"/>
              <w:bottom w:val="single" w:sz="4" w:space="0" w:color="auto"/>
              <w:right w:val="nil"/>
            </w:tcBorders>
            <w:hideMark/>
          </w:tcPr>
          <w:p w14:paraId="4E1EA88A"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Witnessing community violence </w:t>
            </w:r>
          </w:p>
        </w:tc>
        <w:tc>
          <w:tcPr>
            <w:tcW w:w="1656" w:type="dxa"/>
            <w:tcBorders>
              <w:top w:val="single" w:sz="4" w:space="0" w:color="auto"/>
              <w:left w:val="nil"/>
              <w:bottom w:val="single" w:sz="4" w:space="0" w:color="auto"/>
              <w:right w:val="nil"/>
            </w:tcBorders>
            <w:hideMark/>
          </w:tcPr>
          <w:p w14:paraId="0934826A"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WCOMVIOT </w:t>
            </w:r>
          </w:p>
          <w:p w14:paraId="3E7BCC8A" w14:textId="77777777" w:rsidR="00D21F25" w:rsidRPr="00A51407" w:rsidRDefault="00D21F25" w:rsidP="00D21F25">
            <w:pPr>
              <w:spacing w:line="240" w:lineRule="auto"/>
              <w:rPr>
                <w:rFonts w:cs="Times New Roman"/>
                <w:sz w:val="16"/>
                <w:szCs w:val="18"/>
              </w:rPr>
            </w:pPr>
            <w:r w:rsidRPr="00A51407">
              <w:rPr>
                <w:rFonts w:cs="Times New Roman"/>
                <w:sz w:val="16"/>
                <w:szCs w:val="18"/>
              </w:rPr>
              <w:t>SAHA</w:t>
            </w:r>
          </w:p>
          <w:p w14:paraId="2E628E2B" w14:textId="77777777" w:rsidR="00D21F25" w:rsidRPr="00A51407" w:rsidRDefault="00D21F25" w:rsidP="00D21F25">
            <w:pPr>
              <w:spacing w:line="240" w:lineRule="auto"/>
              <w:rPr>
                <w:rFonts w:cs="Times New Roman"/>
                <w:sz w:val="16"/>
                <w:szCs w:val="18"/>
              </w:rPr>
            </w:pPr>
            <w:r w:rsidRPr="00A51407">
              <w:rPr>
                <w:rFonts w:cs="Times New Roman"/>
                <w:sz w:val="16"/>
                <w:szCs w:val="18"/>
              </w:rPr>
              <w:t>(5 items)</w:t>
            </w:r>
          </w:p>
        </w:tc>
        <w:tc>
          <w:tcPr>
            <w:tcW w:w="6645" w:type="dxa"/>
            <w:tcBorders>
              <w:top w:val="single" w:sz="4" w:space="0" w:color="auto"/>
              <w:left w:val="nil"/>
              <w:bottom w:val="single" w:sz="4" w:space="0" w:color="auto"/>
              <w:right w:val="nil"/>
            </w:tcBorders>
            <w:hideMark/>
          </w:tcPr>
          <w:p w14:paraId="15F4DEC4" w14:textId="77777777" w:rsidR="00D21F25" w:rsidRPr="00A51407" w:rsidRDefault="00D21F25" w:rsidP="00D21F25">
            <w:pPr>
              <w:spacing w:line="240" w:lineRule="auto"/>
              <w:rPr>
                <w:rFonts w:cs="Times New Roman"/>
                <w:sz w:val="16"/>
                <w:szCs w:val="18"/>
              </w:rPr>
            </w:pPr>
            <w:r w:rsidRPr="00A51407">
              <w:rPr>
                <w:rFonts w:cs="Times New Roman"/>
                <w:sz w:val="16"/>
                <w:szCs w:val="18"/>
              </w:rPr>
              <w:t>Someone else being threatened</w:t>
            </w:r>
          </w:p>
          <w:p w14:paraId="6E12C231" w14:textId="77777777" w:rsidR="00D21F25" w:rsidRPr="00A51407" w:rsidRDefault="00D21F25" w:rsidP="00D21F25">
            <w:pPr>
              <w:spacing w:line="240" w:lineRule="auto"/>
              <w:rPr>
                <w:rFonts w:cs="Times New Roman"/>
                <w:sz w:val="16"/>
                <w:szCs w:val="18"/>
              </w:rPr>
            </w:pPr>
            <w:r w:rsidRPr="00A51407">
              <w:rPr>
                <w:rFonts w:cs="Times New Roman"/>
                <w:sz w:val="16"/>
                <w:szCs w:val="18"/>
              </w:rPr>
              <w:t>Someone else being mugged and his/ her your stuff stolen</w:t>
            </w:r>
          </w:p>
          <w:p w14:paraId="60B0CC75" w14:textId="77777777" w:rsidR="00D21F25" w:rsidRPr="00A51407" w:rsidRDefault="00D21F25" w:rsidP="00D21F25">
            <w:pPr>
              <w:spacing w:line="240" w:lineRule="auto"/>
              <w:rPr>
                <w:rFonts w:cs="Times New Roman"/>
                <w:sz w:val="16"/>
                <w:szCs w:val="18"/>
              </w:rPr>
            </w:pPr>
            <w:r w:rsidRPr="00A51407">
              <w:rPr>
                <w:rFonts w:cs="Times New Roman"/>
                <w:sz w:val="16"/>
                <w:szCs w:val="18"/>
              </w:rPr>
              <w:t>People fighting</w:t>
            </w:r>
          </w:p>
          <w:p w14:paraId="79A08BAD" w14:textId="77777777" w:rsidR="00D21F25" w:rsidRPr="00A51407" w:rsidRDefault="00D21F25" w:rsidP="00D21F25">
            <w:pPr>
              <w:spacing w:line="240" w:lineRule="auto"/>
              <w:rPr>
                <w:rFonts w:cs="Times New Roman"/>
                <w:sz w:val="16"/>
                <w:szCs w:val="18"/>
              </w:rPr>
            </w:pPr>
            <w:r w:rsidRPr="00A51407">
              <w:rPr>
                <w:rFonts w:cs="Times New Roman"/>
                <w:sz w:val="16"/>
                <w:szCs w:val="18"/>
              </w:rPr>
              <w:t>Someone else being hit or harmed</w:t>
            </w:r>
          </w:p>
          <w:p w14:paraId="1F1B709F" w14:textId="77777777" w:rsidR="00D21F25" w:rsidRPr="00A51407" w:rsidRDefault="00D21F25" w:rsidP="00D21F25">
            <w:pPr>
              <w:spacing w:line="240" w:lineRule="auto"/>
              <w:rPr>
                <w:rFonts w:cs="Times New Roman"/>
                <w:sz w:val="16"/>
                <w:szCs w:val="18"/>
              </w:rPr>
            </w:pPr>
            <w:r w:rsidRPr="00A51407">
              <w:rPr>
                <w:rFonts w:cs="Times New Roman"/>
                <w:sz w:val="16"/>
                <w:szCs w:val="18"/>
              </w:rPr>
              <w:t>People being drunk or on drugs and being argumentative</w:t>
            </w:r>
          </w:p>
        </w:tc>
        <w:tc>
          <w:tcPr>
            <w:tcW w:w="3183" w:type="dxa"/>
            <w:tcBorders>
              <w:top w:val="single" w:sz="4" w:space="0" w:color="auto"/>
              <w:left w:val="nil"/>
              <w:bottom w:val="single" w:sz="4" w:space="0" w:color="auto"/>
              <w:right w:val="nil"/>
            </w:tcBorders>
            <w:vAlign w:val="center"/>
            <w:hideMark/>
          </w:tcPr>
          <w:p w14:paraId="7ABC5881" w14:textId="77777777" w:rsidR="00D21F25" w:rsidRPr="00A51407" w:rsidRDefault="00D21F25" w:rsidP="00D21F25">
            <w:pPr>
              <w:spacing w:line="240" w:lineRule="auto"/>
              <w:rPr>
                <w:rFonts w:cs="Times New Roman"/>
                <w:sz w:val="16"/>
                <w:szCs w:val="18"/>
              </w:rPr>
            </w:pPr>
            <w:r w:rsidRPr="00A51407">
              <w:rPr>
                <w:rFonts w:cs="Times New Roman"/>
                <w:sz w:val="16"/>
                <w:szCs w:val="18"/>
              </w:rPr>
              <w:t>0= Never</w:t>
            </w:r>
          </w:p>
          <w:p w14:paraId="269C376A" w14:textId="77777777" w:rsidR="00D21F25" w:rsidRPr="00A51407" w:rsidRDefault="00D21F25" w:rsidP="00D21F25">
            <w:pPr>
              <w:spacing w:line="240" w:lineRule="auto"/>
              <w:rPr>
                <w:rFonts w:cs="Times New Roman"/>
                <w:sz w:val="16"/>
                <w:szCs w:val="18"/>
              </w:rPr>
            </w:pPr>
            <w:r w:rsidRPr="00A51407">
              <w:rPr>
                <w:rFonts w:cs="Times New Roman"/>
                <w:sz w:val="16"/>
                <w:szCs w:val="18"/>
              </w:rPr>
              <w:t>1= Once or twice</w:t>
            </w:r>
          </w:p>
          <w:p w14:paraId="52069C5F" w14:textId="77777777" w:rsidR="00D21F25" w:rsidRPr="00A51407" w:rsidRDefault="00D21F25" w:rsidP="00D21F25">
            <w:pPr>
              <w:spacing w:line="240" w:lineRule="auto"/>
              <w:rPr>
                <w:rFonts w:cs="Times New Roman"/>
                <w:sz w:val="16"/>
                <w:szCs w:val="18"/>
              </w:rPr>
            </w:pPr>
            <w:r w:rsidRPr="00A51407">
              <w:rPr>
                <w:rFonts w:cs="Times New Roman"/>
                <w:sz w:val="16"/>
                <w:szCs w:val="18"/>
              </w:rPr>
              <w:t>2= 3-5 times</w:t>
            </w:r>
          </w:p>
          <w:p w14:paraId="62A9D18F" w14:textId="77777777" w:rsidR="00D21F25" w:rsidRPr="00A51407" w:rsidRDefault="00D21F25" w:rsidP="00D21F25">
            <w:pPr>
              <w:spacing w:line="240" w:lineRule="auto"/>
              <w:rPr>
                <w:rFonts w:cs="Times New Roman"/>
                <w:sz w:val="16"/>
                <w:szCs w:val="18"/>
              </w:rPr>
            </w:pPr>
            <w:r w:rsidRPr="00A51407">
              <w:rPr>
                <w:rFonts w:cs="Times New Roman"/>
                <w:sz w:val="16"/>
                <w:szCs w:val="18"/>
              </w:rPr>
              <w:t>3= More than 5 times</w:t>
            </w:r>
          </w:p>
        </w:tc>
      </w:tr>
      <w:tr w:rsidR="00D21F25" w:rsidRPr="00A51407" w14:paraId="48915B08" w14:textId="77777777" w:rsidTr="00F601B1">
        <w:trPr>
          <w:trHeight w:val="323"/>
        </w:trPr>
        <w:tc>
          <w:tcPr>
            <w:tcW w:w="993" w:type="dxa"/>
            <w:vMerge/>
            <w:tcBorders>
              <w:top w:val="single" w:sz="4" w:space="0" w:color="auto"/>
              <w:left w:val="nil"/>
              <w:bottom w:val="single" w:sz="4" w:space="0" w:color="auto"/>
              <w:right w:val="nil"/>
            </w:tcBorders>
            <w:vAlign w:val="center"/>
            <w:hideMark/>
          </w:tcPr>
          <w:p w14:paraId="56968F57" w14:textId="77777777" w:rsidR="00D21F25" w:rsidRPr="00A51407" w:rsidRDefault="00D21F25" w:rsidP="00D21F25">
            <w:pPr>
              <w:spacing w:line="240" w:lineRule="auto"/>
              <w:rPr>
                <w:rFonts w:cs="Times New Roman"/>
                <w:sz w:val="16"/>
                <w:szCs w:val="18"/>
              </w:rPr>
            </w:pPr>
          </w:p>
        </w:tc>
        <w:tc>
          <w:tcPr>
            <w:tcW w:w="1559" w:type="dxa"/>
            <w:tcBorders>
              <w:top w:val="single" w:sz="4" w:space="0" w:color="auto"/>
              <w:left w:val="nil"/>
              <w:bottom w:val="single" w:sz="4" w:space="0" w:color="auto"/>
              <w:right w:val="nil"/>
            </w:tcBorders>
            <w:hideMark/>
          </w:tcPr>
          <w:p w14:paraId="6905F084" w14:textId="77777777" w:rsidR="00D21F25" w:rsidRPr="00A51407" w:rsidRDefault="00D21F25" w:rsidP="00D21F25">
            <w:pPr>
              <w:spacing w:line="240" w:lineRule="auto"/>
              <w:rPr>
                <w:rFonts w:cs="Times New Roman"/>
                <w:sz w:val="16"/>
                <w:szCs w:val="18"/>
              </w:rPr>
            </w:pPr>
            <w:r w:rsidRPr="00A51407">
              <w:rPr>
                <w:rFonts w:cs="Times New Roman"/>
                <w:sz w:val="16"/>
                <w:szCs w:val="18"/>
              </w:rPr>
              <w:t>Community violence victimization</w:t>
            </w:r>
          </w:p>
        </w:tc>
        <w:tc>
          <w:tcPr>
            <w:tcW w:w="1656" w:type="dxa"/>
            <w:tcBorders>
              <w:top w:val="single" w:sz="4" w:space="0" w:color="auto"/>
              <w:left w:val="nil"/>
              <w:bottom w:val="single" w:sz="4" w:space="0" w:color="auto"/>
              <w:right w:val="nil"/>
            </w:tcBorders>
            <w:hideMark/>
          </w:tcPr>
          <w:p w14:paraId="23E8F815"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VCOMVIOT </w:t>
            </w:r>
          </w:p>
          <w:p w14:paraId="3B820855" w14:textId="77777777" w:rsidR="00D21F25" w:rsidRPr="00A51407" w:rsidRDefault="00D21F25" w:rsidP="00D21F25">
            <w:pPr>
              <w:spacing w:line="240" w:lineRule="auto"/>
              <w:rPr>
                <w:rFonts w:cs="Times New Roman"/>
                <w:sz w:val="16"/>
                <w:szCs w:val="18"/>
              </w:rPr>
            </w:pPr>
            <w:r w:rsidRPr="00A51407">
              <w:rPr>
                <w:rFonts w:cs="Times New Roman"/>
                <w:sz w:val="16"/>
                <w:szCs w:val="18"/>
              </w:rPr>
              <w:t>SAHA</w:t>
            </w:r>
          </w:p>
          <w:p w14:paraId="06868265" w14:textId="77777777" w:rsidR="00D21F25" w:rsidRPr="00A51407" w:rsidRDefault="00D21F25" w:rsidP="00D21F25">
            <w:pPr>
              <w:spacing w:line="240" w:lineRule="auto"/>
              <w:rPr>
                <w:rFonts w:cs="Times New Roman"/>
                <w:sz w:val="16"/>
                <w:szCs w:val="18"/>
              </w:rPr>
            </w:pPr>
            <w:r w:rsidRPr="00A51407">
              <w:rPr>
                <w:rFonts w:cs="Times New Roman"/>
                <w:sz w:val="16"/>
                <w:szCs w:val="18"/>
              </w:rPr>
              <w:t>(5 items)</w:t>
            </w:r>
          </w:p>
        </w:tc>
        <w:tc>
          <w:tcPr>
            <w:tcW w:w="6645" w:type="dxa"/>
            <w:tcBorders>
              <w:top w:val="single" w:sz="4" w:space="0" w:color="auto"/>
              <w:left w:val="nil"/>
              <w:bottom w:val="single" w:sz="4" w:space="0" w:color="auto"/>
              <w:right w:val="nil"/>
            </w:tcBorders>
            <w:hideMark/>
          </w:tcPr>
          <w:p w14:paraId="7145042D" w14:textId="77777777" w:rsidR="00D21F25" w:rsidRPr="00A51407" w:rsidRDefault="00D21F25" w:rsidP="00D21F25">
            <w:pPr>
              <w:spacing w:line="240" w:lineRule="auto"/>
              <w:rPr>
                <w:rFonts w:cs="Times New Roman"/>
                <w:sz w:val="16"/>
                <w:szCs w:val="18"/>
              </w:rPr>
            </w:pPr>
            <w:r w:rsidRPr="00A51407">
              <w:rPr>
                <w:rFonts w:cs="Times New Roman"/>
                <w:sz w:val="16"/>
                <w:szCs w:val="18"/>
              </w:rPr>
              <w:t>Threatened by someone else</w:t>
            </w:r>
          </w:p>
          <w:p w14:paraId="7FBE27FB" w14:textId="77777777" w:rsidR="00D21F25" w:rsidRPr="00A51407" w:rsidRDefault="00D21F25" w:rsidP="00D21F25">
            <w:pPr>
              <w:spacing w:line="240" w:lineRule="auto"/>
              <w:rPr>
                <w:rFonts w:cs="Times New Roman"/>
                <w:sz w:val="16"/>
                <w:szCs w:val="18"/>
              </w:rPr>
            </w:pPr>
            <w:r w:rsidRPr="00A51407">
              <w:rPr>
                <w:rFonts w:cs="Times New Roman"/>
                <w:sz w:val="16"/>
                <w:szCs w:val="18"/>
              </w:rPr>
              <w:t>Mugged and have your stuff stolen</w:t>
            </w:r>
          </w:p>
          <w:p w14:paraId="3D10CF48" w14:textId="77777777" w:rsidR="00D21F25" w:rsidRPr="00A51407" w:rsidRDefault="00D21F25" w:rsidP="00D21F25">
            <w:pPr>
              <w:spacing w:line="240" w:lineRule="auto"/>
              <w:rPr>
                <w:rFonts w:cs="Times New Roman"/>
                <w:sz w:val="16"/>
                <w:szCs w:val="18"/>
              </w:rPr>
            </w:pPr>
            <w:r w:rsidRPr="00A51407">
              <w:rPr>
                <w:rFonts w:cs="Times New Roman"/>
                <w:sz w:val="16"/>
                <w:szCs w:val="18"/>
              </w:rPr>
              <w:t>Caught up in a fight</w:t>
            </w:r>
          </w:p>
          <w:p w14:paraId="48ECC3D0" w14:textId="77777777" w:rsidR="00D21F25" w:rsidRPr="00A51407" w:rsidRDefault="00D21F25" w:rsidP="00D21F25">
            <w:pPr>
              <w:spacing w:line="240" w:lineRule="auto"/>
              <w:rPr>
                <w:rFonts w:cs="Times New Roman"/>
                <w:sz w:val="16"/>
                <w:szCs w:val="18"/>
              </w:rPr>
            </w:pPr>
            <w:r w:rsidRPr="00A51407">
              <w:rPr>
                <w:rFonts w:cs="Times New Roman"/>
                <w:sz w:val="16"/>
                <w:szCs w:val="18"/>
              </w:rPr>
              <w:t>Hit or harmed. With friends that were drunk or on drugs and argumentative</w:t>
            </w:r>
          </w:p>
        </w:tc>
        <w:tc>
          <w:tcPr>
            <w:tcW w:w="3183" w:type="dxa"/>
            <w:tcBorders>
              <w:top w:val="single" w:sz="4" w:space="0" w:color="auto"/>
              <w:left w:val="nil"/>
              <w:bottom w:val="single" w:sz="4" w:space="0" w:color="auto"/>
              <w:right w:val="nil"/>
            </w:tcBorders>
            <w:vAlign w:val="center"/>
            <w:hideMark/>
          </w:tcPr>
          <w:p w14:paraId="3E20E76B" w14:textId="77777777" w:rsidR="00D21F25" w:rsidRPr="00A51407" w:rsidRDefault="00D21F25" w:rsidP="00D21F25">
            <w:pPr>
              <w:spacing w:line="240" w:lineRule="auto"/>
              <w:rPr>
                <w:rFonts w:cs="Times New Roman"/>
                <w:sz w:val="16"/>
                <w:szCs w:val="18"/>
              </w:rPr>
            </w:pPr>
            <w:r w:rsidRPr="00A51407">
              <w:rPr>
                <w:rFonts w:cs="Times New Roman"/>
                <w:sz w:val="16"/>
                <w:szCs w:val="18"/>
              </w:rPr>
              <w:t>0= Never</w:t>
            </w:r>
          </w:p>
          <w:p w14:paraId="0F5ABA15" w14:textId="77777777" w:rsidR="00D21F25" w:rsidRPr="00A51407" w:rsidRDefault="00D21F25" w:rsidP="00D21F25">
            <w:pPr>
              <w:spacing w:line="240" w:lineRule="auto"/>
              <w:rPr>
                <w:rFonts w:cs="Times New Roman"/>
                <w:sz w:val="16"/>
                <w:szCs w:val="18"/>
              </w:rPr>
            </w:pPr>
            <w:r w:rsidRPr="00A51407">
              <w:rPr>
                <w:rFonts w:cs="Times New Roman"/>
                <w:sz w:val="16"/>
                <w:szCs w:val="18"/>
              </w:rPr>
              <w:t>1= Once or twice</w:t>
            </w:r>
          </w:p>
          <w:p w14:paraId="26A172AD" w14:textId="77777777" w:rsidR="00D21F25" w:rsidRPr="00A51407" w:rsidRDefault="00D21F25" w:rsidP="00D21F25">
            <w:pPr>
              <w:spacing w:line="240" w:lineRule="auto"/>
              <w:rPr>
                <w:rFonts w:cs="Times New Roman"/>
                <w:sz w:val="16"/>
                <w:szCs w:val="18"/>
              </w:rPr>
            </w:pPr>
            <w:r w:rsidRPr="00A51407">
              <w:rPr>
                <w:rFonts w:cs="Times New Roman"/>
                <w:sz w:val="16"/>
                <w:szCs w:val="18"/>
              </w:rPr>
              <w:t>2= 3-5 times</w:t>
            </w:r>
          </w:p>
          <w:p w14:paraId="1AB90F6C" w14:textId="77777777" w:rsidR="00D21F25" w:rsidRPr="00A51407" w:rsidRDefault="00D21F25" w:rsidP="00D21F25">
            <w:pPr>
              <w:spacing w:line="240" w:lineRule="auto"/>
              <w:rPr>
                <w:rFonts w:cs="Times New Roman"/>
                <w:sz w:val="16"/>
                <w:szCs w:val="18"/>
              </w:rPr>
            </w:pPr>
            <w:r w:rsidRPr="00A51407">
              <w:rPr>
                <w:rFonts w:cs="Times New Roman"/>
                <w:sz w:val="16"/>
                <w:szCs w:val="18"/>
              </w:rPr>
              <w:t>3= More than 5 times</w:t>
            </w:r>
          </w:p>
        </w:tc>
      </w:tr>
      <w:tr w:rsidR="00D21F25" w:rsidRPr="00A51407" w14:paraId="6B0979F6" w14:textId="77777777" w:rsidTr="00F601B1">
        <w:trPr>
          <w:trHeight w:val="195"/>
        </w:trPr>
        <w:tc>
          <w:tcPr>
            <w:tcW w:w="993" w:type="dxa"/>
            <w:vMerge w:val="restart"/>
            <w:tcBorders>
              <w:top w:val="single" w:sz="4" w:space="0" w:color="auto"/>
              <w:left w:val="nil"/>
              <w:bottom w:val="single" w:sz="4" w:space="0" w:color="auto"/>
              <w:right w:val="nil"/>
            </w:tcBorders>
            <w:hideMark/>
          </w:tcPr>
          <w:p w14:paraId="0B5E0F9C" w14:textId="77777777" w:rsidR="00D21F25" w:rsidRPr="00A51407" w:rsidRDefault="00D21F25" w:rsidP="00D21F25">
            <w:pPr>
              <w:spacing w:line="240" w:lineRule="auto"/>
              <w:rPr>
                <w:rFonts w:cs="Times New Roman"/>
                <w:sz w:val="16"/>
                <w:szCs w:val="18"/>
              </w:rPr>
            </w:pPr>
            <w:r w:rsidRPr="00A51407">
              <w:rPr>
                <w:rFonts w:cs="Times New Roman"/>
                <w:sz w:val="16"/>
                <w:szCs w:val="18"/>
              </w:rPr>
              <w:t>Educational Outcomes</w:t>
            </w:r>
          </w:p>
        </w:tc>
        <w:tc>
          <w:tcPr>
            <w:tcW w:w="1559" w:type="dxa"/>
            <w:tcBorders>
              <w:top w:val="single" w:sz="4" w:space="0" w:color="auto"/>
              <w:left w:val="nil"/>
              <w:bottom w:val="single" w:sz="4" w:space="0" w:color="auto"/>
              <w:right w:val="nil"/>
            </w:tcBorders>
            <w:hideMark/>
          </w:tcPr>
          <w:p w14:paraId="32899503" w14:textId="77777777" w:rsidR="00D21F25" w:rsidRPr="00A51407" w:rsidRDefault="00D21F25" w:rsidP="00D21F25">
            <w:pPr>
              <w:spacing w:line="240" w:lineRule="auto"/>
              <w:rPr>
                <w:rFonts w:cs="Times New Roman"/>
                <w:sz w:val="16"/>
                <w:szCs w:val="18"/>
              </w:rPr>
            </w:pPr>
            <w:r w:rsidRPr="00A51407">
              <w:rPr>
                <w:rFonts w:cs="Times New Roman"/>
                <w:sz w:val="16"/>
                <w:szCs w:val="18"/>
              </w:rPr>
              <w:t>(Low) Academic Motivation</w:t>
            </w:r>
          </w:p>
        </w:tc>
        <w:tc>
          <w:tcPr>
            <w:tcW w:w="1656" w:type="dxa"/>
            <w:tcBorders>
              <w:top w:val="single" w:sz="4" w:space="0" w:color="auto"/>
              <w:left w:val="nil"/>
              <w:bottom w:val="single" w:sz="4" w:space="0" w:color="auto"/>
              <w:right w:val="nil"/>
            </w:tcBorders>
            <w:hideMark/>
          </w:tcPr>
          <w:p w14:paraId="6326568D"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LAMST3 </w:t>
            </w:r>
          </w:p>
          <w:p w14:paraId="50D33D7B" w14:textId="77777777" w:rsidR="00D21F25" w:rsidRPr="00A51407" w:rsidRDefault="00D21F25" w:rsidP="00D21F25">
            <w:pPr>
              <w:spacing w:line="240" w:lineRule="auto"/>
              <w:rPr>
                <w:rFonts w:cs="Times New Roman"/>
                <w:sz w:val="16"/>
                <w:szCs w:val="18"/>
              </w:rPr>
            </w:pPr>
            <w:r w:rsidRPr="00A51407">
              <w:rPr>
                <w:rFonts w:cs="Times New Roman"/>
                <w:sz w:val="16"/>
                <w:szCs w:val="18"/>
              </w:rPr>
              <w:t>SAHA</w:t>
            </w:r>
          </w:p>
          <w:p w14:paraId="52EA84DA" w14:textId="77777777" w:rsidR="00D21F25" w:rsidRPr="00A51407" w:rsidRDefault="00D21F25" w:rsidP="00D21F25">
            <w:pPr>
              <w:spacing w:line="240" w:lineRule="auto"/>
              <w:rPr>
                <w:rFonts w:cs="Times New Roman"/>
                <w:sz w:val="16"/>
                <w:szCs w:val="18"/>
              </w:rPr>
            </w:pPr>
            <w:r w:rsidRPr="00A51407">
              <w:rPr>
                <w:rFonts w:cs="Times New Roman"/>
                <w:sz w:val="16"/>
                <w:szCs w:val="18"/>
              </w:rPr>
              <w:t>(4 items)</w:t>
            </w:r>
          </w:p>
        </w:tc>
        <w:tc>
          <w:tcPr>
            <w:tcW w:w="6645" w:type="dxa"/>
            <w:tcBorders>
              <w:top w:val="single" w:sz="4" w:space="0" w:color="auto"/>
              <w:left w:val="nil"/>
              <w:bottom w:val="single" w:sz="4" w:space="0" w:color="auto"/>
              <w:right w:val="nil"/>
            </w:tcBorders>
            <w:hideMark/>
          </w:tcPr>
          <w:p w14:paraId="09F791FD" w14:textId="77777777" w:rsidR="00D21F25" w:rsidRPr="00A51407" w:rsidRDefault="00D21F25" w:rsidP="00D21F25">
            <w:pPr>
              <w:spacing w:line="240" w:lineRule="auto"/>
              <w:rPr>
                <w:rFonts w:cs="Times New Roman"/>
                <w:sz w:val="16"/>
                <w:szCs w:val="18"/>
              </w:rPr>
            </w:pPr>
            <w:r w:rsidRPr="00A51407">
              <w:rPr>
                <w:rFonts w:cs="Times New Roman"/>
                <w:sz w:val="16"/>
                <w:szCs w:val="18"/>
              </w:rPr>
              <w:t>It is important for me to do well in school this year (reversed)</w:t>
            </w:r>
          </w:p>
          <w:p w14:paraId="79A854DF" w14:textId="77777777" w:rsidR="00D21F25" w:rsidRPr="00A51407" w:rsidRDefault="00D21F25" w:rsidP="00D21F25">
            <w:pPr>
              <w:spacing w:line="240" w:lineRule="auto"/>
              <w:rPr>
                <w:rFonts w:cs="Times New Roman"/>
                <w:sz w:val="16"/>
                <w:szCs w:val="18"/>
              </w:rPr>
            </w:pPr>
            <w:r w:rsidRPr="00A51407">
              <w:rPr>
                <w:rFonts w:cs="Times New Roman"/>
                <w:sz w:val="16"/>
                <w:szCs w:val="18"/>
              </w:rPr>
              <w:t>It is important to me to be considered clever by my fellow learners and my teachers (reversed)</w:t>
            </w:r>
          </w:p>
          <w:p w14:paraId="49CCF788" w14:textId="77777777" w:rsidR="00D21F25" w:rsidRPr="00A51407" w:rsidRDefault="00D21F25" w:rsidP="00D21F25">
            <w:pPr>
              <w:spacing w:line="240" w:lineRule="auto"/>
              <w:rPr>
                <w:rFonts w:cs="Times New Roman"/>
                <w:sz w:val="16"/>
                <w:szCs w:val="18"/>
              </w:rPr>
            </w:pPr>
            <w:r w:rsidRPr="00A51407">
              <w:rPr>
                <w:rFonts w:cs="Times New Roman"/>
                <w:sz w:val="16"/>
                <w:szCs w:val="18"/>
              </w:rPr>
              <w:t>I try hard in school (reversed)</w:t>
            </w:r>
          </w:p>
          <w:p w14:paraId="5740F472" w14:textId="77777777" w:rsidR="00D21F25" w:rsidRPr="00A51407" w:rsidRDefault="00D21F25" w:rsidP="00D21F25">
            <w:pPr>
              <w:spacing w:line="240" w:lineRule="auto"/>
              <w:rPr>
                <w:rFonts w:cs="Times New Roman"/>
                <w:sz w:val="16"/>
                <w:szCs w:val="18"/>
              </w:rPr>
            </w:pPr>
            <w:r w:rsidRPr="00A51407">
              <w:rPr>
                <w:rFonts w:cs="Times New Roman"/>
                <w:sz w:val="16"/>
                <w:szCs w:val="18"/>
              </w:rPr>
              <w:t>I can’t wait to leave school</w:t>
            </w:r>
          </w:p>
        </w:tc>
        <w:tc>
          <w:tcPr>
            <w:tcW w:w="3183" w:type="dxa"/>
            <w:tcBorders>
              <w:top w:val="single" w:sz="4" w:space="0" w:color="auto"/>
              <w:left w:val="nil"/>
              <w:bottom w:val="single" w:sz="4" w:space="0" w:color="auto"/>
              <w:right w:val="nil"/>
            </w:tcBorders>
            <w:vAlign w:val="center"/>
          </w:tcPr>
          <w:p w14:paraId="71EEA3A9" w14:textId="77777777" w:rsidR="00D21F25" w:rsidRPr="00A51407" w:rsidRDefault="00D21F25" w:rsidP="00D21F25">
            <w:pPr>
              <w:spacing w:line="240" w:lineRule="auto"/>
              <w:rPr>
                <w:rFonts w:cs="Times New Roman"/>
                <w:sz w:val="16"/>
                <w:szCs w:val="18"/>
              </w:rPr>
            </w:pPr>
            <w:r w:rsidRPr="00A51407">
              <w:rPr>
                <w:rFonts w:cs="Times New Roman"/>
                <w:i/>
                <w:sz w:val="16"/>
                <w:szCs w:val="18"/>
              </w:rPr>
              <w:t>How strongly do you agree with the statements</w:t>
            </w:r>
            <w:r w:rsidRPr="00A51407">
              <w:rPr>
                <w:rFonts w:cs="Times New Roman"/>
                <w:sz w:val="16"/>
                <w:szCs w:val="18"/>
              </w:rPr>
              <w:t>? Continuous response options from 0 to 9. Sum scale ranges from 0 to 36</w:t>
            </w:r>
          </w:p>
        </w:tc>
      </w:tr>
      <w:tr w:rsidR="00D21F25" w:rsidRPr="00A51407" w14:paraId="259F242E" w14:textId="77777777" w:rsidTr="00F601B1">
        <w:trPr>
          <w:trHeight w:val="274"/>
        </w:trPr>
        <w:tc>
          <w:tcPr>
            <w:tcW w:w="993" w:type="dxa"/>
            <w:vMerge/>
            <w:tcBorders>
              <w:top w:val="single" w:sz="4" w:space="0" w:color="auto"/>
              <w:left w:val="nil"/>
              <w:bottom w:val="single" w:sz="4" w:space="0" w:color="auto"/>
              <w:right w:val="nil"/>
            </w:tcBorders>
            <w:vAlign w:val="center"/>
            <w:hideMark/>
          </w:tcPr>
          <w:p w14:paraId="6598BE0A" w14:textId="77777777" w:rsidR="00D21F25" w:rsidRPr="00A51407" w:rsidRDefault="00D21F25" w:rsidP="00D21F25">
            <w:pPr>
              <w:spacing w:line="240" w:lineRule="auto"/>
              <w:rPr>
                <w:rFonts w:cs="Times New Roman"/>
                <w:sz w:val="16"/>
                <w:szCs w:val="18"/>
              </w:rPr>
            </w:pPr>
          </w:p>
        </w:tc>
        <w:tc>
          <w:tcPr>
            <w:tcW w:w="1559" w:type="dxa"/>
            <w:tcBorders>
              <w:top w:val="single" w:sz="4" w:space="0" w:color="auto"/>
              <w:left w:val="nil"/>
              <w:bottom w:val="single" w:sz="4" w:space="0" w:color="auto"/>
              <w:right w:val="nil"/>
            </w:tcBorders>
            <w:hideMark/>
          </w:tcPr>
          <w:p w14:paraId="2FBF6039" w14:textId="77777777" w:rsidR="00D21F25" w:rsidRPr="00A51407" w:rsidRDefault="00D21F25" w:rsidP="00D21F25">
            <w:pPr>
              <w:spacing w:line="240" w:lineRule="auto"/>
              <w:rPr>
                <w:rFonts w:cs="Times New Roman"/>
                <w:sz w:val="16"/>
                <w:szCs w:val="18"/>
              </w:rPr>
            </w:pPr>
            <w:r w:rsidRPr="00A51407">
              <w:rPr>
                <w:rFonts w:cs="Times New Roman"/>
                <w:sz w:val="16"/>
                <w:szCs w:val="18"/>
              </w:rPr>
              <w:t xml:space="preserve">School Delay </w:t>
            </w:r>
          </w:p>
        </w:tc>
        <w:tc>
          <w:tcPr>
            <w:tcW w:w="1656" w:type="dxa"/>
            <w:tcBorders>
              <w:top w:val="single" w:sz="4" w:space="0" w:color="auto"/>
              <w:left w:val="nil"/>
              <w:bottom w:val="single" w:sz="4" w:space="0" w:color="auto"/>
              <w:right w:val="nil"/>
            </w:tcBorders>
            <w:hideMark/>
          </w:tcPr>
          <w:p w14:paraId="5BDB3556" w14:textId="77777777" w:rsidR="00D21F25" w:rsidRPr="00A51407" w:rsidRDefault="00D21F25" w:rsidP="00D21F25">
            <w:pPr>
              <w:spacing w:line="240" w:lineRule="auto"/>
              <w:rPr>
                <w:rFonts w:cs="Times New Roman"/>
                <w:sz w:val="16"/>
                <w:szCs w:val="18"/>
              </w:rPr>
            </w:pPr>
            <w:r w:rsidRPr="00A51407">
              <w:rPr>
                <w:rFonts w:cs="Times New Roman"/>
                <w:sz w:val="16"/>
                <w:szCs w:val="18"/>
              </w:rPr>
              <w:t>SDECONT3</w:t>
            </w:r>
          </w:p>
          <w:p w14:paraId="0399FACA" w14:textId="77777777" w:rsidR="00D21F25" w:rsidRPr="00A51407" w:rsidRDefault="00D21F25" w:rsidP="00D21F25">
            <w:pPr>
              <w:spacing w:line="240" w:lineRule="auto"/>
              <w:rPr>
                <w:rFonts w:cs="Times New Roman"/>
                <w:sz w:val="16"/>
                <w:szCs w:val="18"/>
              </w:rPr>
            </w:pPr>
            <w:r w:rsidRPr="00A51407">
              <w:rPr>
                <w:rFonts w:cs="Times New Roman"/>
                <w:sz w:val="16"/>
                <w:szCs w:val="18"/>
              </w:rPr>
              <w:t>School Delay</w:t>
            </w:r>
          </w:p>
          <w:p w14:paraId="4536C2FE" w14:textId="77777777" w:rsidR="00D21F25" w:rsidRPr="00A51407" w:rsidRDefault="00D21F25" w:rsidP="00D21F25">
            <w:pPr>
              <w:spacing w:line="240" w:lineRule="auto"/>
              <w:rPr>
                <w:rFonts w:cs="Times New Roman"/>
                <w:sz w:val="16"/>
                <w:szCs w:val="18"/>
              </w:rPr>
            </w:pPr>
            <w:r w:rsidRPr="00A51407">
              <w:rPr>
                <w:rFonts w:cs="Times New Roman"/>
                <w:sz w:val="16"/>
                <w:szCs w:val="18"/>
              </w:rPr>
              <w:t>(1 item)</w:t>
            </w:r>
          </w:p>
        </w:tc>
        <w:tc>
          <w:tcPr>
            <w:tcW w:w="6645" w:type="dxa"/>
            <w:tcBorders>
              <w:top w:val="single" w:sz="4" w:space="0" w:color="auto"/>
              <w:left w:val="nil"/>
              <w:bottom w:val="single" w:sz="4" w:space="0" w:color="auto"/>
              <w:right w:val="nil"/>
            </w:tcBorders>
            <w:hideMark/>
          </w:tcPr>
          <w:p w14:paraId="60E3592C" w14:textId="77777777" w:rsidR="00D21F25" w:rsidRPr="00A51407" w:rsidRDefault="00D21F25" w:rsidP="00D21F25">
            <w:pPr>
              <w:spacing w:line="240" w:lineRule="auto"/>
              <w:rPr>
                <w:rFonts w:cs="Times New Roman"/>
                <w:sz w:val="16"/>
                <w:szCs w:val="18"/>
              </w:rPr>
            </w:pPr>
          </w:p>
        </w:tc>
        <w:tc>
          <w:tcPr>
            <w:tcW w:w="3183" w:type="dxa"/>
            <w:tcBorders>
              <w:top w:val="single" w:sz="4" w:space="0" w:color="auto"/>
              <w:left w:val="nil"/>
              <w:bottom w:val="single" w:sz="4" w:space="0" w:color="auto"/>
              <w:right w:val="nil"/>
            </w:tcBorders>
            <w:vAlign w:val="center"/>
            <w:hideMark/>
          </w:tcPr>
          <w:p w14:paraId="0CE0D118" w14:textId="77777777" w:rsidR="00D21F25" w:rsidRPr="00A51407" w:rsidRDefault="00D21F25" w:rsidP="00D21F25">
            <w:pPr>
              <w:spacing w:line="240" w:lineRule="auto"/>
              <w:rPr>
                <w:rFonts w:cs="Times New Roman"/>
                <w:sz w:val="16"/>
                <w:szCs w:val="18"/>
              </w:rPr>
            </w:pPr>
            <w:r w:rsidRPr="00A51407">
              <w:rPr>
                <w:rFonts w:cs="Times New Roman"/>
                <w:sz w:val="16"/>
                <w:szCs w:val="18"/>
              </w:rPr>
              <w:t>-3= Three grades higher</w:t>
            </w:r>
          </w:p>
          <w:p w14:paraId="27C22C9C" w14:textId="77777777" w:rsidR="00D21F25" w:rsidRPr="00A51407" w:rsidRDefault="00D21F25" w:rsidP="00D21F25">
            <w:pPr>
              <w:spacing w:line="240" w:lineRule="auto"/>
              <w:rPr>
                <w:rFonts w:cs="Times New Roman"/>
                <w:sz w:val="16"/>
                <w:szCs w:val="18"/>
              </w:rPr>
            </w:pPr>
            <w:r w:rsidRPr="00A51407">
              <w:rPr>
                <w:rFonts w:cs="Times New Roman"/>
                <w:sz w:val="16"/>
                <w:szCs w:val="18"/>
              </w:rPr>
              <w:t>-2= Two grades higher</w:t>
            </w:r>
          </w:p>
          <w:p w14:paraId="5F361A90" w14:textId="77777777" w:rsidR="00D21F25" w:rsidRPr="00A51407" w:rsidRDefault="00D21F25" w:rsidP="00D21F25">
            <w:pPr>
              <w:spacing w:line="240" w:lineRule="auto"/>
              <w:rPr>
                <w:rFonts w:cs="Times New Roman"/>
                <w:sz w:val="16"/>
                <w:szCs w:val="18"/>
              </w:rPr>
            </w:pPr>
            <w:r w:rsidRPr="00A51407">
              <w:rPr>
                <w:rFonts w:cs="Times New Roman"/>
                <w:sz w:val="16"/>
                <w:szCs w:val="18"/>
              </w:rPr>
              <w:t>-1= One grade higher</w:t>
            </w:r>
          </w:p>
          <w:p w14:paraId="39A5E180" w14:textId="77777777" w:rsidR="00D21F25" w:rsidRPr="00A51407" w:rsidRDefault="00D21F25" w:rsidP="00D21F25">
            <w:pPr>
              <w:spacing w:line="240" w:lineRule="auto"/>
              <w:rPr>
                <w:rFonts w:cs="Times New Roman"/>
                <w:sz w:val="16"/>
                <w:szCs w:val="18"/>
              </w:rPr>
            </w:pPr>
            <w:r w:rsidRPr="00A51407">
              <w:rPr>
                <w:rFonts w:cs="Times New Roman"/>
                <w:sz w:val="16"/>
                <w:szCs w:val="18"/>
              </w:rPr>
              <w:t>0= Age appropriate grade</w:t>
            </w:r>
          </w:p>
          <w:p w14:paraId="2BC8C783" w14:textId="77777777" w:rsidR="00D21F25" w:rsidRPr="00A51407" w:rsidRDefault="00D21F25" w:rsidP="00D21F25">
            <w:pPr>
              <w:spacing w:line="240" w:lineRule="auto"/>
              <w:rPr>
                <w:rFonts w:cs="Times New Roman"/>
                <w:sz w:val="16"/>
                <w:szCs w:val="18"/>
              </w:rPr>
            </w:pPr>
            <w:r w:rsidRPr="00A51407">
              <w:rPr>
                <w:rFonts w:cs="Times New Roman"/>
                <w:sz w:val="16"/>
                <w:szCs w:val="18"/>
              </w:rPr>
              <w:t>1= One grade lower</w:t>
            </w:r>
          </w:p>
          <w:p w14:paraId="509AC887" w14:textId="77777777" w:rsidR="00D21F25" w:rsidRPr="00A51407" w:rsidRDefault="00D21F25" w:rsidP="00D21F25">
            <w:pPr>
              <w:spacing w:line="240" w:lineRule="auto"/>
              <w:rPr>
                <w:rFonts w:cs="Times New Roman"/>
                <w:sz w:val="16"/>
                <w:szCs w:val="18"/>
              </w:rPr>
            </w:pPr>
            <w:r w:rsidRPr="00A51407">
              <w:rPr>
                <w:rFonts w:cs="Times New Roman"/>
                <w:sz w:val="16"/>
                <w:szCs w:val="18"/>
              </w:rPr>
              <w:t>2= Two grades lower</w:t>
            </w:r>
          </w:p>
          <w:p w14:paraId="5D0BB803" w14:textId="77777777" w:rsidR="00D21F25" w:rsidRPr="00A51407" w:rsidRDefault="00D21F25" w:rsidP="00D21F25">
            <w:pPr>
              <w:spacing w:line="240" w:lineRule="auto"/>
              <w:rPr>
                <w:rFonts w:cs="Times New Roman"/>
                <w:sz w:val="16"/>
                <w:szCs w:val="18"/>
              </w:rPr>
            </w:pPr>
            <w:r w:rsidRPr="00A51407">
              <w:rPr>
                <w:rFonts w:cs="Times New Roman"/>
                <w:sz w:val="16"/>
                <w:szCs w:val="18"/>
              </w:rPr>
              <w:t>3= Three grades lower</w:t>
            </w:r>
          </w:p>
        </w:tc>
      </w:tr>
    </w:tbl>
    <w:p w14:paraId="653BD16D" w14:textId="77777777" w:rsidR="00D21F25" w:rsidRPr="00A51407" w:rsidRDefault="00D21F25" w:rsidP="00D21F25">
      <w:pPr>
        <w:keepNext/>
        <w:keepLines/>
        <w:spacing w:after="0"/>
        <w:outlineLvl w:val="1"/>
        <w:rPr>
          <w:rFonts w:eastAsiaTheme="majorEastAsia" w:cs="Times New Roman"/>
          <w:b/>
          <w:i/>
          <w:szCs w:val="26"/>
        </w:rPr>
        <w:sectPr w:rsidR="00D21F25" w:rsidRPr="00A51407" w:rsidSect="008650A4">
          <w:pgSz w:w="16838" w:h="11906" w:orient="landscape"/>
          <w:pgMar w:top="1134" w:right="1440" w:bottom="1440" w:left="1440" w:header="709" w:footer="709" w:gutter="0"/>
          <w:cols w:space="708"/>
          <w:docGrid w:linePitch="360"/>
        </w:sectPr>
      </w:pPr>
      <w:bookmarkStart w:id="1" w:name="_Toc467246250"/>
    </w:p>
    <w:p w14:paraId="42DE1ED6" w14:textId="77777777" w:rsidR="00D21F25" w:rsidRPr="00A51407" w:rsidRDefault="00D21F25" w:rsidP="00D21F25">
      <w:pPr>
        <w:keepNext/>
        <w:keepLines/>
        <w:spacing w:after="0"/>
        <w:outlineLvl w:val="1"/>
        <w:rPr>
          <w:rFonts w:eastAsiaTheme="majorEastAsia" w:cs="Times New Roman"/>
          <w:b/>
          <w:i/>
          <w:szCs w:val="26"/>
        </w:rPr>
      </w:pPr>
      <w:r w:rsidRPr="00A51407">
        <w:rPr>
          <w:rFonts w:eastAsiaTheme="majorEastAsia" w:cs="Times New Roman"/>
          <w:b/>
          <w:i/>
          <w:szCs w:val="26"/>
        </w:rPr>
        <w:lastRenderedPageBreak/>
        <w:t>Table 2 Design effects and Intra Class Correlations (ICCs) of cross-classified levels of nesting in Sinovuyo Teen Study (n=503)</w:t>
      </w:r>
      <w:bookmarkEnd w:id="1"/>
    </w:p>
    <w:tbl>
      <w:tblPr>
        <w:tblW w:w="5000" w:type="pct"/>
        <w:tblLayout w:type="fixed"/>
        <w:tblLook w:val="04A0" w:firstRow="1" w:lastRow="0" w:firstColumn="1" w:lastColumn="0" w:noHBand="0" w:noVBand="1"/>
      </w:tblPr>
      <w:tblGrid>
        <w:gridCol w:w="1757"/>
        <w:gridCol w:w="1212"/>
        <w:gridCol w:w="1211"/>
        <w:gridCol w:w="1211"/>
        <w:gridCol w:w="1211"/>
        <w:gridCol w:w="1211"/>
        <w:gridCol w:w="1213"/>
      </w:tblGrid>
      <w:tr w:rsidR="00D21F25" w:rsidRPr="00A51407" w14:paraId="2F3581F2" w14:textId="77777777" w:rsidTr="00F601B1">
        <w:trPr>
          <w:trHeight w:val="353"/>
        </w:trPr>
        <w:tc>
          <w:tcPr>
            <w:tcW w:w="973" w:type="pct"/>
            <w:tcBorders>
              <w:top w:val="single" w:sz="8" w:space="0" w:color="auto"/>
              <w:left w:val="nil"/>
              <w:right w:val="nil"/>
            </w:tcBorders>
            <w:shd w:val="clear" w:color="auto" w:fill="auto"/>
            <w:noWrap/>
            <w:vAlign w:val="center"/>
            <w:hideMark/>
          </w:tcPr>
          <w:p w14:paraId="5E51C238" w14:textId="77777777" w:rsidR="00D21F25" w:rsidRPr="00A51407" w:rsidRDefault="00D21F25" w:rsidP="00D21F25">
            <w:pPr>
              <w:spacing w:after="0" w:line="240" w:lineRule="auto"/>
              <w:rPr>
                <w:rFonts w:eastAsia="SimSun" w:cs="Times New Roman"/>
                <w:color w:val="000000"/>
                <w:sz w:val="22"/>
              </w:rPr>
            </w:pPr>
            <w:r w:rsidRPr="00A51407">
              <w:rPr>
                <w:rFonts w:eastAsia="SimSun" w:cs="Times New Roman"/>
                <w:color w:val="000000"/>
                <w:sz w:val="22"/>
              </w:rPr>
              <w:t xml:space="preserve">　</w:t>
            </w:r>
          </w:p>
        </w:tc>
        <w:tc>
          <w:tcPr>
            <w:tcW w:w="2013" w:type="pct"/>
            <w:gridSpan w:val="3"/>
            <w:tcBorders>
              <w:top w:val="single" w:sz="8" w:space="0" w:color="auto"/>
              <w:left w:val="nil"/>
              <w:bottom w:val="single" w:sz="4" w:space="0" w:color="auto"/>
              <w:right w:val="nil"/>
            </w:tcBorders>
            <w:vAlign w:val="center"/>
          </w:tcPr>
          <w:p w14:paraId="0194CD51"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School Delay</w:t>
            </w:r>
          </w:p>
        </w:tc>
        <w:tc>
          <w:tcPr>
            <w:tcW w:w="2014" w:type="pct"/>
            <w:gridSpan w:val="3"/>
            <w:tcBorders>
              <w:top w:val="single" w:sz="8" w:space="0" w:color="auto"/>
              <w:left w:val="nil"/>
              <w:bottom w:val="single" w:sz="8" w:space="0" w:color="auto"/>
              <w:right w:val="nil"/>
            </w:tcBorders>
            <w:vAlign w:val="center"/>
          </w:tcPr>
          <w:p w14:paraId="44955047"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Low Academic Motivation</w:t>
            </w:r>
          </w:p>
        </w:tc>
      </w:tr>
      <w:tr w:rsidR="00D21F25" w:rsidRPr="00A51407" w14:paraId="004E2011" w14:textId="77777777" w:rsidTr="00F601B1">
        <w:trPr>
          <w:trHeight w:val="353"/>
        </w:trPr>
        <w:tc>
          <w:tcPr>
            <w:tcW w:w="973" w:type="pct"/>
            <w:tcBorders>
              <w:top w:val="nil"/>
              <w:left w:val="nil"/>
              <w:bottom w:val="single" w:sz="8" w:space="0" w:color="auto"/>
              <w:right w:val="nil"/>
            </w:tcBorders>
            <w:shd w:val="clear" w:color="auto" w:fill="auto"/>
            <w:noWrap/>
            <w:vAlign w:val="center"/>
            <w:hideMark/>
          </w:tcPr>
          <w:p w14:paraId="32C6F12A" w14:textId="77777777" w:rsidR="00D21F25" w:rsidRPr="00A51407" w:rsidRDefault="00D21F25" w:rsidP="00D21F25">
            <w:pPr>
              <w:spacing w:after="0" w:line="240" w:lineRule="auto"/>
              <w:rPr>
                <w:rFonts w:eastAsia="SimSun" w:cs="Times New Roman"/>
                <w:color w:val="000000"/>
                <w:sz w:val="22"/>
              </w:rPr>
            </w:pPr>
            <w:r w:rsidRPr="00A51407">
              <w:rPr>
                <w:rFonts w:eastAsia="SimSun" w:cs="Times New Roman"/>
                <w:color w:val="000000"/>
                <w:sz w:val="22"/>
              </w:rPr>
              <w:t xml:space="preserve">　</w:t>
            </w:r>
          </w:p>
        </w:tc>
        <w:tc>
          <w:tcPr>
            <w:tcW w:w="671" w:type="pct"/>
            <w:tcBorders>
              <w:top w:val="single" w:sz="4" w:space="0" w:color="auto"/>
              <w:left w:val="nil"/>
              <w:bottom w:val="single" w:sz="8" w:space="0" w:color="auto"/>
              <w:right w:val="nil"/>
            </w:tcBorders>
            <w:vAlign w:val="center"/>
          </w:tcPr>
          <w:p w14:paraId="151EA057"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Design effect</w:t>
            </w:r>
          </w:p>
        </w:tc>
        <w:tc>
          <w:tcPr>
            <w:tcW w:w="671" w:type="pct"/>
            <w:tcBorders>
              <w:top w:val="single" w:sz="4" w:space="0" w:color="auto"/>
              <w:left w:val="nil"/>
              <w:bottom w:val="single" w:sz="8" w:space="0" w:color="auto"/>
              <w:right w:val="nil"/>
            </w:tcBorders>
            <w:shd w:val="clear" w:color="auto" w:fill="auto"/>
            <w:noWrap/>
            <w:vAlign w:val="center"/>
            <w:hideMark/>
          </w:tcPr>
          <w:p w14:paraId="52F9F967"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Variance</w:t>
            </w:r>
          </w:p>
          <w:p w14:paraId="5AE1CF6A"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Estimate (p-value)</w:t>
            </w:r>
          </w:p>
        </w:tc>
        <w:tc>
          <w:tcPr>
            <w:tcW w:w="671" w:type="pct"/>
            <w:tcBorders>
              <w:top w:val="single" w:sz="4" w:space="0" w:color="auto"/>
              <w:left w:val="nil"/>
              <w:bottom w:val="single" w:sz="8" w:space="0" w:color="auto"/>
              <w:right w:val="nil"/>
            </w:tcBorders>
            <w:shd w:val="clear" w:color="auto" w:fill="auto"/>
            <w:noWrap/>
            <w:vAlign w:val="center"/>
            <w:hideMark/>
          </w:tcPr>
          <w:p w14:paraId="23DEFE09"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ICC</w:t>
            </w:r>
          </w:p>
        </w:tc>
        <w:tc>
          <w:tcPr>
            <w:tcW w:w="671" w:type="pct"/>
            <w:tcBorders>
              <w:top w:val="nil"/>
              <w:left w:val="nil"/>
              <w:bottom w:val="single" w:sz="8" w:space="0" w:color="auto"/>
              <w:right w:val="nil"/>
            </w:tcBorders>
            <w:vAlign w:val="center"/>
          </w:tcPr>
          <w:p w14:paraId="3CC461A8"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Design effect</w:t>
            </w:r>
          </w:p>
        </w:tc>
        <w:tc>
          <w:tcPr>
            <w:tcW w:w="671" w:type="pct"/>
            <w:tcBorders>
              <w:top w:val="nil"/>
              <w:left w:val="nil"/>
              <w:bottom w:val="single" w:sz="8" w:space="0" w:color="auto"/>
              <w:right w:val="nil"/>
            </w:tcBorders>
            <w:shd w:val="clear" w:color="auto" w:fill="auto"/>
            <w:noWrap/>
            <w:vAlign w:val="center"/>
            <w:hideMark/>
          </w:tcPr>
          <w:p w14:paraId="54E34152"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Variance</w:t>
            </w:r>
          </w:p>
          <w:p w14:paraId="2D4DD815"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Estimate (p-value)</w:t>
            </w:r>
          </w:p>
        </w:tc>
        <w:tc>
          <w:tcPr>
            <w:tcW w:w="671" w:type="pct"/>
            <w:tcBorders>
              <w:top w:val="nil"/>
              <w:left w:val="nil"/>
              <w:bottom w:val="single" w:sz="8" w:space="0" w:color="auto"/>
              <w:right w:val="nil"/>
            </w:tcBorders>
            <w:shd w:val="clear" w:color="auto" w:fill="auto"/>
            <w:noWrap/>
            <w:vAlign w:val="center"/>
            <w:hideMark/>
          </w:tcPr>
          <w:p w14:paraId="1E6769AF"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 xml:space="preserve">ICC </w:t>
            </w:r>
          </w:p>
        </w:tc>
      </w:tr>
      <w:tr w:rsidR="00D21F25" w:rsidRPr="00A51407" w14:paraId="7712F832" w14:textId="77777777" w:rsidTr="00F601B1">
        <w:trPr>
          <w:trHeight w:val="331"/>
        </w:trPr>
        <w:tc>
          <w:tcPr>
            <w:tcW w:w="973" w:type="pct"/>
            <w:tcBorders>
              <w:top w:val="nil"/>
              <w:left w:val="nil"/>
              <w:bottom w:val="nil"/>
              <w:right w:val="nil"/>
            </w:tcBorders>
            <w:shd w:val="clear" w:color="auto" w:fill="auto"/>
            <w:noWrap/>
            <w:vAlign w:val="center"/>
            <w:hideMark/>
          </w:tcPr>
          <w:p w14:paraId="5030D636" w14:textId="77777777" w:rsidR="00D21F25" w:rsidRPr="00A51407" w:rsidRDefault="00D21F25" w:rsidP="00D21F25">
            <w:pPr>
              <w:spacing w:after="0" w:line="240" w:lineRule="auto"/>
              <w:rPr>
                <w:rFonts w:eastAsia="SimSun" w:cs="Times New Roman"/>
                <w:color w:val="000000"/>
                <w:sz w:val="22"/>
              </w:rPr>
            </w:pPr>
            <w:r w:rsidRPr="00A51407">
              <w:rPr>
                <w:rFonts w:eastAsia="SimSun" w:cs="Times New Roman"/>
                <w:color w:val="000000"/>
                <w:sz w:val="22"/>
              </w:rPr>
              <w:t>Community</w:t>
            </w:r>
          </w:p>
        </w:tc>
        <w:tc>
          <w:tcPr>
            <w:tcW w:w="671" w:type="pct"/>
            <w:tcBorders>
              <w:top w:val="nil"/>
              <w:left w:val="nil"/>
              <w:right w:val="nil"/>
            </w:tcBorders>
            <w:vAlign w:val="center"/>
          </w:tcPr>
          <w:p w14:paraId="7C96ABA2"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1+ (12.575-1)*0.152= 2.759</w:t>
            </w:r>
          </w:p>
        </w:tc>
        <w:tc>
          <w:tcPr>
            <w:tcW w:w="671" w:type="pct"/>
            <w:tcBorders>
              <w:top w:val="nil"/>
              <w:left w:val="nil"/>
              <w:right w:val="nil"/>
            </w:tcBorders>
            <w:vAlign w:val="center"/>
          </w:tcPr>
          <w:p w14:paraId="3B436229"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0.152 (0.03)</w:t>
            </w:r>
          </w:p>
        </w:tc>
        <w:tc>
          <w:tcPr>
            <w:tcW w:w="671" w:type="pct"/>
            <w:tcBorders>
              <w:top w:val="nil"/>
              <w:left w:val="nil"/>
              <w:right w:val="nil"/>
            </w:tcBorders>
            <w:vAlign w:val="center"/>
          </w:tcPr>
          <w:p w14:paraId="23197F8F" w14:textId="77777777" w:rsidR="00D21F25" w:rsidRPr="00A51407" w:rsidRDefault="00D21F25" w:rsidP="00D21F25">
            <w:pPr>
              <w:spacing w:after="0" w:line="240" w:lineRule="auto"/>
              <w:jc w:val="center"/>
              <w:rPr>
                <w:rFonts w:eastAsia="SimSun" w:cs="Times New Roman"/>
                <w:b/>
                <w:color w:val="000000"/>
                <w:sz w:val="22"/>
              </w:rPr>
            </w:pPr>
            <w:r w:rsidRPr="00A51407">
              <w:rPr>
                <w:rFonts w:eastAsia="SimSun" w:cs="Times New Roman"/>
                <w:b/>
                <w:color w:val="000000"/>
                <w:sz w:val="22"/>
              </w:rPr>
              <w:t>8.4%</w:t>
            </w:r>
          </w:p>
        </w:tc>
        <w:tc>
          <w:tcPr>
            <w:tcW w:w="671" w:type="pct"/>
            <w:tcBorders>
              <w:top w:val="nil"/>
              <w:left w:val="nil"/>
              <w:bottom w:val="nil"/>
              <w:right w:val="nil"/>
            </w:tcBorders>
            <w:shd w:val="clear" w:color="auto" w:fill="FFFFFF" w:themeFill="background1"/>
          </w:tcPr>
          <w:p w14:paraId="243F616D"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1+ (12.575-1)*0.254= 3.94</w:t>
            </w:r>
          </w:p>
        </w:tc>
        <w:tc>
          <w:tcPr>
            <w:tcW w:w="671" w:type="pct"/>
            <w:tcBorders>
              <w:top w:val="nil"/>
              <w:left w:val="nil"/>
              <w:bottom w:val="nil"/>
              <w:right w:val="nil"/>
            </w:tcBorders>
            <w:shd w:val="clear" w:color="auto" w:fill="FFFFFF" w:themeFill="background1"/>
            <w:noWrap/>
            <w:vAlign w:val="center"/>
            <w:hideMark/>
          </w:tcPr>
          <w:p w14:paraId="2E894939"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0.254 (0.201)</w:t>
            </w:r>
          </w:p>
        </w:tc>
        <w:tc>
          <w:tcPr>
            <w:tcW w:w="671" w:type="pct"/>
            <w:tcBorders>
              <w:top w:val="nil"/>
              <w:left w:val="nil"/>
              <w:bottom w:val="nil"/>
              <w:right w:val="nil"/>
            </w:tcBorders>
            <w:shd w:val="clear" w:color="auto" w:fill="FFFFFF" w:themeFill="background1"/>
            <w:noWrap/>
            <w:vAlign w:val="center"/>
            <w:hideMark/>
          </w:tcPr>
          <w:p w14:paraId="63CAD324"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2.3%</w:t>
            </w:r>
          </w:p>
        </w:tc>
      </w:tr>
      <w:tr w:rsidR="00D21F25" w:rsidRPr="00A51407" w14:paraId="55560C11" w14:textId="77777777" w:rsidTr="00F601B1">
        <w:trPr>
          <w:trHeight w:val="331"/>
        </w:trPr>
        <w:tc>
          <w:tcPr>
            <w:tcW w:w="973" w:type="pct"/>
            <w:tcBorders>
              <w:top w:val="nil"/>
              <w:left w:val="nil"/>
              <w:bottom w:val="nil"/>
              <w:right w:val="nil"/>
            </w:tcBorders>
            <w:shd w:val="clear" w:color="auto" w:fill="auto"/>
            <w:noWrap/>
            <w:vAlign w:val="center"/>
            <w:hideMark/>
          </w:tcPr>
          <w:p w14:paraId="2DC89A7D" w14:textId="77777777" w:rsidR="00D21F25" w:rsidRPr="00A51407" w:rsidRDefault="00D21F25" w:rsidP="00D21F25">
            <w:pPr>
              <w:spacing w:after="0" w:line="240" w:lineRule="auto"/>
              <w:rPr>
                <w:rFonts w:eastAsia="SimSun" w:cs="Times New Roman"/>
                <w:color w:val="000000"/>
                <w:sz w:val="22"/>
              </w:rPr>
            </w:pPr>
            <w:r w:rsidRPr="00A51407">
              <w:rPr>
                <w:rFonts w:eastAsia="SimSun" w:cs="Times New Roman"/>
                <w:color w:val="000000"/>
                <w:sz w:val="22"/>
              </w:rPr>
              <w:t>School</w:t>
            </w:r>
          </w:p>
        </w:tc>
        <w:tc>
          <w:tcPr>
            <w:tcW w:w="671" w:type="pct"/>
            <w:tcBorders>
              <w:left w:val="nil"/>
              <w:bottom w:val="nil"/>
              <w:right w:val="nil"/>
            </w:tcBorders>
            <w:vAlign w:val="center"/>
          </w:tcPr>
          <w:p w14:paraId="03DB7EDC"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1+ (5.41-1)*0.072= 1.32</w:t>
            </w:r>
          </w:p>
        </w:tc>
        <w:tc>
          <w:tcPr>
            <w:tcW w:w="671" w:type="pct"/>
            <w:tcBorders>
              <w:left w:val="nil"/>
              <w:bottom w:val="nil"/>
              <w:right w:val="nil"/>
            </w:tcBorders>
            <w:vAlign w:val="center"/>
          </w:tcPr>
          <w:p w14:paraId="169E8269"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0.129 (0.072)</w:t>
            </w:r>
          </w:p>
        </w:tc>
        <w:tc>
          <w:tcPr>
            <w:tcW w:w="671" w:type="pct"/>
            <w:tcBorders>
              <w:left w:val="nil"/>
              <w:bottom w:val="nil"/>
              <w:right w:val="nil"/>
            </w:tcBorders>
            <w:vAlign w:val="center"/>
          </w:tcPr>
          <w:p w14:paraId="59FDAA5E"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7.2%</w:t>
            </w:r>
          </w:p>
        </w:tc>
        <w:tc>
          <w:tcPr>
            <w:tcW w:w="671" w:type="pct"/>
            <w:tcBorders>
              <w:top w:val="nil"/>
              <w:left w:val="nil"/>
              <w:bottom w:val="nil"/>
              <w:right w:val="nil"/>
            </w:tcBorders>
            <w:shd w:val="clear" w:color="auto" w:fill="FFFFFF" w:themeFill="background1"/>
          </w:tcPr>
          <w:p w14:paraId="737DC923"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 xml:space="preserve">1+ (5.41-1)*0.294=2.3 </w:t>
            </w:r>
          </w:p>
        </w:tc>
        <w:tc>
          <w:tcPr>
            <w:tcW w:w="671" w:type="pct"/>
            <w:tcBorders>
              <w:top w:val="nil"/>
              <w:left w:val="nil"/>
              <w:bottom w:val="nil"/>
              <w:right w:val="nil"/>
            </w:tcBorders>
            <w:shd w:val="clear" w:color="auto" w:fill="FFFFFF" w:themeFill="background1"/>
            <w:noWrap/>
            <w:vAlign w:val="center"/>
            <w:hideMark/>
          </w:tcPr>
          <w:p w14:paraId="3B9A409F" w14:textId="77777777" w:rsidR="00D21F25" w:rsidRPr="00A51407" w:rsidRDefault="00D21F25" w:rsidP="00D21F25">
            <w:pPr>
              <w:spacing w:before="240" w:after="0" w:line="240" w:lineRule="auto"/>
              <w:jc w:val="center"/>
              <w:rPr>
                <w:rFonts w:eastAsia="SimSun" w:cs="Times New Roman"/>
                <w:color w:val="000000"/>
                <w:sz w:val="22"/>
              </w:rPr>
            </w:pPr>
            <w:r w:rsidRPr="00A51407">
              <w:rPr>
                <w:rFonts w:eastAsia="SimSun" w:cs="Times New Roman"/>
                <w:color w:val="000000"/>
                <w:sz w:val="22"/>
              </w:rPr>
              <w:t>0.294 (0.212)</w:t>
            </w:r>
          </w:p>
        </w:tc>
        <w:tc>
          <w:tcPr>
            <w:tcW w:w="671" w:type="pct"/>
            <w:tcBorders>
              <w:top w:val="nil"/>
              <w:left w:val="nil"/>
              <w:bottom w:val="nil"/>
              <w:right w:val="nil"/>
            </w:tcBorders>
            <w:shd w:val="clear" w:color="auto" w:fill="FFFFFF" w:themeFill="background1"/>
            <w:noWrap/>
            <w:vAlign w:val="center"/>
            <w:hideMark/>
          </w:tcPr>
          <w:p w14:paraId="27ADE5CF" w14:textId="77777777" w:rsidR="00D21F25" w:rsidRPr="00A51407" w:rsidRDefault="00D21F25" w:rsidP="00D21F25">
            <w:pPr>
              <w:spacing w:after="0" w:line="240" w:lineRule="auto"/>
              <w:jc w:val="center"/>
              <w:rPr>
                <w:rFonts w:eastAsia="SimSun" w:cs="Times New Roman"/>
                <w:color w:val="000000"/>
                <w:sz w:val="22"/>
              </w:rPr>
            </w:pPr>
            <w:r w:rsidRPr="00A51407">
              <w:rPr>
                <w:rFonts w:eastAsia="SimSun" w:cs="Times New Roman"/>
                <w:color w:val="000000"/>
                <w:sz w:val="22"/>
              </w:rPr>
              <w:t>2.8%</w:t>
            </w:r>
          </w:p>
        </w:tc>
      </w:tr>
    </w:tbl>
    <w:p w14:paraId="6119C828" w14:textId="77777777" w:rsidR="00D21F25" w:rsidRPr="00A51407" w:rsidRDefault="00D21F25" w:rsidP="00D21F25">
      <w:pPr>
        <w:pBdr>
          <w:top w:val="single" w:sz="4" w:space="1" w:color="auto"/>
        </w:pBdr>
        <w:spacing w:after="0" w:line="240" w:lineRule="auto"/>
        <w:rPr>
          <w:sz w:val="18"/>
        </w:rPr>
      </w:pPr>
      <w:r w:rsidRPr="00A51407">
        <w:rPr>
          <w:sz w:val="18"/>
        </w:rPr>
        <w:t>School Average cluster size= 5.41</w:t>
      </w:r>
    </w:p>
    <w:p w14:paraId="35209A85" w14:textId="77777777" w:rsidR="00D21F25" w:rsidRPr="00A51407" w:rsidRDefault="00D21F25" w:rsidP="00D21F25">
      <w:pPr>
        <w:spacing w:after="0" w:line="240" w:lineRule="auto"/>
        <w:rPr>
          <w:sz w:val="18"/>
        </w:rPr>
      </w:pPr>
      <w:r w:rsidRPr="00A51407">
        <w:rPr>
          <w:sz w:val="18"/>
        </w:rPr>
        <w:t>Community Average cluster size = 12.575</w:t>
      </w:r>
    </w:p>
    <w:p w14:paraId="3ED4C10D" w14:textId="77777777" w:rsidR="00D21F25" w:rsidRPr="00A51407" w:rsidRDefault="00D21F25" w:rsidP="00D21F25">
      <w:pPr>
        <w:spacing w:line="259" w:lineRule="auto"/>
      </w:pPr>
    </w:p>
    <w:p w14:paraId="02FED64F" w14:textId="77777777" w:rsidR="00D21F25" w:rsidRPr="00A51407" w:rsidRDefault="00D21F25" w:rsidP="00D21F25">
      <w:pPr>
        <w:spacing w:line="259" w:lineRule="auto"/>
      </w:pPr>
      <w:r w:rsidRPr="00A51407">
        <w:br w:type="page"/>
      </w:r>
    </w:p>
    <w:p w14:paraId="05704C3A" w14:textId="77777777" w:rsidR="00D21F25" w:rsidRPr="00A51407" w:rsidRDefault="00D21F25" w:rsidP="00D21F25">
      <w:pPr>
        <w:spacing w:line="259" w:lineRule="auto"/>
      </w:pPr>
      <w:r w:rsidRPr="00A51407">
        <w:rPr>
          <w:rFonts w:eastAsiaTheme="majorEastAsia" w:cstheme="majorBidi"/>
          <w:b/>
          <w:i/>
          <w:szCs w:val="26"/>
        </w:rPr>
        <w:lastRenderedPageBreak/>
        <w:t>Table 3 Sample Characteristics at Baseline (n=503)</w:t>
      </w:r>
    </w:p>
    <w:tbl>
      <w:tblPr>
        <w:tblStyle w:val="TableGrid1"/>
        <w:tblpPr w:leftFromText="180" w:rightFromText="180" w:vertAnchor="text" w:horzAnchor="margin" w:tblpY="46"/>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7"/>
        <w:gridCol w:w="2101"/>
        <w:gridCol w:w="171"/>
      </w:tblGrid>
      <w:tr w:rsidR="00D21F25" w:rsidRPr="00A51407" w14:paraId="7863D3B6" w14:textId="77777777" w:rsidTr="00F601B1">
        <w:trPr>
          <w:gridAfter w:val="1"/>
          <w:wAfter w:w="171" w:type="dxa"/>
          <w:trHeight w:val="270"/>
        </w:trPr>
        <w:tc>
          <w:tcPr>
            <w:tcW w:w="7367" w:type="dxa"/>
            <w:tcBorders>
              <w:top w:val="single" w:sz="4" w:space="0" w:color="auto"/>
            </w:tcBorders>
            <w:shd w:val="clear" w:color="auto" w:fill="auto"/>
          </w:tcPr>
          <w:p w14:paraId="4028F10A" w14:textId="77777777" w:rsidR="00D21F25" w:rsidRPr="00A51407" w:rsidRDefault="00D21F25" w:rsidP="00D21F25">
            <w:pPr>
              <w:spacing w:line="240" w:lineRule="auto"/>
              <w:rPr>
                <w:rFonts w:cs="Times New Roman"/>
                <w:b/>
                <w:szCs w:val="24"/>
              </w:rPr>
            </w:pPr>
          </w:p>
        </w:tc>
        <w:tc>
          <w:tcPr>
            <w:tcW w:w="2101" w:type="dxa"/>
            <w:tcBorders>
              <w:top w:val="single" w:sz="4" w:space="0" w:color="auto"/>
              <w:bottom w:val="single" w:sz="4" w:space="0" w:color="auto"/>
            </w:tcBorders>
            <w:shd w:val="clear" w:color="auto" w:fill="auto"/>
            <w:vAlign w:val="center"/>
          </w:tcPr>
          <w:p w14:paraId="7DB3DE4B" w14:textId="77777777" w:rsidR="00D21F25" w:rsidRPr="00A51407" w:rsidRDefault="00D21F25" w:rsidP="00D21F25">
            <w:pPr>
              <w:spacing w:line="240" w:lineRule="auto"/>
              <w:jc w:val="center"/>
              <w:rPr>
                <w:rFonts w:cs="Times New Roman"/>
                <w:b/>
                <w:szCs w:val="24"/>
              </w:rPr>
            </w:pPr>
            <w:r w:rsidRPr="00A51407">
              <w:rPr>
                <w:rFonts w:cs="Times New Roman"/>
                <w:b/>
                <w:szCs w:val="24"/>
              </w:rPr>
              <w:t>Mean (SD)/ n (%)</w:t>
            </w:r>
          </w:p>
        </w:tc>
      </w:tr>
      <w:tr w:rsidR="00D21F25" w:rsidRPr="00A51407" w14:paraId="4F4B0407" w14:textId="77777777" w:rsidTr="00F601B1">
        <w:trPr>
          <w:gridAfter w:val="1"/>
          <w:wAfter w:w="171" w:type="dxa"/>
          <w:trHeight w:val="270"/>
        </w:trPr>
        <w:tc>
          <w:tcPr>
            <w:tcW w:w="7367" w:type="dxa"/>
            <w:shd w:val="clear" w:color="auto" w:fill="auto"/>
          </w:tcPr>
          <w:p w14:paraId="28BDDFAF" w14:textId="77777777" w:rsidR="00D21F25" w:rsidRPr="00A51407" w:rsidRDefault="00D21F25" w:rsidP="00D21F25">
            <w:pPr>
              <w:spacing w:line="240" w:lineRule="auto"/>
              <w:rPr>
                <w:rFonts w:cs="Times New Roman"/>
                <w:i/>
                <w:szCs w:val="24"/>
              </w:rPr>
            </w:pPr>
            <w:r w:rsidRPr="00A51407">
              <w:rPr>
                <w:rFonts w:cs="Times New Roman"/>
                <w:i/>
                <w:szCs w:val="24"/>
              </w:rPr>
              <w:t>Demographics</w:t>
            </w:r>
          </w:p>
        </w:tc>
        <w:tc>
          <w:tcPr>
            <w:tcW w:w="2101" w:type="dxa"/>
            <w:tcBorders>
              <w:top w:val="single" w:sz="4" w:space="0" w:color="auto"/>
            </w:tcBorders>
            <w:shd w:val="clear" w:color="auto" w:fill="auto"/>
          </w:tcPr>
          <w:p w14:paraId="173B0C13" w14:textId="77777777" w:rsidR="00D21F25" w:rsidRPr="00A51407" w:rsidRDefault="00D21F25" w:rsidP="00D21F25">
            <w:pPr>
              <w:spacing w:line="240" w:lineRule="auto"/>
              <w:jc w:val="center"/>
              <w:rPr>
                <w:rFonts w:cs="Times New Roman"/>
                <w:szCs w:val="24"/>
              </w:rPr>
            </w:pPr>
          </w:p>
        </w:tc>
      </w:tr>
      <w:tr w:rsidR="00D21F25" w:rsidRPr="00A51407" w14:paraId="3D222851" w14:textId="77777777" w:rsidTr="00F601B1">
        <w:trPr>
          <w:gridAfter w:val="1"/>
          <w:wAfter w:w="171" w:type="dxa"/>
          <w:trHeight w:val="285"/>
        </w:trPr>
        <w:tc>
          <w:tcPr>
            <w:tcW w:w="7367" w:type="dxa"/>
            <w:shd w:val="clear" w:color="auto" w:fill="auto"/>
          </w:tcPr>
          <w:p w14:paraId="0BE65331" w14:textId="77777777" w:rsidR="00D21F25" w:rsidRPr="00A51407" w:rsidRDefault="00D21F25" w:rsidP="00D21F25">
            <w:pPr>
              <w:spacing w:line="240" w:lineRule="auto"/>
              <w:rPr>
                <w:rFonts w:cs="Times New Roman"/>
                <w:szCs w:val="24"/>
              </w:rPr>
            </w:pPr>
            <w:r w:rsidRPr="00A51407">
              <w:rPr>
                <w:rFonts w:cs="Times New Roman"/>
                <w:szCs w:val="24"/>
              </w:rPr>
              <w:t>Adolescent Age (years)</w:t>
            </w:r>
          </w:p>
        </w:tc>
        <w:tc>
          <w:tcPr>
            <w:tcW w:w="2101" w:type="dxa"/>
            <w:shd w:val="clear" w:color="auto" w:fill="auto"/>
          </w:tcPr>
          <w:p w14:paraId="1E123FB1" w14:textId="77777777" w:rsidR="00D21F25" w:rsidRPr="00A51407" w:rsidRDefault="00D21F25" w:rsidP="00D21F25">
            <w:pPr>
              <w:spacing w:line="240" w:lineRule="auto"/>
              <w:jc w:val="center"/>
              <w:rPr>
                <w:rFonts w:cs="Times New Roman"/>
                <w:szCs w:val="24"/>
              </w:rPr>
            </w:pPr>
            <w:r w:rsidRPr="00A51407">
              <w:rPr>
                <w:rFonts w:cs="Times New Roman"/>
                <w:szCs w:val="24"/>
              </w:rPr>
              <w:t>13.71</w:t>
            </w:r>
            <w:r w:rsidRPr="00A51407">
              <w:rPr>
                <w:rFonts w:cs="Times New Roman"/>
                <w:szCs w:val="24"/>
              </w:rPr>
              <w:tab/>
              <w:t>(2.34)</w:t>
            </w:r>
          </w:p>
        </w:tc>
      </w:tr>
      <w:tr w:rsidR="00D21F25" w:rsidRPr="00A51407" w14:paraId="364082B7" w14:textId="77777777" w:rsidTr="00F601B1">
        <w:trPr>
          <w:gridAfter w:val="1"/>
          <w:wAfter w:w="171" w:type="dxa"/>
          <w:trHeight w:val="270"/>
        </w:trPr>
        <w:tc>
          <w:tcPr>
            <w:tcW w:w="7367" w:type="dxa"/>
            <w:shd w:val="clear" w:color="auto" w:fill="auto"/>
          </w:tcPr>
          <w:p w14:paraId="62717C0C" w14:textId="77777777" w:rsidR="00D21F25" w:rsidRPr="00A51407" w:rsidRDefault="00D21F25" w:rsidP="00D21F25">
            <w:pPr>
              <w:spacing w:line="240" w:lineRule="auto"/>
              <w:rPr>
                <w:rFonts w:cs="Times New Roman"/>
                <w:szCs w:val="24"/>
              </w:rPr>
            </w:pPr>
            <w:r w:rsidRPr="00A51407">
              <w:rPr>
                <w:rFonts w:cs="Times New Roman"/>
                <w:szCs w:val="24"/>
              </w:rPr>
              <w:t>Female adolescent</w:t>
            </w:r>
          </w:p>
        </w:tc>
        <w:tc>
          <w:tcPr>
            <w:tcW w:w="2101" w:type="dxa"/>
            <w:shd w:val="clear" w:color="auto" w:fill="auto"/>
          </w:tcPr>
          <w:p w14:paraId="36B0C348" w14:textId="77777777" w:rsidR="00D21F25" w:rsidRPr="00A51407" w:rsidRDefault="00D21F25" w:rsidP="00D21F25">
            <w:pPr>
              <w:spacing w:line="240" w:lineRule="auto"/>
              <w:jc w:val="center"/>
              <w:rPr>
                <w:rFonts w:cs="Times New Roman"/>
                <w:szCs w:val="24"/>
              </w:rPr>
            </w:pPr>
            <w:r w:rsidRPr="00A51407">
              <w:rPr>
                <w:rFonts w:cs="Times New Roman"/>
                <w:szCs w:val="24"/>
              </w:rPr>
              <w:t>208 (41.4%)</w:t>
            </w:r>
          </w:p>
        </w:tc>
      </w:tr>
      <w:tr w:rsidR="00D21F25" w:rsidRPr="00A51407" w14:paraId="6D681F77" w14:textId="77777777" w:rsidTr="00F601B1">
        <w:trPr>
          <w:gridAfter w:val="1"/>
          <w:wAfter w:w="171" w:type="dxa"/>
          <w:trHeight w:val="270"/>
        </w:trPr>
        <w:tc>
          <w:tcPr>
            <w:tcW w:w="7367" w:type="dxa"/>
            <w:shd w:val="clear" w:color="auto" w:fill="auto"/>
          </w:tcPr>
          <w:p w14:paraId="63E36CFC" w14:textId="77777777" w:rsidR="00D21F25" w:rsidRPr="00A51407" w:rsidRDefault="00D21F25" w:rsidP="00D21F25">
            <w:pPr>
              <w:spacing w:line="240" w:lineRule="auto"/>
              <w:rPr>
                <w:rFonts w:cs="Times New Roman"/>
                <w:szCs w:val="24"/>
              </w:rPr>
            </w:pPr>
            <w:r w:rsidRPr="00A51407">
              <w:rPr>
                <w:rFonts w:cs="Times New Roman"/>
                <w:szCs w:val="24"/>
              </w:rPr>
              <w:t>Adolescent living in a rural community</w:t>
            </w:r>
          </w:p>
        </w:tc>
        <w:tc>
          <w:tcPr>
            <w:tcW w:w="2101" w:type="dxa"/>
            <w:shd w:val="clear" w:color="auto" w:fill="auto"/>
          </w:tcPr>
          <w:p w14:paraId="26D8FCD4" w14:textId="77777777" w:rsidR="00D21F25" w:rsidRPr="00A51407" w:rsidRDefault="00D21F25" w:rsidP="00D21F25">
            <w:pPr>
              <w:spacing w:line="240" w:lineRule="auto"/>
              <w:jc w:val="center"/>
              <w:rPr>
                <w:rFonts w:cs="Times New Roman"/>
                <w:szCs w:val="24"/>
              </w:rPr>
            </w:pPr>
            <w:r w:rsidRPr="00A51407">
              <w:rPr>
                <w:rFonts w:cs="Times New Roman"/>
                <w:szCs w:val="24"/>
              </w:rPr>
              <w:t>405 (80.5%)</w:t>
            </w:r>
          </w:p>
        </w:tc>
      </w:tr>
      <w:tr w:rsidR="00D21F25" w:rsidRPr="00A51407" w14:paraId="7BE84ACC" w14:textId="77777777" w:rsidTr="00F601B1">
        <w:trPr>
          <w:gridAfter w:val="1"/>
          <w:wAfter w:w="171" w:type="dxa"/>
          <w:trHeight w:val="285"/>
        </w:trPr>
        <w:tc>
          <w:tcPr>
            <w:tcW w:w="7367" w:type="dxa"/>
            <w:shd w:val="clear" w:color="auto" w:fill="auto"/>
          </w:tcPr>
          <w:p w14:paraId="4E8BF8E3" w14:textId="77777777" w:rsidR="00D21F25" w:rsidRPr="00A51407" w:rsidRDefault="00D21F25" w:rsidP="00D21F25">
            <w:pPr>
              <w:spacing w:line="240" w:lineRule="auto"/>
              <w:rPr>
                <w:rFonts w:cs="Times New Roman"/>
                <w:szCs w:val="24"/>
              </w:rPr>
            </w:pPr>
            <w:r w:rsidRPr="00A51407">
              <w:rPr>
                <w:rFonts w:cs="Times New Roman"/>
                <w:szCs w:val="24"/>
              </w:rPr>
              <w:t>Adolescent was an orphan</w:t>
            </w:r>
          </w:p>
        </w:tc>
        <w:tc>
          <w:tcPr>
            <w:tcW w:w="2101" w:type="dxa"/>
            <w:shd w:val="clear" w:color="auto" w:fill="auto"/>
          </w:tcPr>
          <w:p w14:paraId="6AD80297" w14:textId="77777777" w:rsidR="00D21F25" w:rsidRPr="00A51407" w:rsidRDefault="00D21F25" w:rsidP="00D21F25">
            <w:pPr>
              <w:spacing w:line="240" w:lineRule="auto"/>
              <w:jc w:val="center"/>
              <w:rPr>
                <w:rFonts w:cs="Times New Roman"/>
                <w:szCs w:val="24"/>
              </w:rPr>
            </w:pPr>
            <w:r w:rsidRPr="00A51407">
              <w:rPr>
                <w:rFonts w:cs="Times New Roman"/>
                <w:szCs w:val="24"/>
              </w:rPr>
              <w:t>160 (31.8%)</w:t>
            </w:r>
          </w:p>
        </w:tc>
      </w:tr>
      <w:tr w:rsidR="00D21F25" w:rsidRPr="00A51407" w14:paraId="1B17728C" w14:textId="77777777" w:rsidTr="00F601B1">
        <w:trPr>
          <w:gridAfter w:val="1"/>
          <w:wAfter w:w="171" w:type="dxa"/>
          <w:trHeight w:val="285"/>
        </w:trPr>
        <w:tc>
          <w:tcPr>
            <w:tcW w:w="7367" w:type="dxa"/>
            <w:tcBorders>
              <w:bottom w:val="single" w:sz="4" w:space="0" w:color="auto"/>
            </w:tcBorders>
            <w:shd w:val="clear" w:color="auto" w:fill="auto"/>
          </w:tcPr>
          <w:p w14:paraId="198A5C56" w14:textId="77777777" w:rsidR="00D21F25" w:rsidRPr="00A51407" w:rsidRDefault="00D21F25" w:rsidP="00D21F25">
            <w:pPr>
              <w:spacing w:line="240" w:lineRule="auto"/>
              <w:rPr>
                <w:rFonts w:cs="Times New Roman"/>
                <w:szCs w:val="24"/>
              </w:rPr>
            </w:pPr>
            <w:r w:rsidRPr="00A51407">
              <w:rPr>
                <w:rFonts w:cs="Times New Roman"/>
                <w:szCs w:val="24"/>
              </w:rPr>
              <w:t>Xhosa as the main language spoken at home</w:t>
            </w:r>
          </w:p>
        </w:tc>
        <w:tc>
          <w:tcPr>
            <w:tcW w:w="2101" w:type="dxa"/>
            <w:tcBorders>
              <w:bottom w:val="single" w:sz="4" w:space="0" w:color="auto"/>
            </w:tcBorders>
            <w:shd w:val="clear" w:color="auto" w:fill="auto"/>
          </w:tcPr>
          <w:p w14:paraId="6C051C31" w14:textId="77777777" w:rsidR="00D21F25" w:rsidRPr="00A51407" w:rsidRDefault="00D21F25" w:rsidP="00D21F25">
            <w:pPr>
              <w:spacing w:line="240" w:lineRule="auto"/>
              <w:jc w:val="center"/>
              <w:rPr>
                <w:rFonts w:cs="Times New Roman"/>
                <w:szCs w:val="24"/>
              </w:rPr>
            </w:pPr>
            <w:r w:rsidRPr="00A51407">
              <w:rPr>
                <w:rFonts w:cs="Times New Roman"/>
                <w:szCs w:val="24"/>
              </w:rPr>
              <w:t>502 (99.8%)</w:t>
            </w:r>
          </w:p>
        </w:tc>
      </w:tr>
      <w:tr w:rsidR="00D21F25" w:rsidRPr="00A51407" w14:paraId="71AE6C4E" w14:textId="77777777" w:rsidTr="00F601B1">
        <w:trPr>
          <w:gridAfter w:val="1"/>
          <w:wAfter w:w="171" w:type="dxa"/>
          <w:trHeight w:val="270"/>
        </w:trPr>
        <w:tc>
          <w:tcPr>
            <w:tcW w:w="7367" w:type="dxa"/>
            <w:tcBorders>
              <w:top w:val="single" w:sz="4" w:space="0" w:color="auto"/>
            </w:tcBorders>
            <w:shd w:val="clear" w:color="auto" w:fill="auto"/>
          </w:tcPr>
          <w:p w14:paraId="6D922A51" w14:textId="77777777" w:rsidR="00D21F25" w:rsidRPr="00A51407" w:rsidRDefault="00D21F25" w:rsidP="00D21F25">
            <w:pPr>
              <w:spacing w:line="240" w:lineRule="auto"/>
              <w:rPr>
                <w:rFonts w:cs="Times New Roman"/>
                <w:i/>
                <w:szCs w:val="24"/>
              </w:rPr>
            </w:pPr>
            <w:r w:rsidRPr="00A51407">
              <w:rPr>
                <w:rFonts w:cs="Times New Roman"/>
                <w:i/>
                <w:szCs w:val="24"/>
              </w:rPr>
              <w:t>Household socioeconomic characteristics</w:t>
            </w:r>
          </w:p>
        </w:tc>
        <w:tc>
          <w:tcPr>
            <w:tcW w:w="2101" w:type="dxa"/>
            <w:tcBorders>
              <w:top w:val="single" w:sz="4" w:space="0" w:color="auto"/>
            </w:tcBorders>
            <w:shd w:val="clear" w:color="auto" w:fill="auto"/>
          </w:tcPr>
          <w:p w14:paraId="1B6E4DE1" w14:textId="77777777" w:rsidR="00D21F25" w:rsidRPr="00A51407" w:rsidRDefault="00D21F25" w:rsidP="00D21F25">
            <w:pPr>
              <w:spacing w:line="240" w:lineRule="auto"/>
              <w:jc w:val="center"/>
              <w:rPr>
                <w:rFonts w:cs="Times New Roman"/>
                <w:szCs w:val="24"/>
              </w:rPr>
            </w:pPr>
          </w:p>
        </w:tc>
      </w:tr>
      <w:tr w:rsidR="00D21F25" w:rsidRPr="00A51407" w14:paraId="5E6CBE50" w14:textId="77777777" w:rsidTr="00F601B1">
        <w:trPr>
          <w:gridAfter w:val="1"/>
          <w:wAfter w:w="171" w:type="dxa"/>
          <w:trHeight w:val="270"/>
        </w:trPr>
        <w:tc>
          <w:tcPr>
            <w:tcW w:w="7367" w:type="dxa"/>
            <w:shd w:val="clear" w:color="auto" w:fill="auto"/>
          </w:tcPr>
          <w:p w14:paraId="4B7DD5AF" w14:textId="77777777" w:rsidR="00D21F25" w:rsidRPr="00A51407" w:rsidRDefault="00D21F25" w:rsidP="00D21F25">
            <w:pPr>
              <w:spacing w:line="240" w:lineRule="auto"/>
              <w:rPr>
                <w:rFonts w:cs="Times New Roman"/>
                <w:szCs w:val="24"/>
              </w:rPr>
            </w:pPr>
            <w:r w:rsidRPr="00A51407">
              <w:rPr>
                <w:rFonts w:cs="Times New Roman"/>
                <w:szCs w:val="24"/>
              </w:rPr>
              <w:t xml:space="preserve">More than 2 basic necessities missing in the past month </w:t>
            </w:r>
          </w:p>
        </w:tc>
        <w:tc>
          <w:tcPr>
            <w:tcW w:w="2101" w:type="dxa"/>
            <w:shd w:val="clear" w:color="auto" w:fill="auto"/>
          </w:tcPr>
          <w:p w14:paraId="357B8366" w14:textId="77777777" w:rsidR="00D21F25" w:rsidRPr="00A51407" w:rsidRDefault="00D21F25" w:rsidP="00D21F25">
            <w:pPr>
              <w:spacing w:line="240" w:lineRule="auto"/>
              <w:jc w:val="center"/>
              <w:rPr>
                <w:rFonts w:cs="Times New Roman"/>
                <w:szCs w:val="24"/>
              </w:rPr>
            </w:pPr>
            <w:r w:rsidRPr="00A51407">
              <w:rPr>
                <w:rFonts w:cs="Times New Roman"/>
                <w:szCs w:val="24"/>
              </w:rPr>
              <w:t>382 (75.9%)</w:t>
            </w:r>
          </w:p>
        </w:tc>
      </w:tr>
      <w:tr w:rsidR="00D21F25" w:rsidRPr="00A51407" w14:paraId="55DD4109" w14:textId="77777777" w:rsidTr="00F601B1">
        <w:trPr>
          <w:gridAfter w:val="1"/>
          <w:wAfter w:w="171" w:type="dxa"/>
          <w:trHeight w:val="197"/>
        </w:trPr>
        <w:tc>
          <w:tcPr>
            <w:tcW w:w="7367" w:type="dxa"/>
            <w:shd w:val="clear" w:color="auto" w:fill="auto"/>
          </w:tcPr>
          <w:p w14:paraId="0CCDF03D" w14:textId="77777777" w:rsidR="00D21F25" w:rsidRPr="00A51407" w:rsidRDefault="00D21F25" w:rsidP="00D21F25">
            <w:pPr>
              <w:spacing w:line="240" w:lineRule="auto"/>
              <w:rPr>
                <w:rFonts w:cs="Times New Roman"/>
                <w:szCs w:val="24"/>
              </w:rPr>
            </w:pPr>
            <w:r w:rsidRPr="00A51407">
              <w:rPr>
                <w:rFonts w:cs="Times New Roman"/>
                <w:szCs w:val="24"/>
              </w:rPr>
              <w:t xml:space="preserve">At least 2 days in the past week with not enough food at home </w:t>
            </w:r>
          </w:p>
        </w:tc>
        <w:tc>
          <w:tcPr>
            <w:tcW w:w="2101" w:type="dxa"/>
            <w:shd w:val="clear" w:color="auto" w:fill="auto"/>
          </w:tcPr>
          <w:p w14:paraId="5385FA39" w14:textId="77777777" w:rsidR="00D21F25" w:rsidRPr="00A51407" w:rsidRDefault="00D21F25" w:rsidP="00D21F25">
            <w:pPr>
              <w:spacing w:line="240" w:lineRule="auto"/>
              <w:jc w:val="center"/>
              <w:rPr>
                <w:rFonts w:cs="Times New Roman"/>
                <w:szCs w:val="24"/>
              </w:rPr>
            </w:pPr>
            <w:r w:rsidRPr="00A51407">
              <w:rPr>
                <w:rFonts w:cs="Times New Roman"/>
                <w:szCs w:val="24"/>
              </w:rPr>
              <w:t xml:space="preserve"> 222 (44.1%)</w:t>
            </w:r>
          </w:p>
        </w:tc>
      </w:tr>
      <w:tr w:rsidR="00D21F25" w:rsidRPr="00A51407" w14:paraId="293C88B9" w14:textId="77777777" w:rsidTr="00F601B1">
        <w:trPr>
          <w:gridAfter w:val="1"/>
          <w:wAfter w:w="171" w:type="dxa"/>
          <w:trHeight w:val="270"/>
        </w:trPr>
        <w:tc>
          <w:tcPr>
            <w:tcW w:w="7367" w:type="dxa"/>
            <w:shd w:val="clear" w:color="auto" w:fill="auto"/>
          </w:tcPr>
          <w:p w14:paraId="2414D86D" w14:textId="77777777" w:rsidR="00D21F25" w:rsidRPr="00A51407" w:rsidRDefault="00D21F25" w:rsidP="00D21F25">
            <w:pPr>
              <w:spacing w:line="240" w:lineRule="auto"/>
              <w:rPr>
                <w:rFonts w:cs="Times New Roman"/>
                <w:szCs w:val="24"/>
              </w:rPr>
            </w:pPr>
            <w:r w:rsidRPr="00A51407">
              <w:rPr>
                <w:rFonts w:cs="Times New Roman"/>
                <w:szCs w:val="24"/>
              </w:rPr>
              <w:t>Living in a household where no one is working</w:t>
            </w:r>
          </w:p>
        </w:tc>
        <w:tc>
          <w:tcPr>
            <w:tcW w:w="2101" w:type="dxa"/>
            <w:shd w:val="clear" w:color="auto" w:fill="auto"/>
          </w:tcPr>
          <w:p w14:paraId="4EBFA57D" w14:textId="77777777" w:rsidR="00D21F25" w:rsidRPr="00A51407" w:rsidRDefault="00D21F25" w:rsidP="00D21F25">
            <w:pPr>
              <w:spacing w:line="240" w:lineRule="auto"/>
              <w:jc w:val="center"/>
              <w:rPr>
                <w:rFonts w:cs="Times New Roman"/>
                <w:szCs w:val="24"/>
              </w:rPr>
            </w:pPr>
            <w:r w:rsidRPr="00A51407">
              <w:rPr>
                <w:rFonts w:cs="Times New Roman"/>
                <w:szCs w:val="24"/>
              </w:rPr>
              <w:t>350 (69.6%)</w:t>
            </w:r>
          </w:p>
        </w:tc>
      </w:tr>
      <w:tr w:rsidR="00D21F25" w:rsidRPr="00A51407" w14:paraId="00D4318C" w14:textId="77777777" w:rsidTr="00F601B1">
        <w:trPr>
          <w:gridAfter w:val="1"/>
          <w:wAfter w:w="171" w:type="dxa"/>
          <w:trHeight w:val="285"/>
        </w:trPr>
        <w:tc>
          <w:tcPr>
            <w:tcW w:w="7367" w:type="dxa"/>
            <w:tcBorders>
              <w:bottom w:val="single" w:sz="4" w:space="0" w:color="auto"/>
            </w:tcBorders>
            <w:shd w:val="clear" w:color="auto" w:fill="auto"/>
          </w:tcPr>
          <w:p w14:paraId="1255F2A8" w14:textId="77777777" w:rsidR="00D21F25" w:rsidRPr="00A51407" w:rsidRDefault="00D21F25" w:rsidP="00D21F25">
            <w:pPr>
              <w:spacing w:line="240" w:lineRule="auto"/>
              <w:rPr>
                <w:rFonts w:cs="Times New Roman"/>
                <w:szCs w:val="24"/>
              </w:rPr>
            </w:pPr>
            <w:r w:rsidRPr="00A51407">
              <w:rPr>
                <w:rFonts w:cs="Times New Roman"/>
                <w:szCs w:val="24"/>
              </w:rPr>
              <w:t>Living in a household with no tap water</w:t>
            </w:r>
          </w:p>
        </w:tc>
        <w:tc>
          <w:tcPr>
            <w:tcW w:w="2101" w:type="dxa"/>
            <w:tcBorders>
              <w:bottom w:val="single" w:sz="4" w:space="0" w:color="auto"/>
            </w:tcBorders>
            <w:shd w:val="clear" w:color="auto" w:fill="auto"/>
          </w:tcPr>
          <w:p w14:paraId="064ADB85" w14:textId="77777777" w:rsidR="00D21F25" w:rsidRPr="00A51407" w:rsidRDefault="00D21F25" w:rsidP="00D21F25">
            <w:pPr>
              <w:spacing w:line="240" w:lineRule="auto"/>
              <w:jc w:val="center"/>
              <w:rPr>
                <w:rFonts w:cs="Times New Roman"/>
                <w:szCs w:val="24"/>
              </w:rPr>
            </w:pPr>
            <w:r w:rsidRPr="00A51407">
              <w:rPr>
                <w:rFonts w:cs="Times New Roman"/>
                <w:szCs w:val="24"/>
              </w:rPr>
              <w:t>318 (63.2%)</w:t>
            </w:r>
          </w:p>
        </w:tc>
      </w:tr>
      <w:tr w:rsidR="00D21F25" w:rsidRPr="00A51407" w14:paraId="7CBCF50E" w14:textId="77777777" w:rsidTr="00F601B1">
        <w:trPr>
          <w:gridAfter w:val="1"/>
          <w:wAfter w:w="171" w:type="dxa"/>
          <w:trHeight w:val="270"/>
        </w:trPr>
        <w:tc>
          <w:tcPr>
            <w:tcW w:w="7367" w:type="dxa"/>
            <w:tcBorders>
              <w:top w:val="single" w:sz="4" w:space="0" w:color="auto"/>
            </w:tcBorders>
            <w:shd w:val="clear" w:color="auto" w:fill="auto"/>
          </w:tcPr>
          <w:p w14:paraId="677D6C1F" w14:textId="77777777" w:rsidR="00D21F25" w:rsidRPr="00A51407" w:rsidRDefault="00D21F25" w:rsidP="00D21F25">
            <w:pPr>
              <w:spacing w:line="240" w:lineRule="auto"/>
              <w:rPr>
                <w:rFonts w:cs="Times New Roman"/>
                <w:i/>
                <w:szCs w:val="24"/>
              </w:rPr>
            </w:pPr>
            <w:r w:rsidRPr="00A51407">
              <w:rPr>
                <w:rFonts w:cs="Times New Roman"/>
                <w:i/>
                <w:szCs w:val="24"/>
              </w:rPr>
              <w:t>Schooling characteristics</w:t>
            </w:r>
          </w:p>
        </w:tc>
        <w:tc>
          <w:tcPr>
            <w:tcW w:w="2101" w:type="dxa"/>
            <w:tcBorders>
              <w:top w:val="single" w:sz="4" w:space="0" w:color="auto"/>
            </w:tcBorders>
            <w:shd w:val="clear" w:color="auto" w:fill="auto"/>
          </w:tcPr>
          <w:p w14:paraId="51A9DE2B" w14:textId="77777777" w:rsidR="00D21F25" w:rsidRPr="00A51407" w:rsidRDefault="00D21F25" w:rsidP="00D21F25">
            <w:pPr>
              <w:spacing w:line="240" w:lineRule="auto"/>
              <w:jc w:val="center"/>
              <w:rPr>
                <w:rFonts w:cs="Times New Roman"/>
                <w:szCs w:val="24"/>
              </w:rPr>
            </w:pPr>
          </w:p>
        </w:tc>
      </w:tr>
      <w:tr w:rsidR="00D21F25" w:rsidRPr="00A51407" w14:paraId="0D18EC75" w14:textId="77777777" w:rsidTr="00F601B1">
        <w:trPr>
          <w:gridAfter w:val="1"/>
          <w:wAfter w:w="171" w:type="dxa"/>
          <w:trHeight w:val="270"/>
        </w:trPr>
        <w:tc>
          <w:tcPr>
            <w:tcW w:w="7367" w:type="dxa"/>
            <w:shd w:val="clear" w:color="auto" w:fill="auto"/>
          </w:tcPr>
          <w:p w14:paraId="78120754" w14:textId="77777777" w:rsidR="00D21F25" w:rsidRPr="00A51407" w:rsidRDefault="00D21F25" w:rsidP="00D21F25">
            <w:pPr>
              <w:spacing w:line="240" w:lineRule="auto"/>
              <w:rPr>
                <w:rFonts w:cs="Times New Roman"/>
                <w:szCs w:val="24"/>
              </w:rPr>
            </w:pPr>
            <w:r w:rsidRPr="00A51407">
              <w:rPr>
                <w:rFonts w:cs="Times New Roman"/>
                <w:szCs w:val="24"/>
              </w:rPr>
              <w:t>Enrolled in school</w:t>
            </w:r>
          </w:p>
        </w:tc>
        <w:tc>
          <w:tcPr>
            <w:tcW w:w="2101" w:type="dxa"/>
            <w:shd w:val="clear" w:color="auto" w:fill="auto"/>
          </w:tcPr>
          <w:p w14:paraId="66B01B6C" w14:textId="77777777" w:rsidR="00D21F25" w:rsidRPr="00A51407" w:rsidRDefault="00D21F25" w:rsidP="00D21F25">
            <w:pPr>
              <w:spacing w:line="240" w:lineRule="auto"/>
              <w:jc w:val="center"/>
              <w:rPr>
                <w:rFonts w:cs="Times New Roman"/>
                <w:szCs w:val="24"/>
              </w:rPr>
            </w:pPr>
            <w:r w:rsidRPr="00A51407">
              <w:rPr>
                <w:rFonts w:cs="Times New Roman"/>
                <w:szCs w:val="24"/>
              </w:rPr>
              <w:t>503 (100%)</w:t>
            </w:r>
          </w:p>
        </w:tc>
      </w:tr>
      <w:tr w:rsidR="00D21F25" w:rsidRPr="00A51407" w14:paraId="7D36831F" w14:textId="77777777" w:rsidTr="00F601B1">
        <w:trPr>
          <w:gridAfter w:val="1"/>
          <w:wAfter w:w="171" w:type="dxa"/>
          <w:trHeight w:val="204"/>
        </w:trPr>
        <w:tc>
          <w:tcPr>
            <w:tcW w:w="7367" w:type="dxa"/>
            <w:shd w:val="clear" w:color="auto" w:fill="auto"/>
          </w:tcPr>
          <w:p w14:paraId="1033FF67" w14:textId="77777777" w:rsidR="00D21F25" w:rsidRPr="00A51407" w:rsidRDefault="00D21F25" w:rsidP="00D21F25">
            <w:pPr>
              <w:spacing w:line="240" w:lineRule="auto"/>
              <w:rPr>
                <w:rFonts w:cs="Times New Roman"/>
                <w:szCs w:val="24"/>
              </w:rPr>
            </w:pPr>
            <w:r w:rsidRPr="00A51407">
              <w:rPr>
                <w:rFonts w:cs="Times New Roman"/>
                <w:szCs w:val="24"/>
              </w:rPr>
              <w:t>Enrolled in at least one year below the appropriate grade in relation to age</w:t>
            </w:r>
          </w:p>
        </w:tc>
        <w:tc>
          <w:tcPr>
            <w:tcW w:w="2101" w:type="dxa"/>
            <w:shd w:val="clear" w:color="auto" w:fill="auto"/>
          </w:tcPr>
          <w:p w14:paraId="35D9BD0E" w14:textId="77777777" w:rsidR="00D21F25" w:rsidRPr="00A51407" w:rsidRDefault="00D21F25" w:rsidP="00D21F25">
            <w:pPr>
              <w:spacing w:line="240" w:lineRule="auto"/>
              <w:jc w:val="center"/>
              <w:rPr>
                <w:rFonts w:cs="Times New Roman"/>
                <w:szCs w:val="24"/>
              </w:rPr>
            </w:pPr>
            <w:r w:rsidRPr="00A51407">
              <w:rPr>
                <w:rFonts w:cs="Times New Roman"/>
                <w:szCs w:val="24"/>
              </w:rPr>
              <w:t>128 (37.6%)</w:t>
            </w:r>
          </w:p>
        </w:tc>
      </w:tr>
      <w:tr w:rsidR="00D21F25" w:rsidRPr="00A51407" w14:paraId="4EBD9BFC" w14:textId="77777777" w:rsidTr="00F601B1">
        <w:trPr>
          <w:gridAfter w:val="1"/>
          <w:wAfter w:w="171" w:type="dxa"/>
          <w:trHeight w:val="221"/>
        </w:trPr>
        <w:tc>
          <w:tcPr>
            <w:tcW w:w="7367" w:type="dxa"/>
            <w:shd w:val="clear" w:color="auto" w:fill="auto"/>
          </w:tcPr>
          <w:p w14:paraId="2F512F94" w14:textId="77777777" w:rsidR="00D21F25" w:rsidRPr="00A51407" w:rsidRDefault="00D21F25" w:rsidP="00D21F25">
            <w:pPr>
              <w:spacing w:line="240" w:lineRule="auto"/>
              <w:rPr>
                <w:rFonts w:cs="Times New Roman"/>
                <w:szCs w:val="24"/>
              </w:rPr>
            </w:pPr>
            <w:r w:rsidRPr="00A51407">
              <w:rPr>
                <w:rFonts w:cs="Times New Roman"/>
                <w:szCs w:val="24"/>
              </w:rPr>
              <w:t>Enrolled in at least two grades higher than the appropriate grade in relation to age</w:t>
            </w:r>
          </w:p>
        </w:tc>
        <w:tc>
          <w:tcPr>
            <w:tcW w:w="2101" w:type="dxa"/>
            <w:shd w:val="clear" w:color="auto" w:fill="auto"/>
          </w:tcPr>
          <w:p w14:paraId="589B0938" w14:textId="77777777" w:rsidR="00D21F25" w:rsidRPr="00A51407" w:rsidRDefault="00D21F25" w:rsidP="00D21F25">
            <w:pPr>
              <w:spacing w:line="240" w:lineRule="auto"/>
              <w:jc w:val="center"/>
              <w:rPr>
                <w:rFonts w:cs="Times New Roman"/>
                <w:szCs w:val="24"/>
              </w:rPr>
            </w:pPr>
            <w:r w:rsidRPr="00A51407">
              <w:rPr>
                <w:rFonts w:cs="Times New Roman"/>
                <w:szCs w:val="24"/>
              </w:rPr>
              <w:t>61 (13.1%)</w:t>
            </w:r>
          </w:p>
        </w:tc>
      </w:tr>
      <w:tr w:rsidR="00D21F25" w:rsidRPr="00A51407" w14:paraId="05C636A3" w14:textId="77777777" w:rsidTr="00F601B1">
        <w:trPr>
          <w:gridAfter w:val="1"/>
          <w:wAfter w:w="171" w:type="dxa"/>
          <w:trHeight w:val="270"/>
        </w:trPr>
        <w:tc>
          <w:tcPr>
            <w:tcW w:w="7367" w:type="dxa"/>
            <w:shd w:val="clear" w:color="auto" w:fill="auto"/>
          </w:tcPr>
          <w:p w14:paraId="5B15E8F0" w14:textId="77777777" w:rsidR="00D21F25" w:rsidRPr="00A51407" w:rsidRDefault="00D21F25" w:rsidP="00D21F25">
            <w:pPr>
              <w:spacing w:line="240" w:lineRule="auto"/>
              <w:rPr>
                <w:rFonts w:cs="Times New Roman"/>
                <w:szCs w:val="24"/>
              </w:rPr>
            </w:pPr>
            <w:r w:rsidRPr="00A51407">
              <w:rPr>
                <w:rFonts w:cs="Times New Roman"/>
                <w:szCs w:val="24"/>
              </w:rPr>
              <w:t>Academic Motivation</w:t>
            </w:r>
          </w:p>
        </w:tc>
        <w:tc>
          <w:tcPr>
            <w:tcW w:w="2101" w:type="dxa"/>
            <w:shd w:val="clear" w:color="auto" w:fill="auto"/>
          </w:tcPr>
          <w:p w14:paraId="72962995" w14:textId="77777777" w:rsidR="00D21F25" w:rsidRPr="00A51407" w:rsidRDefault="00D21F25" w:rsidP="00D21F25">
            <w:pPr>
              <w:spacing w:line="240" w:lineRule="auto"/>
              <w:jc w:val="center"/>
              <w:rPr>
                <w:rFonts w:cs="Times New Roman"/>
                <w:szCs w:val="24"/>
              </w:rPr>
            </w:pPr>
            <w:r w:rsidRPr="00A51407">
              <w:rPr>
                <w:rFonts w:cs="Times New Roman"/>
                <w:szCs w:val="24"/>
              </w:rPr>
              <w:t>28.35 (4.34)</w:t>
            </w:r>
          </w:p>
        </w:tc>
      </w:tr>
      <w:tr w:rsidR="00D21F25" w:rsidRPr="00A51407" w14:paraId="0470E4DB" w14:textId="77777777" w:rsidTr="00F601B1">
        <w:trPr>
          <w:gridAfter w:val="1"/>
          <w:wAfter w:w="171" w:type="dxa"/>
          <w:trHeight w:val="285"/>
        </w:trPr>
        <w:tc>
          <w:tcPr>
            <w:tcW w:w="7367" w:type="dxa"/>
            <w:shd w:val="clear" w:color="auto" w:fill="auto"/>
          </w:tcPr>
          <w:p w14:paraId="202AC849" w14:textId="77777777" w:rsidR="00D21F25" w:rsidRPr="00A51407" w:rsidRDefault="00D21F25" w:rsidP="00D21F25">
            <w:pPr>
              <w:spacing w:line="240" w:lineRule="auto"/>
              <w:rPr>
                <w:rFonts w:cs="Times New Roman"/>
                <w:szCs w:val="24"/>
              </w:rPr>
            </w:pPr>
            <w:r w:rsidRPr="00A51407">
              <w:rPr>
                <w:rFonts w:cs="Times New Roman"/>
                <w:szCs w:val="24"/>
              </w:rPr>
              <w:t>Attending secondary schools</w:t>
            </w:r>
          </w:p>
        </w:tc>
        <w:tc>
          <w:tcPr>
            <w:tcW w:w="2101" w:type="dxa"/>
            <w:shd w:val="clear" w:color="auto" w:fill="auto"/>
          </w:tcPr>
          <w:p w14:paraId="24524D6C" w14:textId="77777777" w:rsidR="00D21F25" w:rsidRPr="00A51407" w:rsidRDefault="00D21F25" w:rsidP="00D21F25">
            <w:pPr>
              <w:spacing w:line="240" w:lineRule="auto"/>
              <w:jc w:val="center"/>
              <w:rPr>
                <w:rFonts w:cs="Times New Roman"/>
                <w:szCs w:val="24"/>
              </w:rPr>
            </w:pPr>
            <w:r w:rsidRPr="00A51407">
              <w:rPr>
                <w:rFonts w:cs="Times New Roman"/>
                <w:szCs w:val="24"/>
              </w:rPr>
              <w:t>214 (48.6%)</w:t>
            </w:r>
          </w:p>
        </w:tc>
      </w:tr>
      <w:tr w:rsidR="00D21F25" w:rsidRPr="00A51407" w14:paraId="4967EEF8" w14:textId="77777777" w:rsidTr="00F601B1">
        <w:trPr>
          <w:gridAfter w:val="1"/>
          <w:wAfter w:w="171" w:type="dxa"/>
          <w:trHeight w:val="270"/>
        </w:trPr>
        <w:tc>
          <w:tcPr>
            <w:tcW w:w="7367" w:type="dxa"/>
            <w:shd w:val="clear" w:color="auto" w:fill="auto"/>
          </w:tcPr>
          <w:p w14:paraId="7A085702" w14:textId="77777777" w:rsidR="00D21F25" w:rsidRPr="00A51407" w:rsidRDefault="00D21F25" w:rsidP="00D21F25">
            <w:pPr>
              <w:spacing w:line="240" w:lineRule="auto"/>
              <w:rPr>
                <w:rFonts w:cs="Times New Roman"/>
                <w:szCs w:val="24"/>
              </w:rPr>
            </w:pPr>
            <w:r w:rsidRPr="00A51407">
              <w:rPr>
                <w:rFonts w:cs="Times New Roman"/>
                <w:szCs w:val="24"/>
              </w:rPr>
              <w:t>Attending state schools</w:t>
            </w:r>
          </w:p>
        </w:tc>
        <w:tc>
          <w:tcPr>
            <w:tcW w:w="2101" w:type="dxa"/>
            <w:shd w:val="clear" w:color="auto" w:fill="auto"/>
          </w:tcPr>
          <w:p w14:paraId="2CFEE36F" w14:textId="77777777" w:rsidR="00D21F25" w:rsidRPr="00A51407" w:rsidRDefault="00D21F25" w:rsidP="00D21F25">
            <w:pPr>
              <w:spacing w:line="240" w:lineRule="auto"/>
              <w:jc w:val="center"/>
              <w:rPr>
                <w:rFonts w:cs="Times New Roman"/>
                <w:szCs w:val="24"/>
              </w:rPr>
            </w:pPr>
            <w:r w:rsidRPr="00A51407">
              <w:rPr>
                <w:rFonts w:cs="Times New Roman"/>
                <w:szCs w:val="24"/>
              </w:rPr>
              <w:t>503 (100%)</w:t>
            </w:r>
          </w:p>
        </w:tc>
      </w:tr>
      <w:tr w:rsidR="00D21F25" w:rsidRPr="00A51407" w14:paraId="261A4011" w14:textId="77777777" w:rsidTr="00F601B1">
        <w:trPr>
          <w:gridAfter w:val="1"/>
          <w:wAfter w:w="171" w:type="dxa"/>
          <w:trHeight w:val="270"/>
        </w:trPr>
        <w:tc>
          <w:tcPr>
            <w:tcW w:w="7367" w:type="dxa"/>
            <w:shd w:val="clear" w:color="auto" w:fill="auto"/>
          </w:tcPr>
          <w:p w14:paraId="33476B2C" w14:textId="77777777" w:rsidR="00D21F25" w:rsidRPr="00A51407" w:rsidRDefault="00D21F25" w:rsidP="00D21F25">
            <w:pPr>
              <w:spacing w:line="240" w:lineRule="auto"/>
              <w:rPr>
                <w:rFonts w:cs="Times New Roman"/>
                <w:szCs w:val="24"/>
              </w:rPr>
            </w:pPr>
            <w:r w:rsidRPr="00A51407">
              <w:rPr>
                <w:rFonts w:cs="Times New Roman"/>
                <w:szCs w:val="24"/>
              </w:rPr>
              <w:t>Attending schools in rural communities</w:t>
            </w:r>
          </w:p>
        </w:tc>
        <w:tc>
          <w:tcPr>
            <w:tcW w:w="2101" w:type="dxa"/>
            <w:shd w:val="clear" w:color="auto" w:fill="auto"/>
          </w:tcPr>
          <w:p w14:paraId="55E750F9" w14:textId="77777777" w:rsidR="00D21F25" w:rsidRPr="00A51407" w:rsidRDefault="00D21F25" w:rsidP="00D21F25">
            <w:pPr>
              <w:spacing w:line="240" w:lineRule="auto"/>
              <w:jc w:val="center"/>
              <w:rPr>
                <w:rFonts w:cs="Times New Roman"/>
                <w:szCs w:val="24"/>
              </w:rPr>
            </w:pPr>
            <w:r w:rsidRPr="00A51407">
              <w:rPr>
                <w:rFonts w:cs="Times New Roman"/>
                <w:szCs w:val="24"/>
              </w:rPr>
              <w:t>335 (66.6%)</w:t>
            </w:r>
          </w:p>
        </w:tc>
      </w:tr>
      <w:tr w:rsidR="00D21F25" w:rsidRPr="00A51407" w14:paraId="2CD3DEB3" w14:textId="77777777" w:rsidTr="00F601B1">
        <w:trPr>
          <w:gridAfter w:val="1"/>
          <w:wAfter w:w="171" w:type="dxa"/>
          <w:trHeight w:val="285"/>
        </w:trPr>
        <w:tc>
          <w:tcPr>
            <w:tcW w:w="7367" w:type="dxa"/>
            <w:shd w:val="clear" w:color="auto" w:fill="auto"/>
          </w:tcPr>
          <w:p w14:paraId="58189D52" w14:textId="77777777" w:rsidR="00D21F25" w:rsidRPr="00A51407" w:rsidRDefault="00D21F25" w:rsidP="00D21F25">
            <w:pPr>
              <w:spacing w:line="240" w:lineRule="auto"/>
              <w:rPr>
                <w:rFonts w:cs="Times New Roman"/>
                <w:szCs w:val="24"/>
                <w:vertAlign w:val="superscript"/>
              </w:rPr>
            </w:pPr>
            <w:r w:rsidRPr="00A51407">
              <w:rPr>
                <w:rFonts w:cs="Times New Roman"/>
                <w:szCs w:val="24"/>
              </w:rPr>
              <w:t>Attending poorly-resourced schools</w:t>
            </w:r>
            <w:r w:rsidRPr="00A51407">
              <w:rPr>
                <w:rFonts w:cs="Times New Roman"/>
                <w:szCs w:val="24"/>
                <w:vertAlign w:val="superscript"/>
              </w:rPr>
              <w:t>1</w:t>
            </w:r>
          </w:p>
        </w:tc>
        <w:tc>
          <w:tcPr>
            <w:tcW w:w="2101" w:type="dxa"/>
            <w:shd w:val="clear" w:color="auto" w:fill="auto"/>
          </w:tcPr>
          <w:p w14:paraId="43584820" w14:textId="77777777" w:rsidR="00D21F25" w:rsidRPr="00A51407" w:rsidRDefault="00D21F25" w:rsidP="00D21F25">
            <w:pPr>
              <w:spacing w:line="240" w:lineRule="auto"/>
              <w:jc w:val="center"/>
              <w:rPr>
                <w:rFonts w:cs="Times New Roman"/>
                <w:szCs w:val="24"/>
              </w:rPr>
            </w:pPr>
            <w:r w:rsidRPr="00A51407">
              <w:rPr>
                <w:rFonts w:cs="Times New Roman"/>
                <w:szCs w:val="24"/>
              </w:rPr>
              <w:t>430 (85.5%)</w:t>
            </w:r>
          </w:p>
        </w:tc>
      </w:tr>
      <w:tr w:rsidR="00D21F25" w:rsidRPr="00A51407" w14:paraId="127A4590" w14:textId="77777777" w:rsidTr="00F601B1">
        <w:trPr>
          <w:gridAfter w:val="1"/>
          <w:wAfter w:w="171" w:type="dxa"/>
          <w:trHeight w:val="270"/>
        </w:trPr>
        <w:tc>
          <w:tcPr>
            <w:tcW w:w="7367" w:type="dxa"/>
            <w:tcBorders>
              <w:bottom w:val="single" w:sz="4" w:space="0" w:color="auto"/>
            </w:tcBorders>
            <w:shd w:val="clear" w:color="auto" w:fill="auto"/>
          </w:tcPr>
          <w:p w14:paraId="57134228" w14:textId="77777777" w:rsidR="00D21F25" w:rsidRPr="00A51407" w:rsidRDefault="00D21F25" w:rsidP="00D21F25">
            <w:pPr>
              <w:spacing w:line="240" w:lineRule="auto"/>
              <w:rPr>
                <w:rFonts w:cs="Times New Roman"/>
                <w:szCs w:val="24"/>
              </w:rPr>
            </w:pPr>
            <w:r w:rsidRPr="00A51407">
              <w:rPr>
                <w:rFonts w:cs="Times New Roman"/>
                <w:szCs w:val="24"/>
              </w:rPr>
              <w:t>Receiving free meals at school</w:t>
            </w:r>
          </w:p>
        </w:tc>
        <w:tc>
          <w:tcPr>
            <w:tcW w:w="2101" w:type="dxa"/>
            <w:tcBorders>
              <w:bottom w:val="single" w:sz="4" w:space="0" w:color="auto"/>
            </w:tcBorders>
            <w:shd w:val="clear" w:color="auto" w:fill="auto"/>
          </w:tcPr>
          <w:p w14:paraId="18DDDD2A" w14:textId="77777777" w:rsidR="00D21F25" w:rsidRPr="00A51407" w:rsidRDefault="00D21F25" w:rsidP="00D21F25">
            <w:pPr>
              <w:spacing w:line="240" w:lineRule="auto"/>
              <w:jc w:val="center"/>
              <w:rPr>
                <w:rFonts w:cs="Times New Roman"/>
                <w:szCs w:val="24"/>
              </w:rPr>
            </w:pPr>
            <w:r w:rsidRPr="00A51407">
              <w:rPr>
                <w:rFonts w:cs="Times New Roman"/>
                <w:szCs w:val="24"/>
              </w:rPr>
              <w:t>484 (96.2%)</w:t>
            </w:r>
          </w:p>
        </w:tc>
      </w:tr>
      <w:tr w:rsidR="00D21F25" w:rsidRPr="00A51407" w14:paraId="4AEA6C64" w14:textId="77777777" w:rsidTr="00F601B1">
        <w:trPr>
          <w:gridAfter w:val="1"/>
          <w:wAfter w:w="171" w:type="dxa"/>
          <w:trHeight w:val="285"/>
        </w:trPr>
        <w:tc>
          <w:tcPr>
            <w:tcW w:w="7367" w:type="dxa"/>
            <w:tcBorders>
              <w:top w:val="single" w:sz="4" w:space="0" w:color="auto"/>
            </w:tcBorders>
            <w:shd w:val="clear" w:color="auto" w:fill="auto"/>
          </w:tcPr>
          <w:p w14:paraId="77CB6CB7" w14:textId="77777777" w:rsidR="00D21F25" w:rsidRPr="00A51407" w:rsidRDefault="00D21F25" w:rsidP="00D21F25">
            <w:pPr>
              <w:spacing w:line="240" w:lineRule="auto"/>
              <w:rPr>
                <w:rFonts w:cs="Times New Roman"/>
                <w:i/>
                <w:szCs w:val="24"/>
                <w:vertAlign w:val="superscript"/>
              </w:rPr>
            </w:pPr>
            <w:r w:rsidRPr="00A51407">
              <w:rPr>
                <w:rFonts w:cs="Times New Roman"/>
                <w:i/>
                <w:szCs w:val="24"/>
              </w:rPr>
              <w:t>Past-month exposure to violence</w:t>
            </w:r>
            <w:r w:rsidRPr="00A51407">
              <w:rPr>
                <w:rFonts w:cs="Times New Roman"/>
                <w:i/>
                <w:szCs w:val="24"/>
                <w:vertAlign w:val="superscript"/>
              </w:rPr>
              <w:t>2</w:t>
            </w:r>
          </w:p>
        </w:tc>
        <w:tc>
          <w:tcPr>
            <w:tcW w:w="2101" w:type="dxa"/>
            <w:tcBorders>
              <w:top w:val="single" w:sz="4" w:space="0" w:color="auto"/>
            </w:tcBorders>
            <w:shd w:val="clear" w:color="auto" w:fill="auto"/>
          </w:tcPr>
          <w:p w14:paraId="5216ACA7" w14:textId="77777777" w:rsidR="00D21F25" w:rsidRPr="00A51407" w:rsidRDefault="00D21F25" w:rsidP="00D21F25">
            <w:pPr>
              <w:spacing w:line="240" w:lineRule="auto"/>
              <w:jc w:val="center"/>
              <w:rPr>
                <w:rFonts w:cs="Times New Roman"/>
                <w:szCs w:val="24"/>
              </w:rPr>
            </w:pPr>
          </w:p>
        </w:tc>
      </w:tr>
      <w:tr w:rsidR="00D21F25" w:rsidRPr="00A51407" w14:paraId="775F051F" w14:textId="77777777" w:rsidTr="00F601B1">
        <w:trPr>
          <w:gridAfter w:val="1"/>
          <w:wAfter w:w="171" w:type="dxa"/>
          <w:trHeight w:val="248"/>
        </w:trPr>
        <w:tc>
          <w:tcPr>
            <w:tcW w:w="7367" w:type="dxa"/>
            <w:shd w:val="clear" w:color="auto" w:fill="auto"/>
          </w:tcPr>
          <w:p w14:paraId="1E4D1D7C" w14:textId="77777777" w:rsidR="00D21F25" w:rsidRPr="00A51407" w:rsidRDefault="00D21F25" w:rsidP="00D21F25">
            <w:pPr>
              <w:spacing w:line="240" w:lineRule="auto"/>
              <w:rPr>
                <w:rFonts w:cs="Times New Roman"/>
                <w:szCs w:val="24"/>
              </w:rPr>
            </w:pPr>
            <w:r w:rsidRPr="00A51407">
              <w:rPr>
                <w:rFonts w:cs="Times New Roman"/>
                <w:szCs w:val="24"/>
              </w:rPr>
              <w:t>Witnessed domestic violence between household members</w:t>
            </w:r>
          </w:p>
        </w:tc>
        <w:tc>
          <w:tcPr>
            <w:tcW w:w="2101" w:type="dxa"/>
            <w:shd w:val="clear" w:color="auto" w:fill="auto"/>
          </w:tcPr>
          <w:p w14:paraId="0F70D9C5" w14:textId="77777777" w:rsidR="00D21F25" w:rsidRPr="00A51407" w:rsidRDefault="00D21F25" w:rsidP="00D21F25">
            <w:pPr>
              <w:spacing w:line="240" w:lineRule="auto"/>
              <w:jc w:val="center"/>
              <w:rPr>
                <w:rFonts w:cs="Times New Roman"/>
                <w:szCs w:val="24"/>
              </w:rPr>
            </w:pPr>
            <w:r w:rsidRPr="00A51407">
              <w:rPr>
                <w:rFonts w:cs="Times New Roman"/>
                <w:szCs w:val="24"/>
              </w:rPr>
              <w:t>257 (51.1%)</w:t>
            </w:r>
          </w:p>
        </w:tc>
      </w:tr>
      <w:tr w:rsidR="00D21F25" w:rsidRPr="00A51407" w14:paraId="7C9BB18E" w14:textId="77777777" w:rsidTr="00F601B1">
        <w:trPr>
          <w:gridAfter w:val="1"/>
          <w:wAfter w:w="171" w:type="dxa"/>
          <w:trHeight w:val="270"/>
        </w:trPr>
        <w:tc>
          <w:tcPr>
            <w:tcW w:w="7367" w:type="dxa"/>
            <w:shd w:val="clear" w:color="auto" w:fill="auto"/>
          </w:tcPr>
          <w:p w14:paraId="13547D10" w14:textId="77777777" w:rsidR="00D21F25" w:rsidRPr="00A51407" w:rsidRDefault="00D21F25" w:rsidP="00D21F25">
            <w:pPr>
              <w:spacing w:line="240" w:lineRule="auto"/>
              <w:rPr>
                <w:rFonts w:cs="Times New Roman"/>
                <w:szCs w:val="24"/>
              </w:rPr>
            </w:pPr>
            <w:r w:rsidRPr="00A51407">
              <w:rPr>
                <w:rFonts w:cs="Times New Roman"/>
                <w:szCs w:val="24"/>
              </w:rPr>
              <w:t>Experienced physical abuse by caregivers</w:t>
            </w:r>
          </w:p>
        </w:tc>
        <w:tc>
          <w:tcPr>
            <w:tcW w:w="2101" w:type="dxa"/>
            <w:shd w:val="clear" w:color="auto" w:fill="auto"/>
          </w:tcPr>
          <w:p w14:paraId="2B4E7999" w14:textId="77777777" w:rsidR="00D21F25" w:rsidRPr="00A51407" w:rsidRDefault="00D21F25" w:rsidP="00D21F25">
            <w:pPr>
              <w:spacing w:line="240" w:lineRule="auto"/>
              <w:jc w:val="center"/>
              <w:rPr>
                <w:rFonts w:cs="Times New Roman"/>
                <w:szCs w:val="24"/>
              </w:rPr>
            </w:pPr>
            <w:r w:rsidRPr="00A51407">
              <w:rPr>
                <w:rFonts w:cs="Times New Roman"/>
                <w:szCs w:val="24"/>
              </w:rPr>
              <w:t>318 (63.2%)</w:t>
            </w:r>
          </w:p>
        </w:tc>
      </w:tr>
      <w:tr w:rsidR="00D21F25" w:rsidRPr="00A51407" w14:paraId="6F39BC40" w14:textId="77777777" w:rsidTr="00F601B1">
        <w:trPr>
          <w:gridAfter w:val="1"/>
          <w:wAfter w:w="171" w:type="dxa"/>
          <w:trHeight w:val="285"/>
        </w:trPr>
        <w:tc>
          <w:tcPr>
            <w:tcW w:w="7367" w:type="dxa"/>
            <w:shd w:val="clear" w:color="auto" w:fill="auto"/>
          </w:tcPr>
          <w:p w14:paraId="7BF77FA8" w14:textId="77777777" w:rsidR="00D21F25" w:rsidRPr="00A51407" w:rsidRDefault="00D21F25" w:rsidP="00D21F25">
            <w:pPr>
              <w:spacing w:line="240" w:lineRule="auto"/>
              <w:rPr>
                <w:rFonts w:cs="Times New Roman"/>
                <w:szCs w:val="24"/>
              </w:rPr>
            </w:pPr>
            <w:r w:rsidRPr="00A51407">
              <w:rPr>
                <w:rFonts w:cs="Times New Roman"/>
                <w:szCs w:val="24"/>
              </w:rPr>
              <w:t>Experienced emotional abuse by caregivers</w:t>
            </w:r>
          </w:p>
        </w:tc>
        <w:tc>
          <w:tcPr>
            <w:tcW w:w="2101" w:type="dxa"/>
            <w:shd w:val="clear" w:color="auto" w:fill="auto"/>
          </w:tcPr>
          <w:p w14:paraId="60E93F99" w14:textId="77777777" w:rsidR="00D21F25" w:rsidRPr="00A51407" w:rsidRDefault="00D21F25" w:rsidP="00D21F25">
            <w:pPr>
              <w:spacing w:line="240" w:lineRule="auto"/>
              <w:jc w:val="center"/>
              <w:rPr>
                <w:rFonts w:cs="Times New Roman"/>
                <w:szCs w:val="24"/>
              </w:rPr>
            </w:pPr>
            <w:r w:rsidRPr="00A51407">
              <w:rPr>
                <w:rFonts w:cs="Times New Roman"/>
                <w:szCs w:val="24"/>
              </w:rPr>
              <w:t>383 (76.1%)</w:t>
            </w:r>
          </w:p>
        </w:tc>
      </w:tr>
      <w:tr w:rsidR="00D21F25" w:rsidRPr="00A51407" w14:paraId="27687FF8" w14:textId="77777777" w:rsidTr="00F601B1">
        <w:trPr>
          <w:gridAfter w:val="1"/>
          <w:wAfter w:w="171" w:type="dxa"/>
          <w:trHeight w:val="270"/>
        </w:trPr>
        <w:tc>
          <w:tcPr>
            <w:tcW w:w="7367" w:type="dxa"/>
            <w:shd w:val="clear" w:color="auto" w:fill="auto"/>
          </w:tcPr>
          <w:p w14:paraId="14F7E421" w14:textId="77777777" w:rsidR="00D21F25" w:rsidRPr="00A51407" w:rsidRDefault="00D21F25" w:rsidP="00D21F25">
            <w:pPr>
              <w:spacing w:line="240" w:lineRule="auto"/>
              <w:rPr>
                <w:rFonts w:cs="Times New Roman"/>
                <w:szCs w:val="24"/>
              </w:rPr>
            </w:pPr>
            <w:r w:rsidRPr="00A51407">
              <w:rPr>
                <w:rFonts w:cs="Times New Roman"/>
                <w:szCs w:val="24"/>
              </w:rPr>
              <w:t>Felt unsafe in school</w:t>
            </w:r>
          </w:p>
        </w:tc>
        <w:tc>
          <w:tcPr>
            <w:tcW w:w="2101" w:type="dxa"/>
            <w:shd w:val="clear" w:color="auto" w:fill="auto"/>
          </w:tcPr>
          <w:p w14:paraId="04F789A7" w14:textId="77777777" w:rsidR="00D21F25" w:rsidRPr="00A51407" w:rsidRDefault="00D21F25" w:rsidP="00D21F25">
            <w:pPr>
              <w:spacing w:line="240" w:lineRule="auto"/>
              <w:jc w:val="center"/>
              <w:rPr>
                <w:rFonts w:cs="Times New Roman"/>
                <w:szCs w:val="24"/>
                <w:vertAlign w:val="superscript"/>
              </w:rPr>
            </w:pPr>
            <w:r w:rsidRPr="00A51407">
              <w:rPr>
                <w:rFonts w:cs="Times New Roman"/>
                <w:szCs w:val="24"/>
              </w:rPr>
              <w:t>444 (88.3%)</w:t>
            </w:r>
          </w:p>
        </w:tc>
      </w:tr>
      <w:tr w:rsidR="00D21F25" w:rsidRPr="00A51407" w14:paraId="6A53118D" w14:textId="77777777" w:rsidTr="00F601B1">
        <w:trPr>
          <w:gridAfter w:val="1"/>
          <w:wAfter w:w="171" w:type="dxa"/>
          <w:trHeight w:val="285"/>
        </w:trPr>
        <w:tc>
          <w:tcPr>
            <w:tcW w:w="7367" w:type="dxa"/>
            <w:shd w:val="clear" w:color="auto" w:fill="auto"/>
          </w:tcPr>
          <w:p w14:paraId="6F021EB0" w14:textId="77777777" w:rsidR="00D21F25" w:rsidRPr="00A51407" w:rsidRDefault="00D21F25" w:rsidP="00D21F25">
            <w:pPr>
              <w:spacing w:line="240" w:lineRule="auto"/>
              <w:rPr>
                <w:rFonts w:cs="Times New Roman"/>
                <w:szCs w:val="24"/>
              </w:rPr>
            </w:pPr>
            <w:r w:rsidRPr="00A51407">
              <w:rPr>
                <w:rFonts w:cs="Times New Roman"/>
                <w:szCs w:val="24"/>
              </w:rPr>
              <w:t>Experienced community violence (victimization)</w:t>
            </w:r>
          </w:p>
        </w:tc>
        <w:tc>
          <w:tcPr>
            <w:tcW w:w="2101" w:type="dxa"/>
            <w:shd w:val="clear" w:color="auto" w:fill="auto"/>
          </w:tcPr>
          <w:p w14:paraId="3F603EB9" w14:textId="77777777" w:rsidR="00D21F25" w:rsidRPr="00A51407" w:rsidRDefault="00D21F25" w:rsidP="00D21F25">
            <w:pPr>
              <w:spacing w:line="240" w:lineRule="auto"/>
              <w:jc w:val="center"/>
              <w:rPr>
                <w:rFonts w:cs="Times New Roman"/>
                <w:szCs w:val="24"/>
              </w:rPr>
            </w:pPr>
            <w:r w:rsidRPr="00A51407">
              <w:rPr>
                <w:rFonts w:cs="Times New Roman"/>
                <w:szCs w:val="24"/>
              </w:rPr>
              <w:t>163 (32.4%)</w:t>
            </w:r>
          </w:p>
        </w:tc>
      </w:tr>
      <w:tr w:rsidR="00D21F25" w:rsidRPr="00A51407" w14:paraId="4072C48F" w14:textId="77777777" w:rsidTr="00F601B1">
        <w:trPr>
          <w:gridAfter w:val="1"/>
          <w:wAfter w:w="171" w:type="dxa"/>
          <w:trHeight w:val="270"/>
        </w:trPr>
        <w:tc>
          <w:tcPr>
            <w:tcW w:w="7367" w:type="dxa"/>
            <w:shd w:val="clear" w:color="auto" w:fill="auto"/>
          </w:tcPr>
          <w:p w14:paraId="0FD53FF8" w14:textId="77777777" w:rsidR="00D21F25" w:rsidRPr="00A51407" w:rsidRDefault="00D21F25" w:rsidP="00D21F25">
            <w:pPr>
              <w:spacing w:line="240" w:lineRule="auto"/>
              <w:rPr>
                <w:rFonts w:cs="Times New Roman"/>
                <w:szCs w:val="24"/>
              </w:rPr>
            </w:pPr>
            <w:r w:rsidRPr="00A51407">
              <w:rPr>
                <w:rFonts w:cs="Times New Roman"/>
                <w:szCs w:val="24"/>
              </w:rPr>
              <w:t xml:space="preserve">Witnessed community violence </w:t>
            </w:r>
          </w:p>
        </w:tc>
        <w:tc>
          <w:tcPr>
            <w:tcW w:w="2101" w:type="dxa"/>
            <w:shd w:val="clear" w:color="auto" w:fill="auto"/>
          </w:tcPr>
          <w:p w14:paraId="0303B63C" w14:textId="77777777" w:rsidR="00D21F25" w:rsidRPr="00A51407" w:rsidRDefault="00D21F25" w:rsidP="00D21F25">
            <w:pPr>
              <w:spacing w:line="240" w:lineRule="auto"/>
              <w:jc w:val="center"/>
              <w:rPr>
                <w:rFonts w:cs="Times New Roman"/>
                <w:szCs w:val="24"/>
              </w:rPr>
            </w:pPr>
            <w:r w:rsidRPr="00A51407">
              <w:rPr>
                <w:rFonts w:cs="Times New Roman"/>
                <w:szCs w:val="24"/>
              </w:rPr>
              <w:t>361 (71.8%)</w:t>
            </w:r>
          </w:p>
        </w:tc>
      </w:tr>
      <w:tr w:rsidR="00D21F25" w:rsidRPr="00A51407" w14:paraId="14DDA346" w14:textId="77777777" w:rsidTr="00F601B1">
        <w:trPr>
          <w:trHeight w:val="270"/>
        </w:trPr>
        <w:tc>
          <w:tcPr>
            <w:tcW w:w="7367" w:type="dxa"/>
            <w:shd w:val="clear" w:color="auto" w:fill="auto"/>
          </w:tcPr>
          <w:p w14:paraId="0DEB749A" w14:textId="77777777" w:rsidR="00D21F25" w:rsidRPr="00A51407" w:rsidRDefault="00D21F25" w:rsidP="00D21F25">
            <w:pPr>
              <w:spacing w:line="240" w:lineRule="auto"/>
              <w:rPr>
                <w:rFonts w:cs="Times New Roman"/>
                <w:szCs w:val="24"/>
              </w:rPr>
            </w:pPr>
            <w:r w:rsidRPr="00A51407">
              <w:rPr>
                <w:rFonts w:cs="Times New Roman"/>
                <w:szCs w:val="24"/>
              </w:rPr>
              <w:t>Not exposed to any form of violence</w:t>
            </w:r>
          </w:p>
        </w:tc>
        <w:tc>
          <w:tcPr>
            <w:tcW w:w="2272" w:type="dxa"/>
            <w:gridSpan w:val="2"/>
            <w:shd w:val="clear" w:color="auto" w:fill="auto"/>
            <w:vAlign w:val="center"/>
          </w:tcPr>
          <w:p w14:paraId="1CE4E97A" w14:textId="77777777" w:rsidR="00D21F25" w:rsidRPr="00A51407" w:rsidRDefault="00D21F25" w:rsidP="00D21F25">
            <w:pPr>
              <w:spacing w:line="240" w:lineRule="auto"/>
              <w:jc w:val="center"/>
              <w:rPr>
                <w:szCs w:val="24"/>
              </w:rPr>
            </w:pPr>
            <w:r w:rsidRPr="00A51407">
              <w:rPr>
                <w:szCs w:val="24"/>
              </w:rPr>
              <w:t>4 (0.8%)</w:t>
            </w:r>
          </w:p>
        </w:tc>
      </w:tr>
      <w:tr w:rsidR="00D21F25" w:rsidRPr="00A51407" w14:paraId="691B1646" w14:textId="77777777" w:rsidTr="00F601B1">
        <w:trPr>
          <w:trHeight w:val="270"/>
        </w:trPr>
        <w:tc>
          <w:tcPr>
            <w:tcW w:w="7367" w:type="dxa"/>
            <w:shd w:val="clear" w:color="auto" w:fill="auto"/>
          </w:tcPr>
          <w:p w14:paraId="15CD5F84" w14:textId="77777777" w:rsidR="00D21F25" w:rsidRPr="00A51407" w:rsidRDefault="00D21F25" w:rsidP="00D21F25">
            <w:pPr>
              <w:spacing w:line="240" w:lineRule="auto"/>
              <w:rPr>
                <w:rFonts w:cs="Times New Roman"/>
                <w:szCs w:val="24"/>
              </w:rPr>
            </w:pPr>
            <w:r w:rsidRPr="00A51407">
              <w:rPr>
                <w:rFonts w:cs="Times New Roman"/>
                <w:szCs w:val="24"/>
              </w:rPr>
              <w:t xml:space="preserve">Exposed to </w:t>
            </w:r>
            <w:r w:rsidRPr="00A51407">
              <w:rPr>
                <w:rFonts w:cs="Times New Roman"/>
                <w:i/>
                <w:szCs w:val="24"/>
              </w:rPr>
              <w:t>“poly-violence”</w:t>
            </w:r>
          </w:p>
        </w:tc>
        <w:tc>
          <w:tcPr>
            <w:tcW w:w="2272" w:type="dxa"/>
            <w:gridSpan w:val="2"/>
            <w:shd w:val="clear" w:color="auto" w:fill="auto"/>
            <w:vAlign w:val="center"/>
          </w:tcPr>
          <w:p w14:paraId="02D60F71" w14:textId="77777777" w:rsidR="00D21F25" w:rsidRPr="00A51407" w:rsidRDefault="00D21F25" w:rsidP="00D21F25">
            <w:pPr>
              <w:spacing w:line="240" w:lineRule="auto"/>
              <w:jc w:val="center"/>
              <w:rPr>
                <w:szCs w:val="24"/>
              </w:rPr>
            </w:pPr>
            <w:r w:rsidRPr="00A51407">
              <w:rPr>
                <w:szCs w:val="24"/>
              </w:rPr>
              <w:t>472 (93.8%)</w:t>
            </w:r>
          </w:p>
        </w:tc>
      </w:tr>
      <w:tr w:rsidR="00D21F25" w:rsidRPr="00A51407" w14:paraId="4338B990" w14:textId="77777777" w:rsidTr="00F601B1">
        <w:trPr>
          <w:trHeight w:val="270"/>
        </w:trPr>
        <w:tc>
          <w:tcPr>
            <w:tcW w:w="7367" w:type="dxa"/>
            <w:tcBorders>
              <w:bottom w:val="single" w:sz="4" w:space="0" w:color="auto"/>
            </w:tcBorders>
            <w:shd w:val="clear" w:color="auto" w:fill="auto"/>
          </w:tcPr>
          <w:p w14:paraId="4F326C6C" w14:textId="77777777" w:rsidR="00D21F25" w:rsidRPr="00A51407" w:rsidRDefault="00D21F25" w:rsidP="00D21F25">
            <w:pPr>
              <w:spacing w:line="240" w:lineRule="auto"/>
              <w:rPr>
                <w:rFonts w:cs="Times New Roman"/>
                <w:szCs w:val="24"/>
              </w:rPr>
            </w:pPr>
            <w:r w:rsidRPr="00A51407">
              <w:rPr>
                <w:rFonts w:cs="Times New Roman"/>
                <w:szCs w:val="24"/>
              </w:rPr>
              <w:t>Exposed to all six forms of violence</w:t>
            </w:r>
          </w:p>
        </w:tc>
        <w:tc>
          <w:tcPr>
            <w:tcW w:w="2272" w:type="dxa"/>
            <w:gridSpan w:val="2"/>
            <w:tcBorders>
              <w:bottom w:val="single" w:sz="4" w:space="0" w:color="auto"/>
            </w:tcBorders>
            <w:shd w:val="clear" w:color="auto" w:fill="auto"/>
            <w:vAlign w:val="center"/>
          </w:tcPr>
          <w:p w14:paraId="5C7658C7" w14:textId="77777777" w:rsidR="00D21F25" w:rsidRPr="00A51407" w:rsidRDefault="00D21F25" w:rsidP="00D21F25">
            <w:pPr>
              <w:spacing w:line="240" w:lineRule="auto"/>
              <w:jc w:val="center"/>
              <w:rPr>
                <w:szCs w:val="24"/>
              </w:rPr>
            </w:pPr>
            <w:r w:rsidRPr="00A51407">
              <w:rPr>
                <w:szCs w:val="24"/>
              </w:rPr>
              <w:t>57 (11.3%)</w:t>
            </w:r>
          </w:p>
        </w:tc>
      </w:tr>
    </w:tbl>
    <w:p w14:paraId="72339909" w14:textId="77777777" w:rsidR="00D21F25" w:rsidRPr="00A51407" w:rsidRDefault="00D21F25" w:rsidP="00D21F25">
      <w:pPr>
        <w:spacing w:after="0" w:line="259" w:lineRule="auto"/>
        <w:rPr>
          <w:rFonts w:cs="Times New Roman"/>
          <w:sz w:val="16"/>
          <w:szCs w:val="16"/>
        </w:rPr>
      </w:pPr>
      <w:r w:rsidRPr="00A51407">
        <w:rPr>
          <w:rFonts w:cs="Times New Roman"/>
          <w:sz w:val="16"/>
          <w:szCs w:val="16"/>
          <w:vertAlign w:val="superscript"/>
        </w:rPr>
        <w:t>1</w:t>
      </w:r>
      <w:r w:rsidRPr="00A51407">
        <w:rPr>
          <w:rFonts w:cs="Times New Roman"/>
          <w:sz w:val="16"/>
          <w:szCs w:val="16"/>
        </w:rPr>
        <w:t xml:space="preserve"> Quintile 1-3 State Schools</w:t>
      </w:r>
    </w:p>
    <w:p w14:paraId="4082D24D" w14:textId="77777777" w:rsidR="00D21F25" w:rsidRPr="00A51407" w:rsidRDefault="00D21F25" w:rsidP="00D21F25">
      <w:pPr>
        <w:spacing w:after="0" w:line="259" w:lineRule="auto"/>
        <w:rPr>
          <w:rFonts w:cs="Times New Roman"/>
          <w:sz w:val="16"/>
          <w:szCs w:val="16"/>
        </w:rPr>
      </w:pPr>
      <w:r w:rsidRPr="00A51407">
        <w:rPr>
          <w:rFonts w:cs="Times New Roman"/>
          <w:sz w:val="16"/>
          <w:szCs w:val="16"/>
          <w:vertAlign w:val="superscript"/>
        </w:rPr>
        <w:t xml:space="preserve">2 </w:t>
      </w:r>
      <w:r w:rsidRPr="00A51407">
        <w:rPr>
          <w:rFonts w:cs="Times New Roman"/>
          <w:sz w:val="16"/>
          <w:szCs w:val="16"/>
        </w:rPr>
        <w:t xml:space="preserve">% of adolescents who replied different than </w:t>
      </w:r>
      <w:r w:rsidRPr="00A51407">
        <w:rPr>
          <w:rFonts w:cs="Times New Roman"/>
          <w:i/>
          <w:sz w:val="16"/>
          <w:szCs w:val="16"/>
        </w:rPr>
        <w:t>never</w:t>
      </w:r>
      <w:r w:rsidRPr="00A51407">
        <w:rPr>
          <w:rFonts w:cs="Times New Roman"/>
          <w:sz w:val="16"/>
          <w:szCs w:val="16"/>
        </w:rPr>
        <w:t xml:space="preserve"> to at least one of the violence item questions or % of adolescents who replied </w:t>
      </w:r>
      <w:r w:rsidRPr="00A51407">
        <w:rPr>
          <w:rFonts w:cs="Times New Roman"/>
          <w:i/>
          <w:sz w:val="16"/>
          <w:szCs w:val="16"/>
        </w:rPr>
        <w:t>mostly true</w:t>
      </w:r>
      <w:r w:rsidRPr="00A51407">
        <w:rPr>
          <w:rFonts w:cs="Times New Roman"/>
          <w:sz w:val="16"/>
          <w:szCs w:val="16"/>
        </w:rPr>
        <w:t xml:space="preserve"> or </w:t>
      </w:r>
      <w:r w:rsidRPr="00A51407">
        <w:rPr>
          <w:rFonts w:cs="Times New Roman"/>
          <w:i/>
          <w:sz w:val="16"/>
          <w:szCs w:val="16"/>
        </w:rPr>
        <w:t>definitely true</w:t>
      </w:r>
      <w:r w:rsidRPr="00A51407">
        <w:rPr>
          <w:rFonts w:cs="Times New Roman"/>
          <w:sz w:val="16"/>
          <w:szCs w:val="16"/>
        </w:rPr>
        <w:t xml:space="preserve"> to at least one of the </w:t>
      </w:r>
      <w:r w:rsidRPr="00A51407">
        <w:rPr>
          <w:rFonts w:cs="Times New Roman"/>
          <w:i/>
          <w:sz w:val="16"/>
          <w:szCs w:val="16"/>
        </w:rPr>
        <w:t>Perceived School Violence</w:t>
      </w:r>
      <w:r w:rsidRPr="00A51407">
        <w:rPr>
          <w:rFonts w:cs="Times New Roman"/>
          <w:sz w:val="16"/>
          <w:szCs w:val="16"/>
        </w:rPr>
        <w:t xml:space="preserve"> scale question </w:t>
      </w:r>
    </w:p>
    <w:p w14:paraId="75CA9A54" w14:textId="77777777" w:rsidR="00D21F25" w:rsidRPr="00A51407" w:rsidRDefault="00D21F25" w:rsidP="00D21F25">
      <w:pPr>
        <w:spacing w:line="259" w:lineRule="auto"/>
        <w:rPr>
          <w:rFonts w:cs="Times New Roman"/>
          <w:sz w:val="16"/>
          <w:szCs w:val="16"/>
        </w:rPr>
        <w:sectPr w:rsidR="00D21F25" w:rsidRPr="00A51407" w:rsidSect="008650A4">
          <w:headerReference w:type="default" r:id="rId40"/>
          <w:footerReference w:type="default" r:id="rId41"/>
          <w:pgSz w:w="11906" w:h="16838"/>
          <w:pgMar w:top="1440" w:right="1440" w:bottom="1440" w:left="1440" w:header="709" w:footer="709" w:gutter="0"/>
          <w:cols w:space="708"/>
          <w:docGrid w:linePitch="360"/>
        </w:sectPr>
      </w:pPr>
      <w:r w:rsidRPr="00A51407">
        <w:rPr>
          <w:rFonts w:cs="Times New Roman"/>
          <w:sz w:val="16"/>
          <w:szCs w:val="16"/>
        </w:rPr>
        <w:br w:type="page"/>
      </w:r>
    </w:p>
    <w:p w14:paraId="788F77DB" w14:textId="77777777" w:rsidR="00D21F25" w:rsidRPr="00A51407" w:rsidRDefault="00D21F25" w:rsidP="00D21F25">
      <w:pPr>
        <w:spacing w:line="259" w:lineRule="auto"/>
      </w:pPr>
      <w:bookmarkStart w:id="2" w:name="_Toc467246251"/>
      <w:r w:rsidRPr="00A51407">
        <w:rPr>
          <w:rFonts w:eastAsiaTheme="majorEastAsia" w:cstheme="majorBidi"/>
          <w:b/>
          <w:i/>
          <w:szCs w:val="26"/>
        </w:rPr>
        <w:lastRenderedPageBreak/>
        <w:t xml:space="preserve">Table 4 Statistical Criteria and profile sizes for latent profile analyses estimating 2-5 latent </w:t>
      </w:r>
      <w:bookmarkEnd w:id="2"/>
      <w:r w:rsidRPr="00A51407">
        <w:rPr>
          <w:rFonts w:eastAsiaTheme="majorEastAsia" w:cstheme="majorBidi"/>
          <w:b/>
          <w:i/>
          <w:szCs w:val="26"/>
        </w:rPr>
        <w:t xml:space="preserve">profiles </w:t>
      </w:r>
    </w:p>
    <w:tbl>
      <w:tblPr>
        <w:tblStyle w:val="TableGrid2"/>
        <w:tblpPr w:leftFromText="180" w:rightFromText="180" w:vertAnchor="page" w:horzAnchor="margin" w:tblpY="248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341"/>
        <w:gridCol w:w="132"/>
        <w:gridCol w:w="109"/>
        <w:gridCol w:w="964"/>
        <w:gridCol w:w="400"/>
        <w:gridCol w:w="82"/>
        <w:gridCol w:w="723"/>
        <w:gridCol w:w="668"/>
        <w:gridCol w:w="55"/>
        <w:gridCol w:w="482"/>
        <w:gridCol w:w="936"/>
        <w:gridCol w:w="28"/>
        <w:gridCol w:w="241"/>
        <w:gridCol w:w="1205"/>
      </w:tblGrid>
      <w:tr w:rsidR="00D21F25" w:rsidRPr="00A51407" w14:paraId="19EFDD3A" w14:textId="77777777" w:rsidTr="00F601B1">
        <w:tc>
          <w:tcPr>
            <w:tcW w:w="1701" w:type="dxa"/>
            <w:vMerge w:val="restart"/>
            <w:tcBorders>
              <w:top w:val="single" w:sz="4" w:space="0" w:color="auto"/>
              <w:bottom w:val="single" w:sz="4" w:space="0" w:color="auto"/>
            </w:tcBorders>
            <w:vAlign w:val="center"/>
          </w:tcPr>
          <w:p w14:paraId="32F609C4" w14:textId="77777777" w:rsidR="00D21F25" w:rsidRPr="00A51407" w:rsidRDefault="00D21F25" w:rsidP="00D21F25">
            <w:pPr>
              <w:spacing w:line="240" w:lineRule="auto"/>
              <w:jc w:val="center"/>
              <w:rPr>
                <w:rFonts w:cs="Times New Roman"/>
                <w:b/>
                <w:sz w:val="22"/>
              </w:rPr>
            </w:pPr>
            <w:r w:rsidRPr="00A51407">
              <w:rPr>
                <w:rFonts w:cs="Times New Roman"/>
                <w:b/>
                <w:sz w:val="22"/>
              </w:rPr>
              <w:t>Number of profiles</w:t>
            </w:r>
          </w:p>
        </w:tc>
        <w:tc>
          <w:tcPr>
            <w:tcW w:w="7366" w:type="dxa"/>
            <w:gridSpan w:val="14"/>
            <w:tcBorders>
              <w:top w:val="single" w:sz="4" w:space="0" w:color="auto"/>
              <w:bottom w:val="single" w:sz="4" w:space="0" w:color="auto"/>
            </w:tcBorders>
            <w:vAlign w:val="center"/>
          </w:tcPr>
          <w:p w14:paraId="23E16BC3" w14:textId="77777777" w:rsidR="00D21F25" w:rsidRPr="00A51407" w:rsidRDefault="00D21F25" w:rsidP="00D21F25">
            <w:pPr>
              <w:tabs>
                <w:tab w:val="left" w:pos="2763"/>
              </w:tabs>
              <w:spacing w:line="240" w:lineRule="auto"/>
              <w:jc w:val="center"/>
              <w:rPr>
                <w:rFonts w:cs="Times New Roman"/>
                <w:b/>
                <w:sz w:val="22"/>
              </w:rPr>
            </w:pPr>
            <w:r w:rsidRPr="00A51407">
              <w:rPr>
                <w:rFonts w:cs="Times New Roman"/>
                <w:b/>
                <w:sz w:val="22"/>
              </w:rPr>
              <w:t>N=503 (100%)</w:t>
            </w:r>
          </w:p>
        </w:tc>
      </w:tr>
      <w:tr w:rsidR="00D21F25" w:rsidRPr="00A51407" w14:paraId="54EA5B6A" w14:textId="77777777" w:rsidTr="00F601B1">
        <w:tc>
          <w:tcPr>
            <w:tcW w:w="1701" w:type="dxa"/>
            <w:vMerge/>
            <w:tcBorders>
              <w:bottom w:val="single" w:sz="4" w:space="0" w:color="auto"/>
            </w:tcBorders>
            <w:vAlign w:val="center"/>
          </w:tcPr>
          <w:p w14:paraId="2206B531" w14:textId="77777777" w:rsidR="00D21F25" w:rsidRPr="00A51407" w:rsidRDefault="00D21F25" w:rsidP="00D21F25">
            <w:pPr>
              <w:spacing w:line="240" w:lineRule="auto"/>
              <w:jc w:val="center"/>
              <w:rPr>
                <w:rFonts w:cs="Times New Roman"/>
                <w:b/>
                <w:sz w:val="22"/>
              </w:rPr>
            </w:pPr>
          </w:p>
        </w:tc>
        <w:tc>
          <w:tcPr>
            <w:tcW w:w="1341" w:type="dxa"/>
            <w:tcBorders>
              <w:top w:val="single" w:sz="4" w:space="0" w:color="auto"/>
              <w:bottom w:val="single" w:sz="4" w:space="0" w:color="auto"/>
            </w:tcBorders>
            <w:vAlign w:val="center"/>
          </w:tcPr>
          <w:p w14:paraId="7661D856" w14:textId="77777777" w:rsidR="00D21F25" w:rsidRPr="00A51407" w:rsidRDefault="00D21F25" w:rsidP="00D21F25">
            <w:pPr>
              <w:spacing w:line="240" w:lineRule="auto"/>
              <w:jc w:val="center"/>
              <w:rPr>
                <w:rFonts w:cs="Times New Roman"/>
                <w:b/>
                <w:sz w:val="22"/>
              </w:rPr>
            </w:pPr>
            <w:r w:rsidRPr="00A51407">
              <w:rPr>
                <w:rFonts w:cs="Times New Roman"/>
                <w:b/>
                <w:sz w:val="22"/>
              </w:rPr>
              <w:t>Log-L</w:t>
            </w:r>
          </w:p>
        </w:tc>
        <w:tc>
          <w:tcPr>
            <w:tcW w:w="1205" w:type="dxa"/>
            <w:gridSpan w:val="3"/>
            <w:tcBorders>
              <w:top w:val="single" w:sz="4" w:space="0" w:color="auto"/>
              <w:bottom w:val="single" w:sz="4" w:space="0" w:color="auto"/>
            </w:tcBorders>
            <w:vAlign w:val="center"/>
          </w:tcPr>
          <w:p w14:paraId="22B55CA5" w14:textId="77777777" w:rsidR="00D21F25" w:rsidRPr="00A51407" w:rsidRDefault="00D21F25" w:rsidP="00D21F25">
            <w:pPr>
              <w:spacing w:line="240" w:lineRule="auto"/>
              <w:jc w:val="center"/>
              <w:rPr>
                <w:rFonts w:cs="Times New Roman"/>
                <w:b/>
                <w:sz w:val="22"/>
              </w:rPr>
            </w:pPr>
            <w:r w:rsidRPr="00A51407">
              <w:rPr>
                <w:rFonts w:cs="Times New Roman"/>
                <w:b/>
                <w:sz w:val="22"/>
              </w:rPr>
              <w:t>AIC</w:t>
            </w:r>
          </w:p>
        </w:tc>
        <w:tc>
          <w:tcPr>
            <w:tcW w:w="1205" w:type="dxa"/>
            <w:gridSpan w:val="3"/>
            <w:tcBorders>
              <w:top w:val="single" w:sz="4" w:space="0" w:color="auto"/>
              <w:bottom w:val="single" w:sz="4" w:space="0" w:color="auto"/>
            </w:tcBorders>
            <w:vAlign w:val="center"/>
          </w:tcPr>
          <w:p w14:paraId="22AFF418" w14:textId="77777777" w:rsidR="00D21F25" w:rsidRPr="00A51407" w:rsidRDefault="00D21F25" w:rsidP="00D21F25">
            <w:pPr>
              <w:spacing w:line="240" w:lineRule="auto"/>
              <w:jc w:val="center"/>
              <w:rPr>
                <w:rFonts w:cs="Times New Roman"/>
                <w:b/>
                <w:sz w:val="22"/>
              </w:rPr>
            </w:pPr>
            <w:r w:rsidRPr="00A51407">
              <w:rPr>
                <w:rFonts w:cs="Times New Roman"/>
                <w:b/>
                <w:sz w:val="22"/>
              </w:rPr>
              <w:t>BIC</w:t>
            </w:r>
          </w:p>
        </w:tc>
        <w:tc>
          <w:tcPr>
            <w:tcW w:w="1205" w:type="dxa"/>
            <w:gridSpan w:val="3"/>
            <w:tcBorders>
              <w:top w:val="single" w:sz="4" w:space="0" w:color="auto"/>
              <w:bottom w:val="single" w:sz="4" w:space="0" w:color="auto"/>
            </w:tcBorders>
            <w:vAlign w:val="center"/>
          </w:tcPr>
          <w:p w14:paraId="53340181" w14:textId="77777777" w:rsidR="00D21F25" w:rsidRPr="00A51407" w:rsidRDefault="00D21F25" w:rsidP="00D21F25">
            <w:pPr>
              <w:spacing w:line="240" w:lineRule="auto"/>
              <w:jc w:val="center"/>
              <w:rPr>
                <w:rFonts w:cs="Times New Roman"/>
                <w:b/>
                <w:sz w:val="22"/>
              </w:rPr>
            </w:pPr>
            <w:r w:rsidRPr="00A51407">
              <w:rPr>
                <w:rFonts w:cs="Times New Roman"/>
                <w:b/>
                <w:sz w:val="22"/>
              </w:rPr>
              <w:t>Entropy</w:t>
            </w:r>
          </w:p>
        </w:tc>
        <w:tc>
          <w:tcPr>
            <w:tcW w:w="1205" w:type="dxa"/>
            <w:gridSpan w:val="3"/>
            <w:tcBorders>
              <w:top w:val="single" w:sz="4" w:space="0" w:color="auto"/>
              <w:bottom w:val="single" w:sz="4" w:space="0" w:color="auto"/>
            </w:tcBorders>
            <w:vAlign w:val="center"/>
          </w:tcPr>
          <w:p w14:paraId="0D2A81F7" w14:textId="77777777" w:rsidR="00D21F25" w:rsidRPr="00A51407" w:rsidRDefault="00D21F25" w:rsidP="00D21F25">
            <w:pPr>
              <w:spacing w:line="240" w:lineRule="auto"/>
              <w:jc w:val="center"/>
              <w:rPr>
                <w:rFonts w:cs="Times New Roman"/>
                <w:b/>
                <w:sz w:val="22"/>
              </w:rPr>
            </w:pPr>
            <w:r w:rsidRPr="00A51407">
              <w:rPr>
                <w:rFonts w:cs="Times New Roman"/>
                <w:b/>
                <w:sz w:val="22"/>
              </w:rPr>
              <w:t>LMR test</w:t>
            </w:r>
          </w:p>
        </w:tc>
        <w:tc>
          <w:tcPr>
            <w:tcW w:w="1205" w:type="dxa"/>
            <w:tcBorders>
              <w:top w:val="single" w:sz="4" w:space="0" w:color="auto"/>
              <w:bottom w:val="single" w:sz="4" w:space="0" w:color="auto"/>
            </w:tcBorders>
            <w:vAlign w:val="center"/>
          </w:tcPr>
          <w:p w14:paraId="32C89AE0" w14:textId="77777777" w:rsidR="00D21F25" w:rsidRPr="00A51407" w:rsidRDefault="00D21F25" w:rsidP="00D21F25">
            <w:pPr>
              <w:spacing w:line="240" w:lineRule="auto"/>
              <w:jc w:val="center"/>
              <w:rPr>
                <w:rFonts w:cs="Times New Roman"/>
                <w:b/>
                <w:sz w:val="22"/>
              </w:rPr>
            </w:pPr>
            <w:r w:rsidRPr="00A51407">
              <w:rPr>
                <w:rFonts w:cs="Times New Roman"/>
                <w:b/>
                <w:sz w:val="22"/>
              </w:rPr>
              <w:t>LMR, p value</w:t>
            </w:r>
          </w:p>
        </w:tc>
      </w:tr>
      <w:tr w:rsidR="00D21F25" w:rsidRPr="00A51407" w14:paraId="5C7F40DD" w14:textId="77777777" w:rsidTr="00F601B1">
        <w:tc>
          <w:tcPr>
            <w:tcW w:w="1701" w:type="dxa"/>
            <w:shd w:val="clear" w:color="auto" w:fill="FFFFFF" w:themeFill="background1"/>
            <w:vAlign w:val="center"/>
          </w:tcPr>
          <w:p w14:paraId="3DC1DBC2" w14:textId="77777777" w:rsidR="00D21F25" w:rsidRPr="00A51407" w:rsidRDefault="00D21F25" w:rsidP="00D21F25">
            <w:pPr>
              <w:spacing w:line="240" w:lineRule="auto"/>
              <w:jc w:val="center"/>
              <w:rPr>
                <w:rFonts w:cs="Times New Roman"/>
                <w:b/>
                <w:sz w:val="22"/>
              </w:rPr>
            </w:pPr>
            <w:r w:rsidRPr="00A51407">
              <w:rPr>
                <w:rFonts w:cs="Times New Roman"/>
                <w:b/>
                <w:sz w:val="22"/>
              </w:rPr>
              <w:t>2</w:t>
            </w:r>
          </w:p>
        </w:tc>
        <w:tc>
          <w:tcPr>
            <w:tcW w:w="1341" w:type="dxa"/>
            <w:shd w:val="clear" w:color="auto" w:fill="FFFFFF" w:themeFill="background1"/>
            <w:vAlign w:val="center"/>
          </w:tcPr>
          <w:p w14:paraId="51186AAE" w14:textId="77777777" w:rsidR="00D21F25" w:rsidRPr="00A51407" w:rsidRDefault="00D21F25" w:rsidP="00D21F25">
            <w:pPr>
              <w:spacing w:line="240" w:lineRule="auto"/>
              <w:jc w:val="center"/>
              <w:rPr>
                <w:rFonts w:cs="Times New Roman"/>
                <w:b/>
                <w:sz w:val="22"/>
              </w:rPr>
            </w:pPr>
            <w:r w:rsidRPr="00A51407">
              <w:rPr>
                <w:rFonts w:cs="Times New Roman"/>
                <w:b/>
                <w:sz w:val="22"/>
              </w:rPr>
              <w:t>-10126.363</w:t>
            </w:r>
          </w:p>
        </w:tc>
        <w:tc>
          <w:tcPr>
            <w:tcW w:w="1205" w:type="dxa"/>
            <w:gridSpan w:val="3"/>
            <w:shd w:val="clear" w:color="auto" w:fill="FFFFFF" w:themeFill="background1"/>
            <w:vAlign w:val="center"/>
          </w:tcPr>
          <w:p w14:paraId="30C180CF" w14:textId="77777777" w:rsidR="00D21F25" w:rsidRPr="00A51407" w:rsidRDefault="00D21F25" w:rsidP="00D21F25">
            <w:pPr>
              <w:spacing w:line="240" w:lineRule="auto"/>
              <w:jc w:val="center"/>
              <w:rPr>
                <w:rFonts w:cs="Times New Roman"/>
                <w:b/>
                <w:sz w:val="22"/>
              </w:rPr>
            </w:pPr>
            <w:r w:rsidRPr="00A51407">
              <w:rPr>
                <w:rFonts w:cs="Times New Roman"/>
                <w:b/>
                <w:sz w:val="22"/>
              </w:rPr>
              <w:t>20302.725</w:t>
            </w:r>
          </w:p>
        </w:tc>
        <w:tc>
          <w:tcPr>
            <w:tcW w:w="1205" w:type="dxa"/>
            <w:gridSpan w:val="3"/>
            <w:shd w:val="clear" w:color="auto" w:fill="FFFFFF" w:themeFill="background1"/>
            <w:vAlign w:val="center"/>
          </w:tcPr>
          <w:p w14:paraId="0A7758BF" w14:textId="77777777" w:rsidR="00D21F25" w:rsidRPr="00A51407" w:rsidRDefault="00D21F25" w:rsidP="00D21F25">
            <w:pPr>
              <w:spacing w:line="240" w:lineRule="auto"/>
              <w:jc w:val="center"/>
              <w:rPr>
                <w:rFonts w:cs="Times New Roman"/>
                <w:b/>
                <w:sz w:val="22"/>
              </w:rPr>
            </w:pPr>
            <w:r w:rsidRPr="00A51407">
              <w:rPr>
                <w:rFonts w:cs="Times New Roman"/>
                <w:b/>
                <w:sz w:val="22"/>
              </w:rPr>
              <w:t>20408.240</w:t>
            </w:r>
          </w:p>
        </w:tc>
        <w:tc>
          <w:tcPr>
            <w:tcW w:w="1205" w:type="dxa"/>
            <w:gridSpan w:val="3"/>
            <w:shd w:val="clear" w:color="auto" w:fill="FFFFFF" w:themeFill="background1"/>
            <w:vAlign w:val="center"/>
          </w:tcPr>
          <w:p w14:paraId="1F945F2C" w14:textId="77777777" w:rsidR="00D21F25" w:rsidRPr="00A51407" w:rsidRDefault="00D21F25" w:rsidP="00D21F25">
            <w:pPr>
              <w:spacing w:line="240" w:lineRule="auto"/>
              <w:jc w:val="center"/>
              <w:rPr>
                <w:rFonts w:cs="Times New Roman"/>
                <w:b/>
                <w:sz w:val="22"/>
              </w:rPr>
            </w:pPr>
            <w:r w:rsidRPr="00A51407">
              <w:rPr>
                <w:rFonts w:cs="Times New Roman"/>
                <w:b/>
                <w:sz w:val="22"/>
              </w:rPr>
              <w:t>0.934</w:t>
            </w:r>
          </w:p>
        </w:tc>
        <w:tc>
          <w:tcPr>
            <w:tcW w:w="1205" w:type="dxa"/>
            <w:gridSpan w:val="3"/>
            <w:shd w:val="clear" w:color="auto" w:fill="FFFFFF" w:themeFill="background1"/>
            <w:vAlign w:val="center"/>
          </w:tcPr>
          <w:p w14:paraId="1A13CEEA" w14:textId="77777777" w:rsidR="00D21F25" w:rsidRPr="00A51407" w:rsidRDefault="00D21F25" w:rsidP="00D21F25">
            <w:pPr>
              <w:spacing w:line="240" w:lineRule="auto"/>
              <w:jc w:val="center"/>
              <w:rPr>
                <w:rFonts w:cs="Times New Roman"/>
                <w:b/>
                <w:sz w:val="22"/>
              </w:rPr>
            </w:pPr>
            <w:r w:rsidRPr="00A51407">
              <w:rPr>
                <w:rFonts w:cs="Times New Roman"/>
                <w:b/>
                <w:sz w:val="22"/>
              </w:rPr>
              <w:t>432.8</w:t>
            </w:r>
          </w:p>
        </w:tc>
        <w:tc>
          <w:tcPr>
            <w:tcW w:w="1205" w:type="dxa"/>
            <w:shd w:val="clear" w:color="auto" w:fill="FFFFFF" w:themeFill="background1"/>
            <w:vAlign w:val="center"/>
          </w:tcPr>
          <w:p w14:paraId="04F595C4" w14:textId="77777777" w:rsidR="00D21F25" w:rsidRPr="00A51407" w:rsidRDefault="00D21F25" w:rsidP="00D21F25">
            <w:pPr>
              <w:tabs>
                <w:tab w:val="left" w:pos="780"/>
              </w:tabs>
              <w:spacing w:line="240" w:lineRule="auto"/>
              <w:jc w:val="center"/>
              <w:rPr>
                <w:rFonts w:cs="Times New Roman"/>
                <w:b/>
                <w:sz w:val="22"/>
              </w:rPr>
            </w:pPr>
            <w:r w:rsidRPr="00A51407">
              <w:rPr>
                <w:rFonts w:cs="Times New Roman"/>
                <w:b/>
                <w:sz w:val="22"/>
              </w:rPr>
              <w:t>0.016</w:t>
            </w:r>
          </w:p>
        </w:tc>
      </w:tr>
      <w:tr w:rsidR="00D21F25" w:rsidRPr="00A51407" w14:paraId="1390C4ED" w14:textId="77777777" w:rsidTr="00F601B1">
        <w:tc>
          <w:tcPr>
            <w:tcW w:w="1701" w:type="dxa"/>
            <w:shd w:val="clear" w:color="auto" w:fill="auto"/>
            <w:vAlign w:val="center"/>
          </w:tcPr>
          <w:p w14:paraId="18E85520" w14:textId="77777777" w:rsidR="00D21F25" w:rsidRPr="00A51407" w:rsidRDefault="00D21F25" w:rsidP="00D21F25">
            <w:pPr>
              <w:spacing w:line="240" w:lineRule="auto"/>
              <w:jc w:val="center"/>
              <w:rPr>
                <w:rFonts w:cs="Times New Roman"/>
                <w:sz w:val="22"/>
              </w:rPr>
            </w:pPr>
            <w:r w:rsidRPr="00A51407">
              <w:rPr>
                <w:rFonts w:cs="Times New Roman"/>
                <w:sz w:val="22"/>
              </w:rPr>
              <w:t>3</w:t>
            </w:r>
          </w:p>
        </w:tc>
        <w:tc>
          <w:tcPr>
            <w:tcW w:w="1341" w:type="dxa"/>
            <w:shd w:val="clear" w:color="auto" w:fill="auto"/>
            <w:vAlign w:val="center"/>
          </w:tcPr>
          <w:p w14:paraId="24166340" w14:textId="77777777" w:rsidR="00D21F25" w:rsidRPr="00A51407" w:rsidRDefault="00D21F25" w:rsidP="00D21F25">
            <w:pPr>
              <w:tabs>
                <w:tab w:val="left" w:pos="706"/>
              </w:tabs>
              <w:spacing w:line="240" w:lineRule="auto"/>
              <w:jc w:val="center"/>
              <w:rPr>
                <w:rFonts w:cs="Times New Roman"/>
                <w:sz w:val="22"/>
              </w:rPr>
            </w:pPr>
            <w:r w:rsidRPr="00A51407">
              <w:rPr>
                <w:rFonts w:cs="Times New Roman"/>
                <w:sz w:val="22"/>
              </w:rPr>
              <w:t>-9941.713</w:t>
            </w:r>
          </w:p>
        </w:tc>
        <w:tc>
          <w:tcPr>
            <w:tcW w:w="1205" w:type="dxa"/>
            <w:gridSpan w:val="3"/>
            <w:shd w:val="clear" w:color="auto" w:fill="auto"/>
            <w:vAlign w:val="center"/>
          </w:tcPr>
          <w:p w14:paraId="09EA51B0" w14:textId="77777777" w:rsidR="00D21F25" w:rsidRPr="00A51407" w:rsidRDefault="00D21F25" w:rsidP="00D21F25">
            <w:pPr>
              <w:tabs>
                <w:tab w:val="left" w:pos="706"/>
              </w:tabs>
              <w:spacing w:line="240" w:lineRule="auto"/>
              <w:jc w:val="center"/>
              <w:rPr>
                <w:rFonts w:cs="Times New Roman"/>
                <w:sz w:val="22"/>
              </w:rPr>
            </w:pPr>
            <w:r w:rsidRPr="00A51407">
              <w:rPr>
                <w:rFonts w:cs="Times New Roman"/>
                <w:sz w:val="22"/>
              </w:rPr>
              <w:t>19951.425</w:t>
            </w:r>
          </w:p>
        </w:tc>
        <w:tc>
          <w:tcPr>
            <w:tcW w:w="1205" w:type="dxa"/>
            <w:gridSpan w:val="3"/>
            <w:shd w:val="clear" w:color="auto" w:fill="auto"/>
            <w:vAlign w:val="center"/>
          </w:tcPr>
          <w:p w14:paraId="7D4C92B1" w14:textId="77777777" w:rsidR="00D21F25" w:rsidRPr="00A51407" w:rsidRDefault="00D21F25" w:rsidP="00D21F25">
            <w:pPr>
              <w:spacing w:line="240" w:lineRule="auto"/>
              <w:jc w:val="center"/>
              <w:rPr>
                <w:rFonts w:cs="Times New Roman"/>
                <w:sz w:val="22"/>
              </w:rPr>
            </w:pPr>
            <w:r w:rsidRPr="00A51407">
              <w:rPr>
                <w:rFonts w:cs="Times New Roman"/>
                <w:sz w:val="22"/>
              </w:rPr>
              <w:t>20094.925</w:t>
            </w:r>
          </w:p>
        </w:tc>
        <w:tc>
          <w:tcPr>
            <w:tcW w:w="1205" w:type="dxa"/>
            <w:gridSpan w:val="3"/>
            <w:shd w:val="clear" w:color="auto" w:fill="FFFFFF" w:themeFill="background1"/>
            <w:vAlign w:val="center"/>
          </w:tcPr>
          <w:p w14:paraId="7DA4949F" w14:textId="77777777" w:rsidR="00D21F25" w:rsidRPr="00A51407" w:rsidRDefault="00D21F25" w:rsidP="00D21F25">
            <w:pPr>
              <w:tabs>
                <w:tab w:val="left" w:pos="765"/>
              </w:tabs>
              <w:spacing w:line="240" w:lineRule="auto"/>
              <w:jc w:val="center"/>
              <w:rPr>
                <w:rFonts w:cs="Times New Roman"/>
                <w:sz w:val="22"/>
              </w:rPr>
            </w:pPr>
            <w:r w:rsidRPr="00A51407">
              <w:rPr>
                <w:rFonts w:cs="Times New Roman"/>
                <w:sz w:val="22"/>
              </w:rPr>
              <w:t>0.945</w:t>
            </w:r>
          </w:p>
        </w:tc>
        <w:tc>
          <w:tcPr>
            <w:tcW w:w="1205" w:type="dxa"/>
            <w:gridSpan w:val="3"/>
            <w:shd w:val="clear" w:color="auto" w:fill="FFFFFF" w:themeFill="background1"/>
            <w:vAlign w:val="center"/>
          </w:tcPr>
          <w:p w14:paraId="2DE68F93" w14:textId="77777777" w:rsidR="00D21F25" w:rsidRPr="00A51407" w:rsidRDefault="00D21F25" w:rsidP="00D21F25">
            <w:pPr>
              <w:spacing w:line="240" w:lineRule="auto"/>
              <w:jc w:val="center"/>
              <w:rPr>
                <w:rFonts w:cs="Times New Roman"/>
                <w:sz w:val="22"/>
              </w:rPr>
            </w:pPr>
            <w:r w:rsidRPr="00A51407">
              <w:rPr>
                <w:rFonts w:cs="Times New Roman"/>
                <w:sz w:val="22"/>
              </w:rPr>
              <w:t>362.819</w:t>
            </w:r>
          </w:p>
        </w:tc>
        <w:tc>
          <w:tcPr>
            <w:tcW w:w="1205" w:type="dxa"/>
            <w:shd w:val="clear" w:color="auto" w:fill="FFFFFF" w:themeFill="background1"/>
            <w:vAlign w:val="center"/>
          </w:tcPr>
          <w:p w14:paraId="011EBEF7" w14:textId="77777777" w:rsidR="00D21F25" w:rsidRPr="00A51407" w:rsidRDefault="00D21F25" w:rsidP="00D21F25">
            <w:pPr>
              <w:spacing w:line="240" w:lineRule="auto"/>
              <w:jc w:val="center"/>
              <w:rPr>
                <w:rFonts w:cs="Times New Roman"/>
                <w:sz w:val="22"/>
              </w:rPr>
            </w:pPr>
            <w:r w:rsidRPr="00A51407">
              <w:rPr>
                <w:rFonts w:cs="Times New Roman"/>
                <w:sz w:val="22"/>
              </w:rPr>
              <w:t>0.18</w:t>
            </w:r>
          </w:p>
        </w:tc>
      </w:tr>
      <w:tr w:rsidR="00D21F25" w:rsidRPr="00A51407" w14:paraId="5F985C96" w14:textId="77777777" w:rsidTr="00F601B1">
        <w:tc>
          <w:tcPr>
            <w:tcW w:w="1701" w:type="dxa"/>
            <w:shd w:val="clear" w:color="auto" w:fill="auto"/>
            <w:vAlign w:val="center"/>
          </w:tcPr>
          <w:p w14:paraId="33DF7E9B" w14:textId="77777777" w:rsidR="00D21F25" w:rsidRPr="00A51407" w:rsidRDefault="00D21F25" w:rsidP="00D21F25">
            <w:pPr>
              <w:spacing w:line="240" w:lineRule="auto"/>
              <w:jc w:val="center"/>
              <w:rPr>
                <w:rFonts w:cs="Times New Roman"/>
                <w:sz w:val="22"/>
              </w:rPr>
            </w:pPr>
            <w:r w:rsidRPr="00A51407">
              <w:rPr>
                <w:rFonts w:cs="Times New Roman"/>
                <w:sz w:val="22"/>
              </w:rPr>
              <w:t>4</w:t>
            </w:r>
          </w:p>
        </w:tc>
        <w:tc>
          <w:tcPr>
            <w:tcW w:w="1341" w:type="dxa"/>
            <w:shd w:val="clear" w:color="auto" w:fill="auto"/>
            <w:vAlign w:val="center"/>
          </w:tcPr>
          <w:p w14:paraId="2008E2BB" w14:textId="77777777" w:rsidR="00D21F25" w:rsidRPr="00A51407" w:rsidRDefault="00D21F25" w:rsidP="00D21F25">
            <w:pPr>
              <w:tabs>
                <w:tab w:val="left" w:pos="765"/>
              </w:tabs>
              <w:spacing w:line="240" w:lineRule="auto"/>
              <w:jc w:val="center"/>
              <w:rPr>
                <w:rFonts w:cs="Times New Roman"/>
                <w:sz w:val="22"/>
              </w:rPr>
            </w:pPr>
            <w:r w:rsidRPr="00A51407">
              <w:rPr>
                <w:rFonts w:cs="Times New Roman"/>
                <w:sz w:val="22"/>
              </w:rPr>
              <w:t>-9833.472</w:t>
            </w:r>
          </w:p>
        </w:tc>
        <w:tc>
          <w:tcPr>
            <w:tcW w:w="1205" w:type="dxa"/>
            <w:gridSpan w:val="3"/>
            <w:shd w:val="clear" w:color="auto" w:fill="auto"/>
            <w:vAlign w:val="center"/>
          </w:tcPr>
          <w:p w14:paraId="0FEED6AC" w14:textId="77777777" w:rsidR="00D21F25" w:rsidRPr="00A51407" w:rsidRDefault="00D21F25" w:rsidP="00D21F25">
            <w:pPr>
              <w:spacing w:line="240" w:lineRule="auto"/>
              <w:jc w:val="center"/>
              <w:rPr>
                <w:rFonts w:cs="Times New Roman"/>
                <w:sz w:val="22"/>
              </w:rPr>
            </w:pPr>
            <w:r w:rsidRPr="00A51407">
              <w:rPr>
                <w:rFonts w:cs="Times New Roman"/>
                <w:sz w:val="22"/>
              </w:rPr>
              <w:t>19752.944</w:t>
            </w:r>
          </w:p>
        </w:tc>
        <w:tc>
          <w:tcPr>
            <w:tcW w:w="1205" w:type="dxa"/>
            <w:gridSpan w:val="3"/>
            <w:shd w:val="clear" w:color="auto" w:fill="auto"/>
            <w:vAlign w:val="center"/>
          </w:tcPr>
          <w:p w14:paraId="58AE3F31" w14:textId="77777777" w:rsidR="00D21F25" w:rsidRPr="00A51407" w:rsidRDefault="00D21F25" w:rsidP="00D21F25">
            <w:pPr>
              <w:spacing w:line="240" w:lineRule="auto"/>
              <w:jc w:val="center"/>
              <w:rPr>
                <w:rFonts w:cs="Times New Roman"/>
                <w:sz w:val="22"/>
              </w:rPr>
            </w:pPr>
            <w:r w:rsidRPr="00A51407">
              <w:rPr>
                <w:rFonts w:cs="Times New Roman"/>
                <w:sz w:val="22"/>
              </w:rPr>
              <w:t>19934.429</w:t>
            </w:r>
          </w:p>
        </w:tc>
        <w:tc>
          <w:tcPr>
            <w:tcW w:w="1205" w:type="dxa"/>
            <w:gridSpan w:val="3"/>
            <w:shd w:val="clear" w:color="auto" w:fill="auto"/>
            <w:vAlign w:val="center"/>
          </w:tcPr>
          <w:p w14:paraId="2FBB0D8F" w14:textId="77777777" w:rsidR="00D21F25" w:rsidRPr="00A51407" w:rsidRDefault="00D21F25" w:rsidP="00D21F25">
            <w:pPr>
              <w:tabs>
                <w:tab w:val="left" w:pos="750"/>
              </w:tabs>
              <w:spacing w:line="240" w:lineRule="auto"/>
              <w:jc w:val="center"/>
              <w:rPr>
                <w:rFonts w:cs="Times New Roman"/>
                <w:sz w:val="22"/>
              </w:rPr>
            </w:pPr>
            <w:r w:rsidRPr="00A51407">
              <w:rPr>
                <w:rFonts w:cs="Times New Roman"/>
                <w:sz w:val="22"/>
              </w:rPr>
              <w:t>0.971</w:t>
            </w:r>
          </w:p>
        </w:tc>
        <w:tc>
          <w:tcPr>
            <w:tcW w:w="1205" w:type="dxa"/>
            <w:gridSpan w:val="3"/>
            <w:shd w:val="clear" w:color="auto" w:fill="auto"/>
            <w:vAlign w:val="center"/>
          </w:tcPr>
          <w:p w14:paraId="36040582" w14:textId="77777777" w:rsidR="00D21F25" w:rsidRPr="00A51407" w:rsidRDefault="00D21F25" w:rsidP="00D21F25">
            <w:pPr>
              <w:spacing w:line="240" w:lineRule="auto"/>
              <w:jc w:val="center"/>
              <w:rPr>
                <w:rFonts w:cs="Times New Roman"/>
                <w:sz w:val="22"/>
              </w:rPr>
            </w:pPr>
            <w:r w:rsidRPr="00A51407">
              <w:rPr>
                <w:rFonts w:cs="Times New Roman"/>
                <w:sz w:val="22"/>
              </w:rPr>
              <w:t>212.683</w:t>
            </w:r>
          </w:p>
        </w:tc>
        <w:tc>
          <w:tcPr>
            <w:tcW w:w="1205" w:type="dxa"/>
            <w:shd w:val="clear" w:color="auto" w:fill="auto"/>
            <w:vAlign w:val="center"/>
          </w:tcPr>
          <w:p w14:paraId="53542EE8" w14:textId="77777777" w:rsidR="00D21F25" w:rsidRPr="00A51407" w:rsidRDefault="00D21F25" w:rsidP="00D21F25">
            <w:pPr>
              <w:spacing w:line="240" w:lineRule="auto"/>
              <w:jc w:val="center"/>
              <w:rPr>
                <w:rFonts w:cs="Times New Roman"/>
                <w:sz w:val="22"/>
              </w:rPr>
            </w:pPr>
            <w:r w:rsidRPr="00A51407">
              <w:rPr>
                <w:rFonts w:cs="Times New Roman"/>
                <w:sz w:val="22"/>
              </w:rPr>
              <w:t>0.1</w:t>
            </w:r>
          </w:p>
        </w:tc>
      </w:tr>
      <w:tr w:rsidR="00D21F25" w:rsidRPr="00A51407" w14:paraId="6BFF694B" w14:textId="77777777" w:rsidTr="00F601B1">
        <w:tc>
          <w:tcPr>
            <w:tcW w:w="1701" w:type="dxa"/>
            <w:shd w:val="clear" w:color="auto" w:fill="auto"/>
            <w:vAlign w:val="center"/>
          </w:tcPr>
          <w:p w14:paraId="7324CC51" w14:textId="77777777" w:rsidR="00D21F25" w:rsidRPr="00A51407" w:rsidRDefault="00D21F25" w:rsidP="00D21F25">
            <w:pPr>
              <w:spacing w:line="240" w:lineRule="auto"/>
              <w:jc w:val="center"/>
              <w:rPr>
                <w:rFonts w:cs="Times New Roman"/>
                <w:sz w:val="22"/>
              </w:rPr>
            </w:pPr>
            <w:r w:rsidRPr="00A51407">
              <w:rPr>
                <w:rFonts w:cs="Times New Roman"/>
                <w:sz w:val="22"/>
              </w:rPr>
              <w:t>5</w:t>
            </w:r>
          </w:p>
        </w:tc>
        <w:tc>
          <w:tcPr>
            <w:tcW w:w="1341" w:type="dxa"/>
            <w:tcBorders>
              <w:bottom w:val="single" w:sz="4" w:space="0" w:color="auto"/>
            </w:tcBorders>
            <w:shd w:val="clear" w:color="auto" w:fill="auto"/>
            <w:vAlign w:val="center"/>
          </w:tcPr>
          <w:p w14:paraId="65BF39DB" w14:textId="77777777" w:rsidR="00D21F25" w:rsidRPr="00A51407" w:rsidRDefault="00D21F25" w:rsidP="00D21F25">
            <w:pPr>
              <w:tabs>
                <w:tab w:val="left" w:pos="765"/>
              </w:tabs>
              <w:spacing w:line="240" w:lineRule="auto"/>
              <w:jc w:val="center"/>
              <w:rPr>
                <w:rFonts w:cs="Times New Roman"/>
                <w:sz w:val="22"/>
              </w:rPr>
            </w:pPr>
            <w:r w:rsidRPr="00A51407">
              <w:rPr>
                <w:rFonts w:cs="Times New Roman"/>
                <w:sz w:val="22"/>
              </w:rPr>
              <w:t>-9765.403</w:t>
            </w:r>
          </w:p>
        </w:tc>
        <w:tc>
          <w:tcPr>
            <w:tcW w:w="1205" w:type="dxa"/>
            <w:gridSpan w:val="3"/>
            <w:tcBorders>
              <w:bottom w:val="single" w:sz="4" w:space="0" w:color="auto"/>
            </w:tcBorders>
            <w:shd w:val="clear" w:color="auto" w:fill="auto"/>
            <w:vAlign w:val="center"/>
          </w:tcPr>
          <w:p w14:paraId="741B7F44" w14:textId="77777777" w:rsidR="00D21F25" w:rsidRPr="00A51407" w:rsidRDefault="00D21F25" w:rsidP="00D21F25">
            <w:pPr>
              <w:spacing w:line="240" w:lineRule="auto"/>
              <w:jc w:val="center"/>
              <w:rPr>
                <w:rFonts w:cs="Times New Roman"/>
                <w:sz w:val="22"/>
              </w:rPr>
            </w:pPr>
            <w:r w:rsidRPr="00A51407">
              <w:rPr>
                <w:rFonts w:cs="Times New Roman"/>
                <w:sz w:val="22"/>
              </w:rPr>
              <w:t>19634.807</w:t>
            </w:r>
          </w:p>
        </w:tc>
        <w:tc>
          <w:tcPr>
            <w:tcW w:w="1205" w:type="dxa"/>
            <w:gridSpan w:val="3"/>
            <w:tcBorders>
              <w:bottom w:val="single" w:sz="4" w:space="0" w:color="auto"/>
            </w:tcBorders>
            <w:shd w:val="clear" w:color="auto" w:fill="auto"/>
            <w:vAlign w:val="center"/>
          </w:tcPr>
          <w:p w14:paraId="5DEE4571" w14:textId="77777777" w:rsidR="00D21F25" w:rsidRPr="00A51407" w:rsidRDefault="00D21F25" w:rsidP="00D21F25">
            <w:pPr>
              <w:spacing w:line="240" w:lineRule="auto"/>
              <w:jc w:val="center"/>
              <w:rPr>
                <w:rFonts w:cs="Times New Roman"/>
                <w:sz w:val="22"/>
              </w:rPr>
            </w:pPr>
            <w:r w:rsidRPr="00A51407">
              <w:rPr>
                <w:rFonts w:cs="Times New Roman"/>
                <w:sz w:val="22"/>
              </w:rPr>
              <w:t>19854.278</w:t>
            </w:r>
          </w:p>
        </w:tc>
        <w:tc>
          <w:tcPr>
            <w:tcW w:w="1205" w:type="dxa"/>
            <w:gridSpan w:val="3"/>
            <w:tcBorders>
              <w:bottom w:val="single" w:sz="4" w:space="0" w:color="auto"/>
            </w:tcBorders>
            <w:shd w:val="clear" w:color="auto" w:fill="auto"/>
            <w:vAlign w:val="center"/>
          </w:tcPr>
          <w:p w14:paraId="18EAF611" w14:textId="77777777" w:rsidR="00D21F25" w:rsidRPr="00A51407" w:rsidRDefault="00D21F25" w:rsidP="00D21F25">
            <w:pPr>
              <w:tabs>
                <w:tab w:val="left" w:pos="750"/>
              </w:tabs>
              <w:spacing w:line="240" w:lineRule="auto"/>
              <w:jc w:val="center"/>
              <w:rPr>
                <w:rFonts w:cs="Times New Roman"/>
                <w:sz w:val="22"/>
              </w:rPr>
            </w:pPr>
            <w:r w:rsidRPr="00A51407">
              <w:rPr>
                <w:rFonts w:cs="Times New Roman"/>
                <w:sz w:val="22"/>
              </w:rPr>
              <w:t>0.965</w:t>
            </w:r>
          </w:p>
        </w:tc>
        <w:tc>
          <w:tcPr>
            <w:tcW w:w="1205" w:type="dxa"/>
            <w:gridSpan w:val="3"/>
            <w:tcBorders>
              <w:bottom w:val="single" w:sz="4" w:space="0" w:color="auto"/>
            </w:tcBorders>
            <w:shd w:val="clear" w:color="auto" w:fill="auto"/>
            <w:vAlign w:val="center"/>
          </w:tcPr>
          <w:p w14:paraId="08EEA0E1" w14:textId="77777777" w:rsidR="00D21F25" w:rsidRPr="00A51407" w:rsidRDefault="00D21F25" w:rsidP="00D21F25">
            <w:pPr>
              <w:spacing w:line="240" w:lineRule="auto"/>
              <w:jc w:val="center"/>
              <w:rPr>
                <w:rFonts w:cs="Times New Roman"/>
                <w:sz w:val="22"/>
              </w:rPr>
            </w:pPr>
            <w:r w:rsidRPr="00A51407">
              <w:rPr>
                <w:rFonts w:cs="Times New Roman"/>
                <w:sz w:val="22"/>
              </w:rPr>
              <w:t>133.747</w:t>
            </w:r>
          </w:p>
        </w:tc>
        <w:tc>
          <w:tcPr>
            <w:tcW w:w="1205" w:type="dxa"/>
            <w:tcBorders>
              <w:bottom w:val="single" w:sz="4" w:space="0" w:color="auto"/>
            </w:tcBorders>
            <w:shd w:val="clear" w:color="auto" w:fill="auto"/>
            <w:vAlign w:val="center"/>
          </w:tcPr>
          <w:p w14:paraId="459E7BC7" w14:textId="77777777" w:rsidR="00D21F25" w:rsidRPr="00A51407" w:rsidRDefault="00D21F25" w:rsidP="00D21F25">
            <w:pPr>
              <w:spacing w:line="240" w:lineRule="auto"/>
              <w:jc w:val="center"/>
              <w:rPr>
                <w:rFonts w:cs="Times New Roman"/>
                <w:sz w:val="22"/>
              </w:rPr>
            </w:pPr>
            <w:r w:rsidRPr="00A51407">
              <w:rPr>
                <w:rFonts w:cs="Times New Roman"/>
                <w:sz w:val="22"/>
              </w:rPr>
              <w:t>1</w:t>
            </w:r>
          </w:p>
        </w:tc>
      </w:tr>
      <w:tr w:rsidR="00D21F25" w:rsidRPr="00A51407" w14:paraId="38FB2992" w14:textId="77777777" w:rsidTr="00F601B1">
        <w:tc>
          <w:tcPr>
            <w:tcW w:w="1701" w:type="dxa"/>
            <w:shd w:val="clear" w:color="auto" w:fill="auto"/>
            <w:vAlign w:val="center"/>
          </w:tcPr>
          <w:p w14:paraId="40774095" w14:textId="77777777" w:rsidR="00D21F25" w:rsidRPr="00A51407" w:rsidRDefault="00D21F25" w:rsidP="00D21F25">
            <w:pPr>
              <w:spacing w:line="240" w:lineRule="auto"/>
              <w:ind w:left="313"/>
              <w:jc w:val="center"/>
              <w:rPr>
                <w:rFonts w:cs="Times New Roman"/>
                <w:sz w:val="22"/>
              </w:rPr>
            </w:pPr>
          </w:p>
        </w:tc>
        <w:tc>
          <w:tcPr>
            <w:tcW w:w="1582" w:type="dxa"/>
            <w:gridSpan w:val="3"/>
            <w:tcBorders>
              <w:top w:val="single" w:sz="4" w:space="0" w:color="auto"/>
              <w:bottom w:val="single" w:sz="4" w:space="0" w:color="auto"/>
            </w:tcBorders>
            <w:shd w:val="clear" w:color="auto" w:fill="auto"/>
            <w:vAlign w:val="center"/>
          </w:tcPr>
          <w:p w14:paraId="39F561FB"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Profile 1</w:t>
            </w:r>
          </w:p>
        </w:tc>
        <w:tc>
          <w:tcPr>
            <w:tcW w:w="1446" w:type="dxa"/>
            <w:gridSpan w:val="3"/>
            <w:tcBorders>
              <w:top w:val="single" w:sz="4" w:space="0" w:color="auto"/>
              <w:bottom w:val="single" w:sz="4" w:space="0" w:color="auto"/>
            </w:tcBorders>
            <w:shd w:val="clear" w:color="auto" w:fill="auto"/>
            <w:vAlign w:val="center"/>
          </w:tcPr>
          <w:p w14:paraId="15BCA976"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Profile 2</w:t>
            </w:r>
          </w:p>
        </w:tc>
        <w:tc>
          <w:tcPr>
            <w:tcW w:w="1446" w:type="dxa"/>
            <w:gridSpan w:val="3"/>
            <w:tcBorders>
              <w:top w:val="single" w:sz="4" w:space="0" w:color="auto"/>
              <w:bottom w:val="single" w:sz="4" w:space="0" w:color="auto"/>
            </w:tcBorders>
            <w:shd w:val="clear" w:color="auto" w:fill="auto"/>
            <w:vAlign w:val="center"/>
          </w:tcPr>
          <w:p w14:paraId="01BDCE17"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Profile 3</w:t>
            </w:r>
          </w:p>
        </w:tc>
        <w:tc>
          <w:tcPr>
            <w:tcW w:w="1446" w:type="dxa"/>
            <w:gridSpan w:val="3"/>
            <w:tcBorders>
              <w:top w:val="single" w:sz="4" w:space="0" w:color="auto"/>
              <w:bottom w:val="single" w:sz="4" w:space="0" w:color="auto"/>
            </w:tcBorders>
            <w:shd w:val="clear" w:color="auto" w:fill="auto"/>
            <w:vAlign w:val="center"/>
          </w:tcPr>
          <w:p w14:paraId="69980100"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Profile 4</w:t>
            </w:r>
          </w:p>
        </w:tc>
        <w:tc>
          <w:tcPr>
            <w:tcW w:w="1446" w:type="dxa"/>
            <w:gridSpan w:val="2"/>
            <w:tcBorders>
              <w:top w:val="single" w:sz="4" w:space="0" w:color="auto"/>
              <w:bottom w:val="single" w:sz="4" w:space="0" w:color="auto"/>
            </w:tcBorders>
            <w:shd w:val="clear" w:color="auto" w:fill="auto"/>
            <w:vAlign w:val="center"/>
          </w:tcPr>
          <w:p w14:paraId="076B4322" w14:textId="77777777" w:rsidR="00D21F25" w:rsidRPr="00A51407" w:rsidRDefault="00D21F25" w:rsidP="00D21F25">
            <w:pPr>
              <w:spacing w:line="240" w:lineRule="auto"/>
              <w:jc w:val="center"/>
              <w:rPr>
                <w:rFonts w:cs="Times New Roman"/>
                <w:sz w:val="22"/>
              </w:rPr>
            </w:pPr>
            <w:r w:rsidRPr="00A51407">
              <w:rPr>
                <w:rFonts w:cs="Times New Roman"/>
                <w:b/>
                <w:color w:val="231F20"/>
                <w:sz w:val="22"/>
              </w:rPr>
              <w:t>Profile 5</w:t>
            </w:r>
          </w:p>
        </w:tc>
      </w:tr>
      <w:tr w:rsidR="00D21F25" w:rsidRPr="00A51407" w14:paraId="3612A9C4" w14:textId="77777777" w:rsidTr="00F601B1">
        <w:tc>
          <w:tcPr>
            <w:tcW w:w="1701" w:type="dxa"/>
            <w:shd w:val="clear" w:color="auto" w:fill="FFFFFF" w:themeFill="background1"/>
            <w:vAlign w:val="center"/>
          </w:tcPr>
          <w:p w14:paraId="1676A50D" w14:textId="77777777" w:rsidR="00D21F25" w:rsidRPr="00A51407" w:rsidRDefault="00D21F25" w:rsidP="00D21F25">
            <w:pPr>
              <w:spacing w:line="240" w:lineRule="auto"/>
              <w:jc w:val="center"/>
              <w:rPr>
                <w:rFonts w:cs="Times New Roman"/>
                <w:b/>
                <w:sz w:val="22"/>
              </w:rPr>
            </w:pPr>
            <w:r w:rsidRPr="00A51407">
              <w:rPr>
                <w:rFonts w:cs="Times New Roman"/>
                <w:b/>
                <w:sz w:val="22"/>
              </w:rPr>
              <w:t>2</w:t>
            </w:r>
          </w:p>
        </w:tc>
        <w:tc>
          <w:tcPr>
            <w:tcW w:w="1473" w:type="dxa"/>
            <w:gridSpan w:val="2"/>
            <w:shd w:val="clear" w:color="auto" w:fill="auto"/>
            <w:vAlign w:val="center"/>
          </w:tcPr>
          <w:p w14:paraId="60A6A37C"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60 (11.9%)</w:t>
            </w:r>
          </w:p>
        </w:tc>
        <w:tc>
          <w:tcPr>
            <w:tcW w:w="1473" w:type="dxa"/>
            <w:gridSpan w:val="3"/>
            <w:shd w:val="clear" w:color="auto" w:fill="auto"/>
            <w:vAlign w:val="center"/>
          </w:tcPr>
          <w:p w14:paraId="73DABBFD" w14:textId="77777777" w:rsidR="00D21F25" w:rsidRPr="00A51407" w:rsidRDefault="00D21F25" w:rsidP="00D21F25">
            <w:pPr>
              <w:autoSpaceDE w:val="0"/>
              <w:autoSpaceDN w:val="0"/>
              <w:adjustRightInd w:val="0"/>
              <w:spacing w:line="240" w:lineRule="auto"/>
              <w:jc w:val="center"/>
              <w:rPr>
                <w:rFonts w:cs="Times New Roman"/>
                <w:b/>
                <w:color w:val="231F20"/>
                <w:sz w:val="22"/>
              </w:rPr>
            </w:pPr>
            <w:r w:rsidRPr="00A51407">
              <w:rPr>
                <w:rFonts w:cs="Times New Roman"/>
                <w:b/>
                <w:color w:val="231F20"/>
                <w:sz w:val="22"/>
              </w:rPr>
              <w:t>443 (88.1%)</w:t>
            </w:r>
          </w:p>
        </w:tc>
        <w:tc>
          <w:tcPr>
            <w:tcW w:w="1473" w:type="dxa"/>
            <w:gridSpan w:val="3"/>
            <w:shd w:val="clear" w:color="auto" w:fill="auto"/>
            <w:vAlign w:val="center"/>
          </w:tcPr>
          <w:p w14:paraId="296AC0FD" w14:textId="77777777" w:rsidR="00D21F25" w:rsidRPr="00A51407" w:rsidRDefault="00D21F25" w:rsidP="00D21F25">
            <w:pPr>
              <w:spacing w:line="240" w:lineRule="auto"/>
              <w:jc w:val="center"/>
              <w:rPr>
                <w:rFonts w:cs="Times New Roman"/>
                <w:sz w:val="22"/>
              </w:rPr>
            </w:pPr>
          </w:p>
        </w:tc>
        <w:tc>
          <w:tcPr>
            <w:tcW w:w="1473" w:type="dxa"/>
            <w:gridSpan w:val="3"/>
            <w:shd w:val="clear" w:color="auto" w:fill="auto"/>
            <w:vAlign w:val="center"/>
          </w:tcPr>
          <w:p w14:paraId="7F7A68EC" w14:textId="77777777" w:rsidR="00D21F25" w:rsidRPr="00A51407" w:rsidRDefault="00D21F25" w:rsidP="00D21F25">
            <w:pPr>
              <w:tabs>
                <w:tab w:val="left" w:pos="750"/>
              </w:tabs>
              <w:spacing w:line="240" w:lineRule="auto"/>
              <w:jc w:val="center"/>
              <w:rPr>
                <w:rFonts w:cs="Times New Roman"/>
                <w:sz w:val="22"/>
              </w:rPr>
            </w:pPr>
          </w:p>
        </w:tc>
        <w:tc>
          <w:tcPr>
            <w:tcW w:w="1474" w:type="dxa"/>
            <w:gridSpan w:val="3"/>
            <w:shd w:val="clear" w:color="auto" w:fill="auto"/>
            <w:vAlign w:val="center"/>
          </w:tcPr>
          <w:p w14:paraId="16181CB9" w14:textId="77777777" w:rsidR="00D21F25" w:rsidRPr="00A51407" w:rsidRDefault="00D21F25" w:rsidP="00D21F25">
            <w:pPr>
              <w:spacing w:line="240" w:lineRule="auto"/>
              <w:jc w:val="center"/>
              <w:rPr>
                <w:rFonts w:cs="Times New Roman"/>
                <w:sz w:val="22"/>
              </w:rPr>
            </w:pPr>
          </w:p>
        </w:tc>
      </w:tr>
      <w:tr w:rsidR="00D21F25" w:rsidRPr="00A51407" w14:paraId="3F1076F8" w14:textId="77777777" w:rsidTr="00F601B1">
        <w:tc>
          <w:tcPr>
            <w:tcW w:w="1701" w:type="dxa"/>
            <w:shd w:val="clear" w:color="auto" w:fill="FFFFFF" w:themeFill="background1"/>
            <w:vAlign w:val="center"/>
          </w:tcPr>
          <w:p w14:paraId="0507A5C4" w14:textId="77777777" w:rsidR="00D21F25" w:rsidRPr="00A51407" w:rsidRDefault="00D21F25" w:rsidP="00D21F25">
            <w:pPr>
              <w:spacing w:line="240" w:lineRule="auto"/>
              <w:jc w:val="center"/>
              <w:rPr>
                <w:rFonts w:cs="Times New Roman"/>
                <w:sz w:val="22"/>
              </w:rPr>
            </w:pPr>
            <w:r w:rsidRPr="00A51407">
              <w:rPr>
                <w:rFonts w:cs="Times New Roman"/>
                <w:sz w:val="22"/>
              </w:rPr>
              <w:t>3</w:t>
            </w:r>
          </w:p>
        </w:tc>
        <w:tc>
          <w:tcPr>
            <w:tcW w:w="1473" w:type="dxa"/>
            <w:gridSpan w:val="2"/>
            <w:shd w:val="clear" w:color="auto" w:fill="auto"/>
            <w:vAlign w:val="center"/>
          </w:tcPr>
          <w:p w14:paraId="116EF05A"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59 (11.73%)</w:t>
            </w:r>
          </w:p>
        </w:tc>
        <w:tc>
          <w:tcPr>
            <w:tcW w:w="1473" w:type="dxa"/>
            <w:gridSpan w:val="3"/>
            <w:shd w:val="clear" w:color="auto" w:fill="auto"/>
            <w:vAlign w:val="center"/>
          </w:tcPr>
          <w:p w14:paraId="68075D3F"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35 (6.96%)</w:t>
            </w:r>
          </w:p>
        </w:tc>
        <w:tc>
          <w:tcPr>
            <w:tcW w:w="1473" w:type="dxa"/>
            <w:gridSpan w:val="3"/>
            <w:shd w:val="clear" w:color="auto" w:fill="auto"/>
            <w:vAlign w:val="center"/>
          </w:tcPr>
          <w:p w14:paraId="7D912EB2"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409 (81.31%)</w:t>
            </w:r>
          </w:p>
        </w:tc>
        <w:tc>
          <w:tcPr>
            <w:tcW w:w="1473" w:type="dxa"/>
            <w:gridSpan w:val="3"/>
            <w:shd w:val="clear" w:color="auto" w:fill="auto"/>
            <w:vAlign w:val="center"/>
          </w:tcPr>
          <w:p w14:paraId="45B969AF" w14:textId="77777777" w:rsidR="00D21F25" w:rsidRPr="00A51407" w:rsidRDefault="00D21F25" w:rsidP="00D21F25">
            <w:pPr>
              <w:tabs>
                <w:tab w:val="left" w:pos="750"/>
              </w:tabs>
              <w:spacing w:line="240" w:lineRule="auto"/>
              <w:jc w:val="center"/>
              <w:rPr>
                <w:rFonts w:cs="Times New Roman"/>
                <w:sz w:val="22"/>
              </w:rPr>
            </w:pPr>
          </w:p>
        </w:tc>
        <w:tc>
          <w:tcPr>
            <w:tcW w:w="1474" w:type="dxa"/>
            <w:gridSpan w:val="3"/>
            <w:shd w:val="clear" w:color="auto" w:fill="auto"/>
            <w:vAlign w:val="center"/>
          </w:tcPr>
          <w:p w14:paraId="751844B3" w14:textId="77777777" w:rsidR="00D21F25" w:rsidRPr="00A51407" w:rsidRDefault="00D21F25" w:rsidP="00D21F25">
            <w:pPr>
              <w:spacing w:line="240" w:lineRule="auto"/>
              <w:jc w:val="center"/>
              <w:rPr>
                <w:rFonts w:cs="Times New Roman"/>
                <w:sz w:val="22"/>
              </w:rPr>
            </w:pPr>
          </w:p>
        </w:tc>
      </w:tr>
      <w:tr w:rsidR="00D21F25" w:rsidRPr="00A51407" w14:paraId="13A814FB" w14:textId="77777777" w:rsidTr="00F601B1">
        <w:tc>
          <w:tcPr>
            <w:tcW w:w="1701" w:type="dxa"/>
            <w:shd w:val="clear" w:color="auto" w:fill="FFFFFF" w:themeFill="background1"/>
            <w:vAlign w:val="center"/>
          </w:tcPr>
          <w:p w14:paraId="75B0F051" w14:textId="77777777" w:rsidR="00D21F25" w:rsidRPr="00A51407" w:rsidRDefault="00D21F25" w:rsidP="00D21F25">
            <w:pPr>
              <w:spacing w:line="240" w:lineRule="auto"/>
              <w:jc w:val="center"/>
              <w:rPr>
                <w:rFonts w:cs="Times New Roman"/>
                <w:sz w:val="22"/>
              </w:rPr>
            </w:pPr>
            <w:r w:rsidRPr="00A51407">
              <w:rPr>
                <w:rFonts w:cs="Times New Roman"/>
                <w:sz w:val="22"/>
              </w:rPr>
              <w:t>4</w:t>
            </w:r>
          </w:p>
        </w:tc>
        <w:tc>
          <w:tcPr>
            <w:tcW w:w="1473" w:type="dxa"/>
            <w:gridSpan w:val="2"/>
            <w:shd w:val="clear" w:color="auto" w:fill="auto"/>
            <w:vAlign w:val="center"/>
          </w:tcPr>
          <w:p w14:paraId="200046AB"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32 (6.36%)</w:t>
            </w:r>
          </w:p>
        </w:tc>
        <w:tc>
          <w:tcPr>
            <w:tcW w:w="1473" w:type="dxa"/>
            <w:gridSpan w:val="3"/>
            <w:shd w:val="clear" w:color="auto" w:fill="auto"/>
            <w:vAlign w:val="center"/>
          </w:tcPr>
          <w:p w14:paraId="45A3CFAF"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372 (73.96%)</w:t>
            </w:r>
          </w:p>
        </w:tc>
        <w:tc>
          <w:tcPr>
            <w:tcW w:w="1473" w:type="dxa"/>
            <w:gridSpan w:val="3"/>
            <w:shd w:val="clear" w:color="auto" w:fill="auto"/>
            <w:vAlign w:val="center"/>
          </w:tcPr>
          <w:p w14:paraId="386343F1"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28 (5.57%)</w:t>
            </w:r>
          </w:p>
        </w:tc>
        <w:tc>
          <w:tcPr>
            <w:tcW w:w="1473" w:type="dxa"/>
            <w:gridSpan w:val="3"/>
            <w:shd w:val="clear" w:color="auto" w:fill="auto"/>
            <w:vAlign w:val="center"/>
          </w:tcPr>
          <w:p w14:paraId="53324672"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71 (14.12%)</w:t>
            </w:r>
          </w:p>
        </w:tc>
        <w:tc>
          <w:tcPr>
            <w:tcW w:w="1474" w:type="dxa"/>
            <w:gridSpan w:val="3"/>
            <w:shd w:val="clear" w:color="auto" w:fill="auto"/>
            <w:vAlign w:val="center"/>
          </w:tcPr>
          <w:p w14:paraId="4AC571B5" w14:textId="77777777" w:rsidR="00D21F25" w:rsidRPr="00A51407" w:rsidRDefault="00D21F25" w:rsidP="00D21F25">
            <w:pPr>
              <w:spacing w:line="240" w:lineRule="auto"/>
              <w:jc w:val="center"/>
              <w:rPr>
                <w:rFonts w:cs="Times New Roman"/>
                <w:sz w:val="22"/>
              </w:rPr>
            </w:pPr>
          </w:p>
        </w:tc>
      </w:tr>
      <w:tr w:rsidR="00D21F25" w:rsidRPr="00A51407" w14:paraId="4083511C" w14:textId="77777777" w:rsidTr="00F601B1">
        <w:tc>
          <w:tcPr>
            <w:tcW w:w="1701" w:type="dxa"/>
            <w:tcBorders>
              <w:bottom w:val="single" w:sz="4" w:space="0" w:color="auto"/>
            </w:tcBorders>
            <w:shd w:val="clear" w:color="auto" w:fill="FFFFFF" w:themeFill="background1"/>
            <w:vAlign w:val="center"/>
          </w:tcPr>
          <w:p w14:paraId="3239AE10" w14:textId="77777777" w:rsidR="00D21F25" w:rsidRPr="00A51407" w:rsidRDefault="00D21F25" w:rsidP="00D21F25">
            <w:pPr>
              <w:spacing w:line="240" w:lineRule="auto"/>
              <w:jc w:val="center"/>
              <w:rPr>
                <w:rFonts w:cs="Times New Roman"/>
                <w:sz w:val="22"/>
              </w:rPr>
            </w:pPr>
            <w:r w:rsidRPr="00A51407">
              <w:rPr>
                <w:rFonts w:cs="Times New Roman"/>
                <w:sz w:val="22"/>
              </w:rPr>
              <w:t>5</w:t>
            </w:r>
          </w:p>
        </w:tc>
        <w:tc>
          <w:tcPr>
            <w:tcW w:w="1473" w:type="dxa"/>
            <w:gridSpan w:val="2"/>
            <w:tcBorders>
              <w:bottom w:val="single" w:sz="4" w:space="0" w:color="auto"/>
            </w:tcBorders>
            <w:shd w:val="clear" w:color="auto" w:fill="auto"/>
            <w:vAlign w:val="center"/>
          </w:tcPr>
          <w:p w14:paraId="69D75D39"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353 (70.18%)</w:t>
            </w:r>
          </w:p>
        </w:tc>
        <w:tc>
          <w:tcPr>
            <w:tcW w:w="1473" w:type="dxa"/>
            <w:gridSpan w:val="3"/>
            <w:tcBorders>
              <w:bottom w:val="single" w:sz="4" w:space="0" w:color="auto"/>
            </w:tcBorders>
            <w:shd w:val="clear" w:color="auto" w:fill="auto"/>
            <w:vAlign w:val="center"/>
          </w:tcPr>
          <w:p w14:paraId="06204381"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33 (6.56%)</w:t>
            </w:r>
          </w:p>
        </w:tc>
        <w:tc>
          <w:tcPr>
            <w:tcW w:w="1473" w:type="dxa"/>
            <w:gridSpan w:val="3"/>
            <w:tcBorders>
              <w:bottom w:val="single" w:sz="4" w:space="0" w:color="auto"/>
            </w:tcBorders>
            <w:shd w:val="clear" w:color="auto" w:fill="auto"/>
            <w:vAlign w:val="center"/>
          </w:tcPr>
          <w:p w14:paraId="1ECA5FA4"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71 (14.12%)</w:t>
            </w:r>
          </w:p>
        </w:tc>
        <w:tc>
          <w:tcPr>
            <w:tcW w:w="1473" w:type="dxa"/>
            <w:gridSpan w:val="3"/>
            <w:tcBorders>
              <w:bottom w:val="single" w:sz="4" w:space="0" w:color="auto"/>
            </w:tcBorders>
            <w:shd w:val="clear" w:color="auto" w:fill="auto"/>
            <w:vAlign w:val="center"/>
          </w:tcPr>
          <w:p w14:paraId="54C3DDC2" w14:textId="77777777" w:rsidR="00D21F25" w:rsidRPr="00A51407" w:rsidRDefault="00D21F25" w:rsidP="00D21F25">
            <w:pPr>
              <w:autoSpaceDE w:val="0"/>
              <w:autoSpaceDN w:val="0"/>
              <w:adjustRightInd w:val="0"/>
              <w:spacing w:line="240" w:lineRule="auto"/>
              <w:jc w:val="center"/>
              <w:rPr>
                <w:rFonts w:cs="Times New Roman"/>
                <w:color w:val="231F20"/>
                <w:sz w:val="22"/>
              </w:rPr>
            </w:pPr>
            <w:r w:rsidRPr="00A51407">
              <w:rPr>
                <w:rFonts w:cs="Times New Roman"/>
                <w:color w:val="231F20"/>
                <w:sz w:val="22"/>
              </w:rPr>
              <w:t>28 (5.57%)</w:t>
            </w:r>
          </w:p>
        </w:tc>
        <w:tc>
          <w:tcPr>
            <w:tcW w:w="1474" w:type="dxa"/>
            <w:gridSpan w:val="3"/>
            <w:tcBorders>
              <w:bottom w:val="single" w:sz="4" w:space="0" w:color="auto"/>
            </w:tcBorders>
            <w:shd w:val="clear" w:color="auto" w:fill="auto"/>
            <w:vAlign w:val="center"/>
          </w:tcPr>
          <w:p w14:paraId="791F4ABE" w14:textId="77777777" w:rsidR="00D21F25" w:rsidRPr="00A51407" w:rsidRDefault="00D21F25" w:rsidP="00D21F25">
            <w:pPr>
              <w:spacing w:line="240" w:lineRule="auto"/>
              <w:jc w:val="center"/>
              <w:rPr>
                <w:rFonts w:cs="Times New Roman"/>
                <w:sz w:val="22"/>
              </w:rPr>
            </w:pPr>
            <w:r w:rsidRPr="00A51407">
              <w:rPr>
                <w:rFonts w:cs="Times New Roman"/>
                <w:color w:val="231F20"/>
                <w:sz w:val="22"/>
              </w:rPr>
              <w:t>18 (3.58%)</w:t>
            </w:r>
          </w:p>
        </w:tc>
      </w:tr>
    </w:tbl>
    <w:p w14:paraId="08CB8334" w14:textId="77777777" w:rsidR="00D21F25" w:rsidRPr="00A51407" w:rsidRDefault="00D21F25" w:rsidP="00D21F25">
      <w:pPr>
        <w:spacing w:line="259" w:lineRule="auto"/>
      </w:pPr>
    </w:p>
    <w:p w14:paraId="0275282D" w14:textId="77777777" w:rsidR="00D21F25" w:rsidRPr="00A51407" w:rsidRDefault="00D21F25" w:rsidP="00D21F25">
      <w:pPr>
        <w:spacing w:line="259" w:lineRule="auto"/>
      </w:pPr>
      <w:r w:rsidRPr="00A51407">
        <w:br w:type="page"/>
      </w:r>
    </w:p>
    <w:p w14:paraId="6393085C" w14:textId="77777777" w:rsidR="00D21F25" w:rsidRPr="00A51407" w:rsidRDefault="00D21F25" w:rsidP="00D21F25">
      <w:pPr>
        <w:spacing w:line="259" w:lineRule="auto"/>
        <w:rPr>
          <w:rFonts w:eastAsiaTheme="majorEastAsia" w:cs="Times New Roman"/>
          <w:b/>
          <w:i/>
          <w:sz w:val="22"/>
          <w:szCs w:val="24"/>
        </w:rPr>
      </w:pPr>
      <w:r w:rsidRPr="00A51407">
        <w:rPr>
          <w:rFonts w:cs="Times New Roman"/>
          <w:b/>
          <w:i/>
          <w:sz w:val="22"/>
          <w:szCs w:val="24"/>
        </w:rPr>
        <w:lastRenderedPageBreak/>
        <w:t xml:space="preserve">Table 5. Mean exposure to violence scores </w:t>
      </w:r>
      <w:r w:rsidRPr="00A51407">
        <w:rPr>
          <w:rFonts w:eastAsiaTheme="majorEastAsia" w:cs="Times New Roman"/>
          <w:b/>
          <w:i/>
          <w:sz w:val="22"/>
          <w:szCs w:val="24"/>
        </w:rPr>
        <w:t>by profile member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134"/>
        <w:gridCol w:w="1056"/>
        <w:gridCol w:w="198"/>
        <w:gridCol w:w="1254"/>
        <w:gridCol w:w="41"/>
        <w:gridCol w:w="1214"/>
      </w:tblGrid>
      <w:tr w:rsidR="00D21F25" w:rsidRPr="00A51407" w14:paraId="3E0A5AFB" w14:textId="77777777" w:rsidTr="00F601B1">
        <w:trPr>
          <w:trHeight w:val="285"/>
        </w:trPr>
        <w:tc>
          <w:tcPr>
            <w:tcW w:w="3969" w:type="dxa"/>
            <w:vMerge w:val="restart"/>
            <w:tcBorders>
              <w:top w:val="single" w:sz="4" w:space="0" w:color="auto"/>
            </w:tcBorders>
            <w:vAlign w:val="center"/>
          </w:tcPr>
          <w:p w14:paraId="1AB48C3D" w14:textId="77777777" w:rsidR="00D21F25" w:rsidRPr="00A51407" w:rsidRDefault="00D21F25" w:rsidP="00D21F25">
            <w:pPr>
              <w:spacing w:line="240" w:lineRule="auto"/>
              <w:jc w:val="center"/>
              <w:rPr>
                <w:rFonts w:cs="Times New Roman"/>
                <w:b/>
                <w:szCs w:val="24"/>
              </w:rPr>
            </w:pPr>
            <w:r w:rsidRPr="00A51407">
              <w:rPr>
                <w:rFonts w:cs="Times New Roman"/>
                <w:b/>
                <w:szCs w:val="24"/>
              </w:rPr>
              <w:t>Exposure to Violence – Risk Indicators</w:t>
            </w:r>
          </w:p>
        </w:tc>
        <w:tc>
          <w:tcPr>
            <w:tcW w:w="1134" w:type="dxa"/>
            <w:vMerge w:val="restart"/>
            <w:tcBorders>
              <w:top w:val="single" w:sz="4" w:space="0" w:color="auto"/>
            </w:tcBorders>
            <w:vAlign w:val="center"/>
          </w:tcPr>
          <w:p w14:paraId="1B74D056" w14:textId="77777777" w:rsidR="00D21F25" w:rsidRPr="00A51407" w:rsidRDefault="00D21F25" w:rsidP="00D21F25">
            <w:pPr>
              <w:spacing w:line="240" w:lineRule="auto"/>
              <w:jc w:val="center"/>
              <w:rPr>
                <w:rFonts w:cs="Times New Roman"/>
                <w:b/>
                <w:szCs w:val="24"/>
              </w:rPr>
            </w:pPr>
            <w:r w:rsidRPr="00A51407">
              <w:rPr>
                <w:rFonts w:cs="Times New Roman"/>
                <w:b/>
                <w:szCs w:val="24"/>
              </w:rPr>
              <w:t>Total sample: mean (SE)</w:t>
            </w:r>
          </w:p>
        </w:tc>
        <w:tc>
          <w:tcPr>
            <w:tcW w:w="3763" w:type="dxa"/>
            <w:gridSpan w:val="5"/>
            <w:tcBorders>
              <w:top w:val="single" w:sz="4" w:space="0" w:color="auto"/>
            </w:tcBorders>
            <w:vAlign w:val="center"/>
          </w:tcPr>
          <w:p w14:paraId="6B69345A" w14:textId="77777777" w:rsidR="00D21F25" w:rsidRPr="00A51407" w:rsidRDefault="00D21F25" w:rsidP="00D21F25">
            <w:pPr>
              <w:spacing w:line="240" w:lineRule="auto"/>
              <w:jc w:val="center"/>
              <w:rPr>
                <w:rFonts w:cs="Times New Roman"/>
                <w:b/>
                <w:szCs w:val="24"/>
              </w:rPr>
            </w:pPr>
            <w:r w:rsidRPr="00A51407">
              <w:rPr>
                <w:rFonts w:cs="Times New Roman"/>
                <w:b/>
                <w:szCs w:val="24"/>
              </w:rPr>
              <w:t>LPA: profile comparison: mean (SE)</w:t>
            </w:r>
          </w:p>
        </w:tc>
      </w:tr>
      <w:tr w:rsidR="00D21F25" w:rsidRPr="00A51407" w14:paraId="7DABA3D7" w14:textId="77777777" w:rsidTr="00F601B1">
        <w:trPr>
          <w:trHeight w:val="284"/>
        </w:trPr>
        <w:tc>
          <w:tcPr>
            <w:tcW w:w="3969" w:type="dxa"/>
            <w:vMerge/>
            <w:tcBorders>
              <w:bottom w:val="single" w:sz="4" w:space="0" w:color="auto"/>
            </w:tcBorders>
            <w:vAlign w:val="center"/>
          </w:tcPr>
          <w:p w14:paraId="2E511372" w14:textId="77777777" w:rsidR="00D21F25" w:rsidRPr="00A51407" w:rsidRDefault="00D21F25" w:rsidP="00D21F25">
            <w:pPr>
              <w:spacing w:line="240" w:lineRule="auto"/>
              <w:jc w:val="center"/>
              <w:rPr>
                <w:rFonts w:cs="Times New Roman"/>
                <w:b/>
                <w:szCs w:val="24"/>
              </w:rPr>
            </w:pPr>
          </w:p>
        </w:tc>
        <w:tc>
          <w:tcPr>
            <w:tcW w:w="1134" w:type="dxa"/>
            <w:vMerge/>
            <w:tcBorders>
              <w:bottom w:val="single" w:sz="4" w:space="0" w:color="auto"/>
            </w:tcBorders>
            <w:vAlign w:val="center"/>
          </w:tcPr>
          <w:p w14:paraId="7763C218" w14:textId="77777777" w:rsidR="00D21F25" w:rsidRPr="00A51407" w:rsidRDefault="00D21F25" w:rsidP="00D21F25">
            <w:pPr>
              <w:spacing w:line="240" w:lineRule="auto"/>
              <w:jc w:val="center"/>
              <w:rPr>
                <w:rFonts w:cs="Times New Roman"/>
                <w:b/>
                <w:szCs w:val="24"/>
              </w:rPr>
            </w:pPr>
          </w:p>
        </w:tc>
        <w:tc>
          <w:tcPr>
            <w:tcW w:w="1254" w:type="dxa"/>
            <w:gridSpan w:val="2"/>
            <w:tcBorders>
              <w:top w:val="single" w:sz="4" w:space="0" w:color="auto"/>
              <w:bottom w:val="single" w:sz="4" w:space="0" w:color="auto"/>
            </w:tcBorders>
            <w:vAlign w:val="center"/>
          </w:tcPr>
          <w:p w14:paraId="491A1013" w14:textId="77777777" w:rsidR="00D21F25" w:rsidRPr="00A51407" w:rsidRDefault="00D21F25" w:rsidP="00D21F25">
            <w:pPr>
              <w:spacing w:line="240" w:lineRule="auto"/>
              <w:jc w:val="center"/>
              <w:rPr>
                <w:rFonts w:cs="Times New Roman"/>
                <w:b/>
                <w:szCs w:val="24"/>
              </w:rPr>
            </w:pPr>
            <w:r w:rsidRPr="00A51407">
              <w:rPr>
                <w:rFonts w:cs="Times New Roman"/>
                <w:b/>
                <w:szCs w:val="24"/>
              </w:rPr>
              <w:t>Profile 1</w:t>
            </w:r>
          </w:p>
          <w:p w14:paraId="07E77E66" w14:textId="77777777" w:rsidR="00D21F25" w:rsidRPr="00A51407" w:rsidRDefault="00D21F25" w:rsidP="00D21F25">
            <w:pPr>
              <w:spacing w:line="240" w:lineRule="auto"/>
              <w:jc w:val="center"/>
              <w:rPr>
                <w:rFonts w:cs="Times New Roman"/>
                <w:b/>
                <w:szCs w:val="24"/>
              </w:rPr>
            </w:pPr>
            <w:r w:rsidRPr="00A51407">
              <w:rPr>
                <w:rFonts w:cs="Times New Roman"/>
                <w:b/>
                <w:szCs w:val="24"/>
              </w:rPr>
              <w:t xml:space="preserve">More frequent </w:t>
            </w:r>
            <w:r w:rsidRPr="00A51407">
              <w:rPr>
                <w:rFonts w:cs="Times New Roman"/>
                <w:b/>
                <w:i/>
                <w:szCs w:val="24"/>
              </w:rPr>
              <w:t>‘poly-violence’</w:t>
            </w:r>
          </w:p>
          <w:p w14:paraId="56E8CC32" w14:textId="77777777" w:rsidR="00D21F25" w:rsidRPr="00A51407" w:rsidRDefault="00D21F25" w:rsidP="00D21F25">
            <w:pPr>
              <w:spacing w:line="240" w:lineRule="auto"/>
              <w:jc w:val="center"/>
              <w:rPr>
                <w:rFonts w:cs="Times New Roman"/>
                <w:b/>
                <w:szCs w:val="24"/>
              </w:rPr>
            </w:pPr>
            <w:r w:rsidRPr="00A51407">
              <w:rPr>
                <w:rFonts w:cs="Times New Roman"/>
                <w:b/>
                <w:szCs w:val="24"/>
              </w:rPr>
              <w:t>n=60</w:t>
            </w:r>
          </w:p>
        </w:tc>
        <w:tc>
          <w:tcPr>
            <w:tcW w:w="1254" w:type="dxa"/>
            <w:tcBorders>
              <w:top w:val="single" w:sz="4" w:space="0" w:color="auto"/>
              <w:bottom w:val="single" w:sz="4" w:space="0" w:color="auto"/>
            </w:tcBorders>
            <w:vAlign w:val="center"/>
          </w:tcPr>
          <w:p w14:paraId="3BEE7C65" w14:textId="77777777" w:rsidR="00D21F25" w:rsidRPr="00A51407" w:rsidRDefault="00D21F25" w:rsidP="00D21F25">
            <w:pPr>
              <w:spacing w:line="240" w:lineRule="auto"/>
              <w:jc w:val="center"/>
              <w:rPr>
                <w:rFonts w:cs="Times New Roman"/>
                <w:b/>
                <w:szCs w:val="24"/>
              </w:rPr>
            </w:pPr>
            <w:r w:rsidRPr="00A51407">
              <w:rPr>
                <w:rFonts w:cs="Times New Roman"/>
                <w:b/>
                <w:szCs w:val="24"/>
              </w:rPr>
              <w:t>Profile 2</w:t>
            </w:r>
          </w:p>
          <w:p w14:paraId="47270D8D" w14:textId="77777777" w:rsidR="00D21F25" w:rsidRPr="00A51407" w:rsidRDefault="00D21F25" w:rsidP="00D21F25">
            <w:pPr>
              <w:spacing w:line="240" w:lineRule="auto"/>
              <w:jc w:val="center"/>
              <w:rPr>
                <w:rFonts w:cs="Times New Roman"/>
                <w:b/>
                <w:szCs w:val="24"/>
              </w:rPr>
            </w:pPr>
            <w:r w:rsidRPr="00A51407">
              <w:rPr>
                <w:rFonts w:cs="Times New Roman"/>
                <w:b/>
                <w:szCs w:val="24"/>
              </w:rPr>
              <w:t xml:space="preserve">Less frequent </w:t>
            </w:r>
            <w:r w:rsidRPr="00A51407">
              <w:rPr>
                <w:rFonts w:cs="Times New Roman"/>
                <w:b/>
                <w:i/>
                <w:szCs w:val="24"/>
              </w:rPr>
              <w:t>‘poly-violence’</w:t>
            </w:r>
          </w:p>
          <w:p w14:paraId="403FB26A" w14:textId="77777777" w:rsidR="00D21F25" w:rsidRPr="00A51407" w:rsidRDefault="00D21F25" w:rsidP="00D21F25">
            <w:pPr>
              <w:spacing w:line="240" w:lineRule="auto"/>
              <w:jc w:val="center"/>
              <w:rPr>
                <w:rFonts w:cs="Times New Roman"/>
                <w:b/>
                <w:szCs w:val="24"/>
              </w:rPr>
            </w:pPr>
            <w:r w:rsidRPr="00A51407">
              <w:rPr>
                <w:rFonts w:cs="Times New Roman"/>
                <w:b/>
                <w:szCs w:val="24"/>
              </w:rPr>
              <w:t>n=443</w:t>
            </w:r>
          </w:p>
        </w:tc>
        <w:tc>
          <w:tcPr>
            <w:tcW w:w="1255" w:type="dxa"/>
            <w:gridSpan w:val="2"/>
            <w:tcBorders>
              <w:top w:val="single" w:sz="4" w:space="0" w:color="auto"/>
              <w:bottom w:val="single" w:sz="4" w:space="0" w:color="auto"/>
            </w:tcBorders>
            <w:vAlign w:val="center"/>
          </w:tcPr>
          <w:p w14:paraId="66AC5E54" w14:textId="77777777" w:rsidR="00D21F25" w:rsidRPr="00A51407" w:rsidRDefault="00D21F25" w:rsidP="00D21F25">
            <w:pPr>
              <w:spacing w:line="240" w:lineRule="auto"/>
              <w:jc w:val="center"/>
              <w:rPr>
                <w:rFonts w:cs="Times New Roman"/>
                <w:b/>
                <w:szCs w:val="24"/>
              </w:rPr>
            </w:pPr>
            <w:r w:rsidRPr="00A51407">
              <w:rPr>
                <w:rFonts w:cs="Times New Roman"/>
                <w:b/>
                <w:szCs w:val="24"/>
              </w:rPr>
              <w:t>p-value (Wald Test)</w:t>
            </w:r>
          </w:p>
        </w:tc>
      </w:tr>
      <w:tr w:rsidR="00D21F25" w:rsidRPr="00A51407" w14:paraId="14DE71AD" w14:textId="77777777" w:rsidTr="00F601B1">
        <w:trPr>
          <w:trHeight w:val="846"/>
        </w:trPr>
        <w:tc>
          <w:tcPr>
            <w:tcW w:w="3969" w:type="dxa"/>
          </w:tcPr>
          <w:p w14:paraId="3CB95B74" w14:textId="77777777" w:rsidR="00D21F25" w:rsidRPr="00A51407" w:rsidRDefault="00D21F25" w:rsidP="00D21F25">
            <w:pPr>
              <w:spacing w:line="240" w:lineRule="auto"/>
              <w:ind w:left="318"/>
              <w:rPr>
                <w:rFonts w:cs="Times New Roman"/>
                <w:szCs w:val="24"/>
              </w:rPr>
            </w:pPr>
            <w:r w:rsidRPr="00A51407">
              <w:rPr>
                <w:rFonts w:cs="Times New Roman"/>
                <w:szCs w:val="24"/>
              </w:rPr>
              <w:t>Domestic violence between household members</w:t>
            </w:r>
          </w:p>
        </w:tc>
        <w:tc>
          <w:tcPr>
            <w:tcW w:w="1134" w:type="dxa"/>
            <w:vAlign w:val="center"/>
          </w:tcPr>
          <w:p w14:paraId="2DF63DCB" w14:textId="77777777" w:rsidR="00D21F25" w:rsidRPr="00A51407" w:rsidRDefault="00D21F25" w:rsidP="00D21F25">
            <w:pPr>
              <w:tabs>
                <w:tab w:val="left" w:pos="1320"/>
              </w:tabs>
              <w:spacing w:line="240" w:lineRule="auto"/>
              <w:jc w:val="center"/>
              <w:rPr>
                <w:rFonts w:cs="Times New Roman"/>
                <w:szCs w:val="24"/>
              </w:rPr>
            </w:pPr>
            <w:r w:rsidRPr="00A51407">
              <w:rPr>
                <w:rFonts w:cs="Times New Roman"/>
                <w:szCs w:val="24"/>
              </w:rPr>
              <w:t>2.44 (0.16)</w:t>
            </w:r>
          </w:p>
        </w:tc>
        <w:tc>
          <w:tcPr>
            <w:tcW w:w="1254" w:type="dxa"/>
            <w:gridSpan w:val="2"/>
            <w:vAlign w:val="center"/>
          </w:tcPr>
          <w:p w14:paraId="5AAD679E" w14:textId="77777777" w:rsidR="00D21F25" w:rsidRPr="00A51407" w:rsidRDefault="00D21F25" w:rsidP="00D21F25">
            <w:pPr>
              <w:tabs>
                <w:tab w:val="left" w:pos="1320"/>
              </w:tabs>
              <w:spacing w:line="240" w:lineRule="auto"/>
              <w:jc w:val="center"/>
              <w:rPr>
                <w:rFonts w:cs="Times New Roman"/>
                <w:szCs w:val="24"/>
              </w:rPr>
            </w:pPr>
            <w:r w:rsidRPr="00A51407">
              <w:rPr>
                <w:rFonts w:cs="Times New Roman"/>
                <w:szCs w:val="24"/>
              </w:rPr>
              <w:t>8.4 (1.13)</w:t>
            </w:r>
          </w:p>
        </w:tc>
        <w:tc>
          <w:tcPr>
            <w:tcW w:w="1254" w:type="dxa"/>
            <w:vAlign w:val="center"/>
          </w:tcPr>
          <w:p w14:paraId="496CEE31" w14:textId="77777777" w:rsidR="00D21F25" w:rsidRPr="00A51407" w:rsidRDefault="00D21F25" w:rsidP="00D21F25">
            <w:pPr>
              <w:spacing w:line="240" w:lineRule="auto"/>
              <w:jc w:val="center"/>
              <w:rPr>
                <w:rFonts w:cs="Times New Roman"/>
                <w:szCs w:val="24"/>
              </w:rPr>
            </w:pPr>
            <w:r w:rsidRPr="00A51407">
              <w:rPr>
                <w:rFonts w:cs="Times New Roman"/>
                <w:szCs w:val="24"/>
              </w:rPr>
              <w:t>1.63 (0.21)</w:t>
            </w:r>
          </w:p>
        </w:tc>
        <w:tc>
          <w:tcPr>
            <w:tcW w:w="1255" w:type="dxa"/>
            <w:gridSpan w:val="2"/>
            <w:vAlign w:val="center"/>
          </w:tcPr>
          <w:p w14:paraId="72FAA6D0" w14:textId="77777777" w:rsidR="00D21F25" w:rsidRPr="00A51407" w:rsidRDefault="00D21F25" w:rsidP="00D21F25">
            <w:pPr>
              <w:spacing w:line="240" w:lineRule="auto"/>
              <w:jc w:val="center"/>
              <w:rPr>
                <w:rFonts w:cs="Times New Roman"/>
                <w:szCs w:val="24"/>
              </w:rPr>
            </w:pPr>
            <w:r w:rsidRPr="00A51407">
              <w:rPr>
                <w:rFonts w:cs="Times New Roman"/>
                <w:szCs w:val="24"/>
              </w:rPr>
              <w:t>&lt;0.001</w:t>
            </w:r>
          </w:p>
        </w:tc>
      </w:tr>
      <w:tr w:rsidR="00D21F25" w:rsidRPr="00A51407" w14:paraId="46F55E9C" w14:textId="77777777" w:rsidTr="00F601B1">
        <w:trPr>
          <w:trHeight w:val="846"/>
        </w:trPr>
        <w:tc>
          <w:tcPr>
            <w:tcW w:w="3969" w:type="dxa"/>
          </w:tcPr>
          <w:p w14:paraId="34BBB3EB" w14:textId="77777777" w:rsidR="00D21F25" w:rsidRPr="00A51407" w:rsidRDefault="00D21F25" w:rsidP="00D21F25">
            <w:pPr>
              <w:spacing w:line="240" w:lineRule="auto"/>
              <w:ind w:firstLine="318"/>
              <w:rPr>
                <w:rFonts w:cs="Times New Roman"/>
                <w:szCs w:val="24"/>
              </w:rPr>
            </w:pPr>
            <w:r w:rsidRPr="00A51407">
              <w:rPr>
                <w:rFonts w:cs="Times New Roman"/>
                <w:szCs w:val="24"/>
              </w:rPr>
              <w:t>Adolescent physical abuse by caregivers</w:t>
            </w:r>
          </w:p>
        </w:tc>
        <w:tc>
          <w:tcPr>
            <w:tcW w:w="1134" w:type="dxa"/>
            <w:vAlign w:val="center"/>
          </w:tcPr>
          <w:p w14:paraId="1FF20F72" w14:textId="77777777" w:rsidR="00D21F25" w:rsidRPr="00A51407" w:rsidRDefault="00D21F25" w:rsidP="00D21F25">
            <w:pPr>
              <w:spacing w:line="240" w:lineRule="auto"/>
              <w:jc w:val="center"/>
              <w:rPr>
                <w:rFonts w:cs="Times New Roman"/>
                <w:szCs w:val="24"/>
              </w:rPr>
            </w:pPr>
            <w:r w:rsidRPr="00A51407">
              <w:rPr>
                <w:rFonts w:cs="Times New Roman"/>
                <w:szCs w:val="24"/>
              </w:rPr>
              <w:t>4.86 (0.28)</w:t>
            </w:r>
          </w:p>
        </w:tc>
        <w:tc>
          <w:tcPr>
            <w:tcW w:w="1254" w:type="dxa"/>
            <w:gridSpan w:val="2"/>
            <w:vAlign w:val="center"/>
          </w:tcPr>
          <w:p w14:paraId="2447506C" w14:textId="77777777" w:rsidR="00D21F25" w:rsidRPr="00A51407" w:rsidRDefault="00D21F25" w:rsidP="00D21F25">
            <w:pPr>
              <w:spacing w:line="240" w:lineRule="auto"/>
              <w:jc w:val="center"/>
              <w:rPr>
                <w:rFonts w:cs="Times New Roman"/>
                <w:szCs w:val="24"/>
              </w:rPr>
            </w:pPr>
            <w:r w:rsidRPr="00A51407">
              <w:rPr>
                <w:rFonts w:cs="Times New Roman"/>
                <w:szCs w:val="24"/>
              </w:rPr>
              <w:t>16.77 (2.65)</w:t>
            </w:r>
          </w:p>
        </w:tc>
        <w:tc>
          <w:tcPr>
            <w:tcW w:w="1254" w:type="dxa"/>
            <w:vAlign w:val="center"/>
          </w:tcPr>
          <w:p w14:paraId="5EE50810" w14:textId="77777777" w:rsidR="00D21F25" w:rsidRPr="00A51407" w:rsidRDefault="00D21F25" w:rsidP="00D21F25">
            <w:pPr>
              <w:spacing w:line="240" w:lineRule="auto"/>
              <w:jc w:val="center"/>
              <w:rPr>
                <w:rFonts w:cs="Times New Roman"/>
                <w:szCs w:val="24"/>
              </w:rPr>
            </w:pPr>
            <w:r w:rsidRPr="00A51407">
              <w:rPr>
                <w:rFonts w:cs="Times New Roman"/>
                <w:szCs w:val="24"/>
              </w:rPr>
              <w:t>6.01 (0.35)</w:t>
            </w:r>
          </w:p>
        </w:tc>
        <w:tc>
          <w:tcPr>
            <w:tcW w:w="1255" w:type="dxa"/>
            <w:gridSpan w:val="2"/>
            <w:vAlign w:val="center"/>
          </w:tcPr>
          <w:p w14:paraId="13733CEF" w14:textId="77777777" w:rsidR="00D21F25" w:rsidRPr="00A51407" w:rsidRDefault="00D21F25" w:rsidP="00D21F25">
            <w:pPr>
              <w:spacing w:line="240" w:lineRule="auto"/>
              <w:jc w:val="center"/>
              <w:rPr>
                <w:rFonts w:cs="Times New Roman"/>
                <w:szCs w:val="24"/>
              </w:rPr>
            </w:pPr>
            <w:r w:rsidRPr="00A51407">
              <w:rPr>
                <w:rFonts w:cs="Times New Roman"/>
                <w:szCs w:val="24"/>
              </w:rPr>
              <w:t>&lt;0.001</w:t>
            </w:r>
          </w:p>
        </w:tc>
      </w:tr>
      <w:tr w:rsidR="00D21F25" w:rsidRPr="00A51407" w14:paraId="5382CD44" w14:textId="77777777" w:rsidTr="00F601B1">
        <w:trPr>
          <w:trHeight w:val="861"/>
        </w:trPr>
        <w:tc>
          <w:tcPr>
            <w:tcW w:w="3969" w:type="dxa"/>
          </w:tcPr>
          <w:p w14:paraId="4E3B72F1" w14:textId="77777777" w:rsidR="00D21F25" w:rsidRPr="00A51407" w:rsidRDefault="00D21F25" w:rsidP="00D21F25">
            <w:pPr>
              <w:spacing w:line="240" w:lineRule="auto"/>
              <w:ind w:left="318"/>
              <w:rPr>
                <w:rFonts w:cs="Times New Roman"/>
                <w:szCs w:val="24"/>
              </w:rPr>
            </w:pPr>
            <w:r w:rsidRPr="00A51407">
              <w:rPr>
                <w:rFonts w:cs="Times New Roman"/>
                <w:szCs w:val="24"/>
              </w:rPr>
              <w:t>Adolescent emotional abuse by caregivers</w:t>
            </w:r>
          </w:p>
        </w:tc>
        <w:tc>
          <w:tcPr>
            <w:tcW w:w="1134" w:type="dxa"/>
            <w:vAlign w:val="center"/>
          </w:tcPr>
          <w:p w14:paraId="59B57372" w14:textId="77777777" w:rsidR="00D21F25" w:rsidRPr="00A51407" w:rsidRDefault="00D21F25" w:rsidP="00D21F25">
            <w:pPr>
              <w:spacing w:line="240" w:lineRule="auto"/>
              <w:jc w:val="center"/>
              <w:rPr>
                <w:rFonts w:cs="Times New Roman"/>
                <w:szCs w:val="24"/>
              </w:rPr>
            </w:pPr>
            <w:r w:rsidRPr="00A51407">
              <w:rPr>
                <w:rFonts w:cs="Times New Roman"/>
                <w:szCs w:val="24"/>
              </w:rPr>
              <w:t>6.03 (0.36)</w:t>
            </w:r>
          </w:p>
        </w:tc>
        <w:tc>
          <w:tcPr>
            <w:tcW w:w="1254" w:type="dxa"/>
            <w:gridSpan w:val="2"/>
            <w:vAlign w:val="center"/>
          </w:tcPr>
          <w:p w14:paraId="211ACBD6" w14:textId="77777777" w:rsidR="00D21F25" w:rsidRPr="00A51407" w:rsidRDefault="00D21F25" w:rsidP="00D21F25">
            <w:pPr>
              <w:spacing w:line="240" w:lineRule="auto"/>
              <w:jc w:val="center"/>
              <w:rPr>
                <w:rFonts w:cs="Times New Roman"/>
                <w:szCs w:val="24"/>
              </w:rPr>
            </w:pPr>
            <w:r w:rsidRPr="00A51407">
              <w:rPr>
                <w:rFonts w:cs="Times New Roman"/>
                <w:szCs w:val="24"/>
              </w:rPr>
              <w:t>21.58 (2.35)</w:t>
            </w:r>
          </w:p>
        </w:tc>
        <w:tc>
          <w:tcPr>
            <w:tcW w:w="1254" w:type="dxa"/>
            <w:vAlign w:val="center"/>
          </w:tcPr>
          <w:p w14:paraId="1C0A880B" w14:textId="77777777" w:rsidR="00D21F25" w:rsidRPr="00A51407" w:rsidRDefault="00D21F25" w:rsidP="00D21F25">
            <w:pPr>
              <w:spacing w:line="240" w:lineRule="auto"/>
              <w:jc w:val="center"/>
              <w:rPr>
                <w:rFonts w:cs="Times New Roman"/>
                <w:szCs w:val="24"/>
              </w:rPr>
            </w:pPr>
            <w:r w:rsidRPr="00A51407">
              <w:rPr>
                <w:rFonts w:cs="Times New Roman"/>
                <w:szCs w:val="24"/>
              </w:rPr>
              <w:t>3.93 (0.39)</w:t>
            </w:r>
          </w:p>
        </w:tc>
        <w:tc>
          <w:tcPr>
            <w:tcW w:w="1255" w:type="dxa"/>
            <w:gridSpan w:val="2"/>
            <w:vAlign w:val="center"/>
          </w:tcPr>
          <w:p w14:paraId="5B11C36B" w14:textId="77777777" w:rsidR="00D21F25" w:rsidRPr="00A51407" w:rsidRDefault="00D21F25" w:rsidP="00D21F25">
            <w:pPr>
              <w:spacing w:line="240" w:lineRule="auto"/>
              <w:jc w:val="center"/>
              <w:rPr>
                <w:rFonts w:cs="Times New Roman"/>
                <w:szCs w:val="24"/>
              </w:rPr>
            </w:pPr>
            <w:r w:rsidRPr="00A51407">
              <w:rPr>
                <w:rFonts w:cs="Times New Roman"/>
                <w:szCs w:val="24"/>
              </w:rPr>
              <w:t>&lt;0.001</w:t>
            </w:r>
          </w:p>
        </w:tc>
      </w:tr>
      <w:tr w:rsidR="00D21F25" w:rsidRPr="00A51407" w14:paraId="78775D38" w14:textId="77777777" w:rsidTr="00F601B1">
        <w:trPr>
          <w:trHeight w:val="554"/>
        </w:trPr>
        <w:tc>
          <w:tcPr>
            <w:tcW w:w="3969" w:type="dxa"/>
          </w:tcPr>
          <w:p w14:paraId="5C098B09" w14:textId="77777777" w:rsidR="00D21F25" w:rsidRPr="00A51407" w:rsidRDefault="00D21F25" w:rsidP="00D21F25">
            <w:pPr>
              <w:spacing w:line="240" w:lineRule="auto"/>
              <w:ind w:firstLine="318"/>
              <w:rPr>
                <w:rFonts w:cs="Times New Roman"/>
                <w:szCs w:val="24"/>
              </w:rPr>
            </w:pPr>
            <w:r w:rsidRPr="00A51407">
              <w:rPr>
                <w:rFonts w:cs="Times New Roman"/>
                <w:szCs w:val="24"/>
              </w:rPr>
              <w:t>Perceived school violence</w:t>
            </w:r>
          </w:p>
        </w:tc>
        <w:tc>
          <w:tcPr>
            <w:tcW w:w="1134" w:type="dxa"/>
            <w:vAlign w:val="center"/>
          </w:tcPr>
          <w:p w14:paraId="7527B03C" w14:textId="77777777" w:rsidR="00D21F25" w:rsidRPr="00A51407" w:rsidRDefault="00D21F25" w:rsidP="00D21F25">
            <w:pPr>
              <w:spacing w:line="240" w:lineRule="auto"/>
              <w:jc w:val="center"/>
              <w:rPr>
                <w:rFonts w:cs="Times New Roman"/>
                <w:szCs w:val="24"/>
              </w:rPr>
            </w:pPr>
            <w:r w:rsidRPr="00A51407">
              <w:rPr>
                <w:rFonts w:cs="Times New Roman"/>
                <w:szCs w:val="24"/>
              </w:rPr>
              <w:t>6.19 (0.12)</w:t>
            </w:r>
          </w:p>
        </w:tc>
        <w:tc>
          <w:tcPr>
            <w:tcW w:w="1254" w:type="dxa"/>
            <w:gridSpan w:val="2"/>
            <w:vAlign w:val="center"/>
          </w:tcPr>
          <w:p w14:paraId="0EA0D115" w14:textId="77777777" w:rsidR="00D21F25" w:rsidRPr="00A51407" w:rsidRDefault="00D21F25" w:rsidP="00D21F25">
            <w:pPr>
              <w:spacing w:line="240" w:lineRule="auto"/>
              <w:jc w:val="center"/>
              <w:rPr>
                <w:rFonts w:cs="Times New Roman"/>
                <w:szCs w:val="24"/>
              </w:rPr>
            </w:pPr>
            <w:r w:rsidRPr="00A51407">
              <w:rPr>
                <w:rFonts w:cs="Times New Roman"/>
                <w:szCs w:val="24"/>
              </w:rPr>
              <w:t>9.2 (0.5)</w:t>
            </w:r>
          </w:p>
        </w:tc>
        <w:tc>
          <w:tcPr>
            <w:tcW w:w="1254" w:type="dxa"/>
            <w:vAlign w:val="center"/>
          </w:tcPr>
          <w:p w14:paraId="4A81B9AB" w14:textId="77777777" w:rsidR="00D21F25" w:rsidRPr="00A51407" w:rsidRDefault="00D21F25" w:rsidP="00D21F25">
            <w:pPr>
              <w:spacing w:line="240" w:lineRule="auto"/>
              <w:jc w:val="center"/>
              <w:rPr>
                <w:rFonts w:cs="Times New Roman"/>
                <w:szCs w:val="24"/>
              </w:rPr>
            </w:pPr>
            <w:r w:rsidRPr="00A51407">
              <w:rPr>
                <w:rFonts w:cs="Times New Roman"/>
                <w:szCs w:val="24"/>
              </w:rPr>
              <w:t>8.86 (0.13)</w:t>
            </w:r>
          </w:p>
        </w:tc>
        <w:tc>
          <w:tcPr>
            <w:tcW w:w="1255" w:type="dxa"/>
            <w:gridSpan w:val="2"/>
            <w:vAlign w:val="center"/>
          </w:tcPr>
          <w:p w14:paraId="6DBCA0F2" w14:textId="77777777" w:rsidR="00D21F25" w:rsidRPr="00A51407" w:rsidRDefault="00D21F25" w:rsidP="00D21F25">
            <w:pPr>
              <w:spacing w:line="240" w:lineRule="auto"/>
              <w:jc w:val="center"/>
              <w:rPr>
                <w:rFonts w:cs="Times New Roman"/>
                <w:szCs w:val="24"/>
              </w:rPr>
            </w:pPr>
            <w:r w:rsidRPr="00A51407">
              <w:rPr>
                <w:rFonts w:cs="Times New Roman"/>
                <w:szCs w:val="24"/>
              </w:rPr>
              <w:t>0.542</w:t>
            </w:r>
          </w:p>
        </w:tc>
      </w:tr>
      <w:tr w:rsidR="00D21F25" w:rsidRPr="00A51407" w14:paraId="6FFC3B3D" w14:textId="77777777" w:rsidTr="00F601B1">
        <w:trPr>
          <w:trHeight w:val="861"/>
        </w:trPr>
        <w:tc>
          <w:tcPr>
            <w:tcW w:w="3969" w:type="dxa"/>
          </w:tcPr>
          <w:p w14:paraId="1640308C" w14:textId="77777777" w:rsidR="00D21F25" w:rsidRPr="00A51407" w:rsidRDefault="00D21F25" w:rsidP="00D21F25">
            <w:pPr>
              <w:spacing w:line="240" w:lineRule="auto"/>
              <w:ind w:firstLine="318"/>
              <w:rPr>
                <w:rFonts w:cs="Times New Roman"/>
                <w:szCs w:val="24"/>
              </w:rPr>
            </w:pPr>
            <w:r w:rsidRPr="00A51407">
              <w:rPr>
                <w:rFonts w:cs="Times New Roman"/>
                <w:szCs w:val="24"/>
              </w:rPr>
              <w:t>Community violence – Victimization</w:t>
            </w:r>
          </w:p>
        </w:tc>
        <w:tc>
          <w:tcPr>
            <w:tcW w:w="1134" w:type="dxa"/>
            <w:vAlign w:val="center"/>
          </w:tcPr>
          <w:p w14:paraId="3793206F" w14:textId="77777777" w:rsidR="00D21F25" w:rsidRPr="00A51407" w:rsidRDefault="00D21F25" w:rsidP="00D21F25">
            <w:pPr>
              <w:spacing w:line="240" w:lineRule="auto"/>
              <w:jc w:val="center"/>
              <w:rPr>
                <w:rFonts w:cs="Times New Roman"/>
                <w:szCs w:val="24"/>
              </w:rPr>
            </w:pPr>
            <w:r w:rsidRPr="00A51407">
              <w:rPr>
                <w:rFonts w:cs="Times New Roman"/>
                <w:szCs w:val="24"/>
              </w:rPr>
              <w:t>0.72 (0.06)</w:t>
            </w:r>
          </w:p>
        </w:tc>
        <w:tc>
          <w:tcPr>
            <w:tcW w:w="1254" w:type="dxa"/>
            <w:gridSpan w:val="2"/>
            <w:vAlign w:val="center"/>
          </w:tcPr>
          <w:p w14:paraId="2250174C" w14:textId="77777777" w:rsidR="00D21F25" w:rsidRPr="00A51407" w:rsidRDefault="00D21F25" w:rsidP="00D21F25">
            <w:pPr>
              <w:spacing w:line="240" w:lineRule="auto"/>
              <w:jc w:val="center"/>
              <w:rPr>
                <w:rFonts w:cs="Times New Roman"/>
                <w:szCs w:val="24"/>
              </w:rPr>
            </w:pPr>
            <w:r w:rsidRPr="00A51407">
              <w:rPr>
                <w:rFonts w:cs="Times New Roman"/>
                <w:szCs w:val="24"/>
              </w:rPr>
              <w:t>1.19 (0.3)</w:t>
            </w:r>
          </w:p>
        </w:tc>
        <w:tc>
          <w:tcPr>
            <w:tcW w:w="1254" w:type="dxa"/>
            <w:vAlign w:val="center"/>
          </w:tcPr>
          <w:p w14:paraId="759A7155" w14:textId="77777777" w:rsidR="00D21F25" w:rsidRPr="00A51407" w:rsidRDefault="00D21F25" w:rsidP="00D21F25">
            <w:pPr>
              <w:spacing w:line="240" w:lineRule="auto"/>
              <w:jc w:val="center"/>
              <w:rPr>
                <w:rFonts w:cs="Times New Roman"/>
                <w:szCs w:val="24"/>
              </w:rPr>
            </w:pPr>
            <w:r w:rsidRPr="00A51407">
              <w:rPr>
                <w:rFonts w:cs="Times New Roman"/>
                <w:szCs w:val="24"/>
              </w:rPr>
              <w:t>0.66 (0.06)</w:t>
            </w:r>
          </w:p>
        </w:tc>
        <w:tc>
          <w:tcPr>
            <w:tcW w:w="1255" w:type="dxa"/>
            <w:gridSpan w:val="2"/>
            <w:vAlign w:val="center"/>
          </w:tcPr>
          <w:p w14:paraId="40FAC8F5" w14:textId="77777777" w:rsidR="00D21F25" w:rsidRPr="00A51407" w:rsidRDefault="00D21F25" w:rsidP="00D21F25">
            <w:pPr>
              <w:spacing w:line="240" w:lineRule="auto"/>
              <w:jc w:val="center"/>
              <w:rPr>
                <w:rFonts w:cs="Times New Roman"/>
                <w:szCs w:val="24"/>
              </w:rPr>
            </w:pPr>
            <w:r w:rsidRPr="00A51407">
              <w:rPr>
                <w:rFonts w:cs="Times New Roman"/>
                <w:szCs w:val="24"/>
              </w:rPr>
              <w:t>0.063</w:t>
            </w:r>
          </w:p>
        </w:tc>
      </w:tr>
      <w:tr w:rsidR="00D21F25" w:rsidRPr="00A51407" w14:paraId="21B8A8F8" w14:textId="77777777" w:rsidTr="00F601B1">
        <w:trPr>
          <w:trHeight w:val="554"/>
        </w:trPr>
        <w:tc>
          <w:tcPr>
            <w:tcW w:w="3969" w:type="dxa"/>
          </w:tcPr>
          <w:p w14:paraId="3A798401" w14:textId="77777777" w:rsidR="00D21F25" w:rsidRPr="00A51407" w:rsidRDefault="00D21F25" w:rsidP="00D21F25">
            <w:pPr>
              <w:spacing w:line="240" w:lineRule="auto"/>
              <w:ind w:firstLine="318"/>
              <w:rPr>
                <w:rFonts w:cs="Times New Roman"/>
                <w:szCs w:val="24"/>
              </w:rPr>
            </w:pPr>
            <w:r w:rsidRPr="00A51407">
              <w:rPr>
                <w:rFonts w:cs="Times New Roman"/>
                <w:szCs w:val="24"/>
              </w:rPr>
              <w:t>Community violence – Witnessing</w:t>
            </w:r>
          </w:p>
        </w:tc>
        <w:tc>
          <w:tcPr>
            <w:tcW w:w="1134" w:type="dxa"/>
            <w:vAlign w:val="center"/>
          </w:tcPr>
          <w:p w14:paraId="62C9E31E" w14:textId="77777777" w:rsidR="00D21F25" w:rsidRPr="00A51407" w:rsidRDefault="00D21F25" w:rsidP="00D21F25">
            <w:pPr>
              <w:spacing w:line="240" w:lineRule="auto"/>
              <w:jc w:val="center"/>
              <w:rPr>
                <w:rFonts w:cs="Times New Roman"/>
                <w:szCs w:val="24"/>
              </w:rPr>
            </w:pPr>
            <w:r w:rsidRPr="00A51407">
              <w:rPr>
                <w:rFonts w:cs="Times New Roman"/>
                <w:szCs w:val="24"/>
              </w:rPr>
              <w:t>2.73 (0.12)</w:t>
            </w:r>
          </w:p>
        </w:tc>
        <w:tc>
          <w:tcPr>
            <w:tcW w:w="1254" w:type="dxa"/>
            <w:gridSpan w:val="2"/>
            <w:vAlign w:val="center"/>
          </w:tcPr>
          <w:p w14:paraId="761ADE0C" w14:textId="77777777" w:rsidR="00D21F25" w:rsidRPr="00A51407" w:rsidRDefault="00D21F25" w:rsidP="00D21F25">
            <w:pPr>
              <w:spacing w:line="240" w:lineRule="auto"/>
              <w:jc w:val="center"/>
              <w:rPr>
                <w:rFonts w:cs="Times New Roman"/>
                <w:szCs w:val="24"/>
              </w:rPr>
            </w:pPr>
            <w:r w:rsidRPr="00A51407">
              <w:rPr>
                <w:rFonts w:cs="Times New Roman"/>
                <w:szCs w:val="24"/>
              </w:rPr>
              <w:t>4.31 (0.56)</w:t>
            </w:r>
          </w:p>
        </w:tc>
        <w:tc>
          <w:tcPr>
            <w:tcW w:w="1254" w:type="dxa"/>
            <w:vAlign w:val="center"/>
          </w:tcPr>
          <w:p w14:paraId="7FC55EA1" w14:textId="77777777" w:rsidR="00D21F25" w:rsidRPr="00A51407" w:rsidRDefault="00D21F25" w:rsidP="00D21F25">
            <w:pPr>
              <w:spacing w:line="240" w:lineRule="auto"/>
              <w:jc w:val="center"/>
              <w:rPr>
                <w:rFonts w:cs="Times New Roman"/>
                <w:szCs w:val="24"/>
              </w:rPr>
            </w:pPr>
            <w:r w:rsidRPr="00A51407">
              <w:rPr>
                <w:rFonts w:cs="Times New Roman"/>
                <w:szCs w:val="24"/>
              </w:rPr>
              <w:t>2.52 (0.14)</w:t>
            </w:r>
          </w:p>
        </w:tc>
        <w:tc>
          <w:tcPr>
            <w:tcW w:w="1255" w:type="dxa"/>
            <w:gridSpan w:val="2"/>
            <w:vAlign w:val="center"/>
          </w:tcPr>
          <w:p w14:paraId="51CC3276" w14:textId="77777777" w:rsidR="00D21F25" w:rsidRPr="00A51407" w:rsidRDefault="00D21F25" w:rsidP="00D21F25">
            <w:pPr>
              <w:spacing w:line="240" w:lineRule="auto"/>
              <w:jc w:val="center"/>
              <w:rPr>
                <w:rFonts w:cs="Times New Roman"/>
                <w:szCs w:val="24"/>
              </w:rPr>
            </w:pPr>
            <w:r w:rsidRPr="00A51407">
              <w:rPr>
                <w:rFonts w:cs="Times New Roman"/>
                <w:szCs w:val="24"/>
              </w:rPr>
              <w:t>0.001</w:t>
            </w:r>
          </w:p>
        </w:tc>
      </w:tr>
      <w:tr w:rsidR="00D21F25" w:rsidRPr="00A51407" w14:paraId="1B8EF7D8" w14:textId="77777777" w:rsidTr="00F601B1">
        <w:trPr>
          <w:trHeight w:val="277"/>
        </w:trPr>
        <w:tc>
          <w:tcPr>
            <w:tcW w:w="3969" w:type="dxa"/>
            <w:tcBorders>
              <w:bottom w:val="single" w:sz="4" w:space="0" w:color="auto"/>
            </w:tcBorders>
          </w:tcPr>
          <w:p w14:paraId="4436EC3D" w14:textId="77777777" w:rsidR="00D21F25" w:rsidRPr="00A51407" w:rsidRDefault="00D21F25" w:rsidP="00D21F25">
            <w:pPr>
              <w:spacing w:line="240" w:lineRule="auto"/>
              <w:rPr>
                <w:rFonts w:cs="Times New Roman"/>
                <w:szCs w:val="24"/>
              </w:rPr>
            </w:pPr>
          </w:p>
        </w:tc>
        <w:tc>
          <w:tcPr>
            <w:tcW w:w="1134" w:type="dxa"/>
            <w:tcBorders>
              <w:bottom w:val="single" w:sz="4" w:space="0" w:color="auto"/>
            </w:tcBorders>
            <w:vAlign w:val="center"/>
          </w:tcPr>
          <w:p w14:paraId="0A11B834" w14:textId="77777777" w:rsidR="00D21F25" w:rsidRPr="00A51407" w:rsidRDefault="00D21F25" w:rsidP="00D21F25">
            <w:pPr>
              <w:spacing w:line="240" w:lineRule="auto"/>
              <w:jc w:val="center"/>
              <w:rPr>
                <w:rFonts w:cs="Times New Roman"/>
                <w:szCs w:val="24"/>
              </w:rPr>
            </w:pPr>
          </w:p>
        </w:tc>
        <w:tc>
          <w:tcPr>
            <w:tcW w:w="1056" w:type="dxa"/>
            <w:tcBorders>
              <w:bottom w:val="single" w:sz="4" w:space="0" w:color="auto"/>
            </w:tcBorders>
            <w:vAlign w:val="center"/>
          </w:tcPr>
          <w:p w14:paraId="64D466C6" w14:textId="77777777" w:rsidR="00D21F25" w:rsidRPr="00A51407" w:rsidRDefault="00D21F25" w:rsidP="00D21F25">
            <w:pPr>
              <w:spacing w:line="240" w:lineRule="auto"/>
              <w:jc w:val="center"/>
              <w:rPr>
                <w:rFonts w:cs="Times New Roman"/>
                <w:szCs w:val="24"/>
              </w:rPr>
            </w:pPr>
          </w:p>
        </w:tc>
        <w:tc>
          <w:tcPr>
            <w:tcW w:w="1493" w:type="dxa"/>
            <w:gridSpan w:val="3"/>
            <w:tcBorders>
              <w:bottom w:val="single" w:sz="4" w:space="0" w:color="auto"/>
            </w:tcBorders>
            <w:vAlign w:val="center"/>
          </w:tcPr>
          <w:p w14:paraId="4377A97F" w14:textId="77777777" w:rsidR="00D21F25" w:rsidRPr="00A51407" w:rsidRDefault="00D21F25" w:rsidP="00D21F25">
            <w:pPr>
              <w:spacing w:line="240" w:lineRule="auto"/>
              <w:jc w:val="center"/>
              <w:rPr>
                <w:rFonts w:cs="Times New Roman"/>
                <w:szCs w:val="24"/>
              </w:rPr>
            </w:pPr>
          </w:p>
        </w:tc>
        <w:tc>
          <w:tcPr>
            <w:tcW w:w="1214" w:type="dxa"/>
            <w:tcBorders>
              <w:bottom w:val="single" w:sz="4" w:space="0" w:color="auto"/>
            </w:tcBorders>
            <w:vAlign w:val="center"/>
          </w:tcPr>
          <w:p w14:paraId="60AE58BB" w14:textId="77777777" w:rsidR="00D21F25" w:rsidRPr="00A51407" w:rsidRDefault="00D21F25" w:rsidP="00D21F25">
            <w:pPr>
              <w:spacing w:line="240" w:lineRule="auto"/>
              <w:jc w:val="center"/>
              <w:rPr>
                <w:rFonts w:cs="Times New Roman"/>
                <w:szCs w:val="24"/>
              </w:rPr>
            </w:pPr>
          </w:p>
        </w:tc>
      </w:tr>
    </w:tbl>
    <w:p w14:paraId="56C6E140" w14:textId="77777777" w:rsidR="00D21F25" w:rsidRPr="00A51407" w:rsidRDefault="00D21F25" w:rsidP="00D21F25">
      <w:pPr>
        <w:spacing w:line="259" w:lineRule="auto"/>
      </w:pPr>
    </w:p>
    <w:p w14:paraId="26BC2E8A" w14:textId="77777777" w:rsidR="00D21F25" w:rsidRPr="00A51407" w:rsidRDefault="00D21F25" w:rsidP="00D21F25">
      <w:pPr>
        <w:spacing w:line="259" w:lineRule="auto"/>
      </w:pPr>
      <w:r w:rsidRPr="00A51407">
        <w:br w:type="page"/>
      </w:r>
    </w:p>
    <w:p w14:paraId="1C523941" w14:textId="77777777" w:rsidR="00D21F25" w:rsidRPr="00A51407" w:rsidRDefault="00D21F25" w:rsidP="00D21F25">
      <w:pPr>
        <w:spacing w:line="259" w:lineRule="auto"/>
        <w:rPr>
          <w:b/>
          <w:i/>
        </w:rPr>
      </w:pPr>
      <w:r w:rsidRPr="00A51407">
        <w:rPr>
          <w:b/>
          <w:i/>
        </w:rPr>
        <w:lastRenderedPageBreak/>
        <w:t>Table 6 Characteristics of Adolescents exposed to more frequent ‘poly-violence’ and Adolescents exposed to less frequent ‘poly-viol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825"/>
        <w:gridCol w:w="1826"/>
        <w:gridCol w:w="1826"/>
      </w:tblGrid>
      <w:tr w:rsidR="00D21F25" w:rsidRPr="00A51407" w14:paraId="1CE095AE" w14:textId="77777777" w:rsidTr="00F601B1">
        <w:tc>
          <w:tcPr>
            <w:tcW w:w="3539" w:type="dxa"/>
            <w:tcBorders>
              <w:top w:val="single" w:sz="4" w:space="0" w:color="auto"/>
              <w:bottom w:val="single" w:sz="4" w:space="0" w:color="auto"/>
            </w:tcBorders>
          </w:tcPr>
          <w:p w14:paraId="196B3347" w14:textId="77777777" w:rsidR="00D21F25" w:rsidRPr="00A51407" w:rsidRDefault="00D21F25" w:rsidP="00D21F25">
            <w:pPr>
              <w:spacing w:line="240" w:lineRule="auto"/>
            </w:pPr>
          </w:p>
        </w:tc>
        <w:tc>
          <w:tcPr>
            <w:tcW w:w="1825" w:type="dxa"/>
            <w:tcBorders>
              <w:top w:val="single" w:sz="4" w:space="0" w:color="auto"/>
              <w:bottom w:val="single" w:sz="4" w:space="0" w:color="auto"/>
            </w:tcBorders>
            <w:vAlign w:val="center"/>
          </w:tcPr>
          <w:p w14:paraId="409AFB44" w14:textId="77777777" w:rsidR="00D21F25" w:rsidRPr="00A51407" w:rsidRDefault="00D21F25" w:rsidP="00D21F25">
            <w:pPr>
              <w:spacing w:line="240" w:lineRule="auto"/>
              <w:jc w:val="center"/>
            </w:pPr>
            <w:r w:rsidRPr="00A51407">
              <w:rPr>
                <w:rFonts w:cs="Times New Roman"/>
                <w:b/>
                <w:szCs w:val="24"/>
              </w:rPr>
              <w:t>Total Sample n=503</w:t>
            </w:r>
          </w:p>
        </w:tc>
        <w:tc>
          <w:tcPr>
            <w:tcW w:w="1826" w:type="dxa"/>
            <w:tcBorders>
              <w:top w:val="single" w:sz="4" w:space="0" w:color="auto"/>
              <w:bottom w:val="single" w:sz="4" w:space="0" w:color="auto"/>
            </w:tcBorders>
            <w:vAlign w:val="center"/>
          </w:tcPr>
          <w:p w14:paraId="14A63CB1" w14:textId="77777777" w:rsidR="00D21F25" w:rsidRPr="00A51407" w:rsidRDefault="00D21F25" w:rsidP="00D21F25">
            <w:pPr>
              <w:spacing w:line="240" w:lineRule="auto"/>
              <w:jc w:val="center"/>
              <w:rPr>
                <w:rFonts w:cs="Times New Roman"/>
                <w:b/>
                <w:szCs w:val="24"/>
              </w:rPr>
            </w:pPr>
            <w:r w:rsidRPr="00A51407">
              <w:rPr>
                <w:rFonts w:cs="Times New Roman"/>
                <w:b/>
                <w:szCs w:val="24"/>
              </w:rPr>
              <w:t>Profile 1</w:t>
            </w:r>
          </w:p>
          <w:p w14:paraId="487315BC" w14:textId="77777777" w:rsidR="00D21F25" w:rsidRPr="00A51407" w:rsidRDefault="00D21F25" w:rsidP="00D21F25">
            <w:pPr>
              <w:spacing w:line="240" w:lineRule="auto"/>
              <w:jc w:val="center"/>
              <w:rPr>
                <w:rFonts w:cs="Times New Roman"/>
                <w:b/>
                <w:szCs w:val="24"/>
              </w:rPr>
            </w:pPr>
            <w:r w:rsidRPr="00A51407">
              <w:rPr>
                <w:rFonts w:cs="Times New Roman"/>
                <w:b/>
                <w:szCs w:val="24"/>
              </w:rPr>
              <w:t xml:space="preserve">More frequent </w:t>
            </w:r>
            <w:r w:rsidRPr="00A51407">
              <w:rPr>
                <w:rFonts w:cs="Times New Roman"/>
                <w:b/>
                <w:i/>
                <w:szCs w:val="24"/>
              </w:rPr>
              <w:t>‘poly-violence’</w:t>
            </w:r>
          </w:p>
          <w:p w14:paraId="0215B96C" w14:textId="77777777" w:rsidR="00D21F25" w:rsidRPr="00A51407" w:rsidRDefault="00D21F25" w:rsidP="00D21F25">
            <w:pPr>
              <w:spacing w:line="240" w:lineRule="auto"/>
              <w:jc w:val="center"/>
              <w:rPr>
                <w:rFonts w:cs="Times New Roman"/>
                <w:b/>
                <w:szCs w:val="24"/>
              </w:rPr>
            </w:pPr>
            <w:r w:rsidRPr="00A51407">
              <w:rPr>
                <w:rFonts w:cs="Times New Roman"/>
                <w:b/>
                <w:szCs w:val="24"/>
              </w:rPr>
              <w:t>n=60</w:t>
            </w:r>
          </w:p>
        </w:tc>
        <w:tc>
          <w:tcPr>
            <w:tcW w:w="1826" w:type="dxa"/>
            <w:tcBorders>
              <w:top w:val="single" w:sz="4" w:space="0" w:color="auto"/>
              <w:bottom w:val="single" w:sz="4" w:space="0" w:color="auto"/>
            </w:tcBorders>
            <w:vAlign w:val="center"/>
          </w:tcPr>
          <w:p w14:paraId="16771BD6" w14:textId="77777777" w:rsidR="00D21F25" w:rsidRPr="00A51407" w:rsidRDefault="00D21F25" w:rsidP="00D21F25">
            <w:pPr>
              <w:spacing w:line="240" w:lineRule="auto"/>
              <w:jc w:val="center"/>
              <w:rPr>
                <w:rFonts w:cs="Times New Roman"/>
                <w:b/>
                <w:szCs w:val="24"/>
              </w:rPr>
            </w:pPr>
            <w:r w:rsidRPr="00A51407">
              <w:rPr>
                <w:rFonts w:cs="Times New Roman"/>
                <w:b/>
                <w:szCs w:val="24"/>
              </w:rPr>
              <w:t>Profile 2</w:t>
            </w:r>
          </w:p>
          <w:p w14:paraId="72738BAD" w14:textId="77777777" w:rsidR="00D21F25" w:rsidRPr="00A51407" w:rsidRDefault="00D21F25" w:rsidP="00D21F25">
            <w:pPr>
              <w:spacing w:line="240" w:lineRule="auto"/>
              <w:jc w:val="center"/>
              <w:rPr>
                <w:rFonts w:cs="Times New Roman"/>
                <w:b/>
                <w:szCs w:val="24"/>
              </w:rPr>
            </w:pPr>
            <w:r w:rsidRPr="00A51407">
              <w:rPr>
                <w:rFonts w:cs="Times New Roman"/>
                <w:b/>
                <w:szCs w:val="24"/>
              </w:rPr>
              <w:t xml:space="preserve">Less frequent </w:t>
            </w:r>
            <w:r w:rsidRPr="00A51407">
              <w:rPr>
                <w:rFonts w:cs="Times New Roman"/>
                <w:b/>
                <w:i/>
                <w:szCs w:val="24"/>
              </w:rPr>
              <w:t>‘poly-violence’</w:t>
            </w:r>
          </w:p>
          <w:p w14:paraId="55C25FC3" w14:textId="77777777" w:rsidR="00D21F25" w:rsidRPr="00A51407" w:rsidRDefault="00D21F25" w:rsidP="00D21F25">
            <w:pPr>
              <w:spacing w:line="240" w:lineRule="auto"/>
              <w:jc w:val="center"/>
              <w:rPr>
                <w:rFonts w:cs="Times New Roman"/>
                <w:b/>
                <w:szCs w:val="24"/>
              </w:rPr>
            </w:pPr>
            <w:r w:rsidRPr="00A51407">
              <w:rPr>
                <w:rFonts w:cs="Times New Roman"/>
                <w:b/>
                <w:szCs w:val="24"/>
              </w:rPr>
              <w:t>n=443</w:t>
            </w:r>
          </w:p>
        </w:tc>
      </w:tr>
      <w:tr w:rsidR="00D21F25" w:rsidRPr="00A51407" w14:paraId="5FBCB8FB" w14:textId="77777777" w:rsidTr="00F601B1">
        <w:tc>
          <w:tcPr>
            <w:tcW w:w="3539" w:type="dxa"/>
            <w:tcBorders>
              <w:top w:val="single" w:sz="4" w:space="0" w:color="auto"/>
            </w:tcBorders>
          </w:tcPr>
          <w:p w14:paraId="6EDB05E1" w14:textId="77777777" w:rsidR="00D21F25" w:rsidRPr="00A51407" w:rsidRDefault="00D21F25" w:rsidP="00D21F25">
            <w:pPr>
              <w:spacing w:line="240" w:lineRule="auto"/>
              <w:rPr>
                <w:rFonts w:cs="Times New Roman"/>
                <w:i/>
                <w:szCs w:val="24"/>
              </w:rPr>
            </w:pPr>
            <w:r w:rsidRPr="00A51407">
              <w:rPr>
                <w:rFonts w:cs="Times New Roman"/>
                <w:i/>
                <w:szCs w:val="24"/>
              </w:rPr>
              <w:t>Demographics</w:t>
            </w:r>
          </w:p>
        </w:tc>
        <w:tc>
          <w:tcPr>
            <w:tcW w:w="1825" w:type="dxa"/>
            <w:tcBorders>
              <w:top w:val="single" w:sz="4" w:space="0" w:color="auto"/>
            </w:tcBorders>
          </w:tcPr>
          <w:p w14:paraId="637D887D" w14:textId="77777777" w:rsidR="00D21F25" w:rsidRPr="00A51407" w:rsidRDefault="00D21F25" w:rsidP="00D21F25">
            <w:pPr>
              <w:spacing w:line="240" w:lineRule="auto"/>
              <w:jc w:val="center"/>
              <w:rPr>
                <w:rFonts w:cs="Times New Roman"/>
                <w:szCs w:val="24"/>
              </w:rPr>
            </w:pPr>
          </w:p>
        </w:tc>
        <w:tc>
          <w:tcPr>
            <w:tcW w:w="1826" w:type="dxa"/>
            <w:tcBorders>
              <w:top w:val="single" w:sz="4" w:space="0" w:color="auto"/>
            </w:tcBorders>
          </w:tcPr>
          <w:p w14:paraId="61EA1812" w14:textId="77777777" w:rsidR="00D21F25" w:rsidRPr="00A51407" w:rsidRDefault="00D21F25" w:rsidP="00D21F25">
            <w:pPr>
              <w:spacing w:line="240" w:lineRule="auto"/>
              <w:jc w:val="center"/>
              <w:rPr>
                <w:rFonts w:cs="Times New Roman"/>
                <w:szCs w:val="24"/>
              </w:rPr>
            </w:pPr>
          </w:p>
        </w:tc>
        <w:tc>
          <w:tcPr>
            <w:tcW w:w="1826" w:type="dxa"/>
            <w:tcBorders>
              <w:top w:val="single" w:sz="4" w:space="0" w:color="auto"/>
            </w:tcBorders>
          </w:tcPr>
          <w:p w14:paraId="6CAA639F" w14:textId="77777777" w:rsidR="00D21F25" w:rsidRPr="00A51407" w:rsidRDefault="00D21F25" w:rsidP="00D21F25">
            <w:pPr>
              <w:spacing w:line="240" w:lineRule="auto"/>
              <w:jc w:val="center"/>
              <w:rPr>
                <w:rFonts w:cs="Times New Roman"/>
                <w:szCs w:val="24"/>
              </w:rPr>
            </w:pPr>
          </w:p>
        </w:tc>
      </w:tr>
      <w:tr w:rsidR="00D21F25" w:rsidRPr="00A51407" w14:paraId="75D55D7E" w14:textId="77777777" w:rsidTr="00F601B1">
        <w:tc>
          <w:tcPr>
            <w:tcW w:w="3539" w:type="dxa"/>
          </w:tcPr>
          <w:p w14:paraId="66115683" w14:textId="77777777" w:rsidR="00D21F25" w:rsidRPr="00A51407" w:rsidRDefault="00D21F25" w:rsidP="00D21F25">
            <w:pPr>
              <w:spacing w:line="240" w:lineRule="auto"/>
              <w:ind w:firstLine="318"/>
              <w:rPr>
                <w:rFonts w:cs="Times New Roman"/>
                <w:szCs w:val="24"/>
              </w:rPr>
            </w:pPr>
            <w:r w:rsidRPr="00A51407">
              <w:rPr>
                <w:rFonts w:cs="Times New Roman"/>
                <w:szCs w:val="24"/>
              </w:rPr>
              <w:t>Female (%)</w:t>
            </w:r>
          </w:p>
        </w:tc>
        <w:tc>
          <w:tcPr>
            <w:tcW w:w="1825" w:type="dxa"/>
          </w:tcPr>
          <w:p w14:paraId="4230DDEB" w14:textId="77777777" w:rsidR="00D21F25" w:rsidRPr="00A51407" w:rsidRDefault="00D21F25" w:rsidP="00D21F25">
            <w:pPr>
              <w:spacing w:line="240" w:lineRule="auto"/>
              <w:jc w:val="center"/>
              <w:rPr>
                <w:rFonts w:cs="Times New Roman"/>
                <w:szCs w:val="24"/>
              </w:rPr>
            </w:pPr>
            <w:r w:rsidRPr="00A51407">
              <w:rPr>
                <w:rFonts w:cs="Times New Roman"/>
                <w:szCs w:val="24"/>
              </w:rPr>
              <w:t>208 (41.4%)</w:t>
            </w:r>
          </w:p>
        </w:tc>
        <w:tc>
          <w:tcPr>
            <w:tcW w:w="1826" w:type="dxa"/>
          </w:tcPr>
          <w:p w14:paraId="67BE63A6" w14:textId="77777777" w:rsidR="00D21F25" w:rsidRPr="00A51407" w:rsidRDefault="00D21F25" w:rsidP="00D21F25">
            <w:pPr>
              <w:spacing w:line="240" w:lineRule="auto"/>
              <w:jc w:val="center"/>
              <w:rPr>
                <w:rFonts w:cs="Times New Roman"/>
                <w:szCs w:val="24"/>
              </w:rPr>
            </w:pPr>
            <w:r w:rsidRPr="00A51407">
              <w:rPr>
                <w:rFonts w:cs="Times New Roman"/>
                <w:szCs w:val="24"/>
              </w:rPr>
              <w:t>27 (45%)</w:t>
            </w:r>
          </w:p>
        </w:tc>
        <w:tc>
          <w:tcPr>
            <w:tcW w:w="1826" w:type="dxa"/>
          </w:tcPr>
          <w:p w14:paraId="0E01CAFF" w14:textId="77777777" w:rsidR="00D21F25" w:rsidRPr="00A51407" w:rsidRDefault="00D21F25" w:rsidP="00D21F25">
            <w:pPr>
              <w:spacing w:line="240" w:lineRule="auto"/>
              <w:jc w:val="center"/>
              <w:rPr>
                <w:rFonts w:cs="Times New Roman"/>
                <w:szCs w:val="24"/>
              </w:rPr>
            </w:pPr>
            <w:r w:rsidRPr="00A51407">
              <w:rPr>
                <w:rFonts w:cs="Times New Roman"/>
                <w:szCs w:val="24"/>
              </w:rPr>
              <w:t>181 (45%)</w:t>
            </w:r>
          </w:p>
        </w:tc>
      </w:tr>
      <w:tr w:rsidR="00D21F25" w:rsidRPr="00A51407" w14:paraId="53B3FA8D" w14:textId="77777777" w:rsidTr="00F601B1">
        <w:tc>
          <w:tcPr>
            <w:tcW w:w="3539" w:type="dxa"/>
          </w:tcPr>
          <w:p w14:paraId="1570A835" w14:textId="77777777" w:rsidR="00D21F25" w:rsidRPr="00A51407" w:rsidRDefault="00D21F25" w:rsidP="00D21F25">
            <w:pPr>
              <w:spacing w:line="240" w:lineRule="auto"/>
              <w:ind w:firstLine="318"/>
              <w:rPr>
                <w:rFonts w:cs="Times New Roman"/>
                <w:szCs w:val="24"/>
                <w:vertAlign w:val="superscript"/>
              </w:rPr>
            </w:pPr>
            <w:r w:rsidRPr="00A51407">
              <w:rPr>
                <w:rFonts w:cs="Times New Roman"/>
                <w:szCs w:val="24"/>
              </w:rPr>
              <w:t>Age (mean, years)</w:t>
            </w:r>
            <w:r w:rsidRPr="00A51407">
              <w:rPr>
                <w:rFonts w:cs="Times New Roman"/>
                <w:szCs w:val="24"/>
                <w:vertAlign w:val="superscript"/>
              </w:rPr>
              <w:t>1</w:t>
            </w:r>
          </w:p>
        </w:tc>
        <w:tc>
          <w:tcPr>
            <w:tcW w:w="1825" w:type="dxa"/>
          </w:tcPr>
          <w:p w14:paraId="1DF1AF6E" w14:textId="77777777" w:rsidR="00D21F25" w:rsidRPr="00A51407" w:rsidRDefault="00D21F25" w:rsidP="00D21F25">
            <w:pPr>
              <w:spacing w:line="240" w:lineRule="auto"/>
              <w:jc w:val="center"/>
              <w:rPr>
                <w:rFonts w:cs="Times New Roman"/>
                <w:szCs w:val="24"/>
              </w:rPr>
            </w:pPr>
            <w:r w:rsidRPr="00A51407">
              <w:rPr>
                <w:rFonts w:cs="Times New Roman"/>
                <w:szCs w:val="24"/>
              </w:rPr>
              <w:t>13.71 (2.34)</w:t>
            </w:r>
          </w:p>
        </w:tc>
        <w:tc>
          <w:tcPr>
            <w:tcW w:w="1826" w:type="dxa"/>
          </w:tcPr>
          <w:p w14:paraId="5BE3CEF3" w14:textId="77777777" w:rsidR="00D21F25" w:rsidRPr="00A51407" w:rsidRDefault="00D21F25" w:rsidP="00D21F25">
            <w:pPr>
              <w:spacing w:line="240" w:lineRule="auto"/>
              <w:jc w:val="center"/>
              <w:rPr>
                <w:rFonts w:cs="Times New Roman"/>
                <w:szCs w:val="24"/>
              </w:rPr>
            </w:pPr>
            <w:r w:rsidRPr="00A51407">
              <w:rPr>
                <w:rFonts w:cs="Times New Roman"/>
                <w:szCs w:val="24"/>
              </w:rPr>
              <w:t>14.5 (2.38)</w:t>
            </w:r>
          </w:p>
        </w:tc>
        <w:tc>
          <w:tcPr>
            <w:tcW w:w="1826" w:type="dxa"/>
          </w:tcPr>
          <w:p w14:paraId="4D871EC3" w14:textId="77777777" w:rsidR="00D21F25" w:rsidRPr="00A51407" w:rsidRDefault="00D21F25" w:rsidP="00D21F25">
            <w:pPr>
              <w:spacing w:line="240" w:lineRule="auto"/>
              <w:jc w:val="center"/>
              <w:rPr>
                <w:rFonts w:cs="Times New Roman"/>
                <w:szCs w:val="24"/>
              </w:rPr>
            </w:pPr>
            <w:r w:rsidRPr="00A51407">
              <w:rPr>
                <w:rFonts w:cs="Times New Roman"/>
                <w:szCs w:val="24"/>
              </w:rPr>
              <w:t>13.55 (2.88)</w:t>
            </w:r>
          </w:p>
        </w:tc>
      </w:tr>
      <w:tr w:rsidR="00D21F25" w:rsidRPr="00A51407" w14:paraId="4BD97EC0" w14:textId="77777777" w:rsidTr="00F601B1">
        <w:tc>
          <w:tcPr>
            <w:tcW w:w="3539" w:type="dxa"/>
          </w:tcPr>
          <w:p w14:paraId="3A9FD9A6" w14:textId="77777777" w:rsidR="00D21F25" w:rsidRPr="00A51407" w:rsidRDefault="00D21F25" w:rsidP="00D21F25">
            <w:pPr>
              <w:spacing w:line="240" w:lineRule="auto"/>
              <w:ind w:firstLine="318"/>
              <w:rPr>
                <w:rFonts w:cs="Times New Roman"/>
                <w:szCs w:val="24"/>
              </w:rPr>
            </w:pPr>
            <w:r w:rsidRPr="00A51407">
              <w:rPr>
                <w:rFonts w:cs="Times New Roman"/>
                <w:szCs w:val="24"/>
              </w:rPr>
              <w:t>Family Poverty (mean, # of basic necessities missing)</w:t>
            </w:r>
          </w:p>
        </w:tc>
        <w:tc>
          <w:tcPr>
            <w:tcW w:w="1825" w:type="dxa"/>
          </w:tcPr>
          <w:p w14:paraId="216D9AC3" w14:textId="77777777" w:rsidR="00D21F25" w:rsidRPr="00A51407" w:rsidRDefault="00D21F25" w:rsidP="00D21F25">
            <w:pPr>
              <w:spacing w:line="240" w:lineRule="auto"/>
              <w:jc w:val="center"/>
              <w:rPr>
                <w:rFonts w:cs="Times New Roman"/>
                <w:szCs w:val="24"/>
              </w:rPr>
            </w:pPr>
            <w:r w:rsidRPr="00A51407">
              <w:rPr>
                <w:rFonts w:cs="Times New Roman"/>
                <w:szCs w:val="24"/>
              </w:rPr>
              <w:t>3.28 (0.1)</w:t>
            </w:r>
          </w:p>
        </w:tc>
        <w:tc>
          <w:tcPr>
            <w:tcW w:w="1826" w:type="dxa"/>
          </w:tcPr>
          <w:p w14:paraId="04D6DC12" w14:textId="77777777" w:rsidR="00D21F25" w:rsidRPr="00A51407" w:rsidRDefault="00D21F25" w:rsidP="00D21F25">
            <w:pPr>
              <w:spacing w:line="240" w:lineRule="auto"/>
              <w:jc w:val="center"/>
              <w:rPr>
                <w:rFonts w:cs="Times New Roman"/>
                <w:szCs w:val="24"/>
              </w:rPr>
            </w:pPr>
            <w:r w:rsidRPr="00A51407">
              <w:rPr>
                <w:rFonts w:cs="Times New Roman"/>
                <w:szCs w:val="24"/>
              </w:rPr>
              <w:t>3.63 (2.07)</w:t>
            </w:r>
          </w:p>
        </w:tc>
        <w:tc>
          <w:tcPr>
            <w:tcW w:w="1826" w:type="dxa"/>
          </w:tcPr>
          <w:p w14:paraId="41C55EFA" w14:textId="77777777" w:rsidR="00D21F25" w:rsidRPr="00A51407" w:rsidRDefault="00D21F25" w:rsidP="00D21F25">
            <w:pPr>
              <w:spacing w:line="240" w:lineRule="auto"/>
              <w:jc w:val="center"/>
              <w:rPr>
                <w:rFonts w:cs="Times New Roman"/>
                <w:szCs w:val="24"/>
              </w:rPr>
            </w:pPr>
            <w:r w:rsidRPr="00A51407">
              <w:rPr>
                <w:rFonts w:cs="Times New Roman"/>
                <w:szCs w:val="24"/>
              </w:rPr>
              <w:t>3.23 (2.17)</w:t>
            </w:r>
          </w:p>
        </w:tc>
      </w:tr>
      <w:tr w:rsidR="00D21F25" w:rsidRPr="00A51407" w14:paraId="521B8F3F" w14:textId="77777777" w:rsidTr="00F601B1">
        <w:tc>
          <w:tcPr>
            <w:tcW w:w="3539" w:type="dxa"/>
          </w:tcPr>
          <w:p w14:paraId="71E07519" w14:textId="77777777" w:rsidR="00D21F25" w:rsidRPr="00A51407" w:rsidRDefault="00D21F25" w:rsidP="00D21F25">
            <w:pPr>
              <w:spacing w:line="240" w:lineRule="auto"/>
              <w:ind w:firstLine="318"/>
              <w:rPr>
                <w:rFonts w:cs="Times New Roman"/>
                <w:szCs w:val="24"/>
              </w:rPr>
            </w:pPr>
            <w:r w:rsidRPr="00A51407">
              <w:rPr>
                <w:rFonts w:cs="Times New Roman"/>
                <w:szCs w:val="24"/>
              </w:rPr>
              <w:t>Intervention Trial Arm (%)</w:t>
            </w:r>
          </w:p>
        </w:tc>
        <w:tc>
          <w:tcPr>
            <w:tcW w:w="1825" w:type="dxa"/>
          </w:tcPr>
          <w:p w14:paraId="4AF928C2" w14:textId="77777777" w:rsidR="00D21F25" w:rsidRPr="00A51407" w:rsidRDefault="00D21F25" w:rsidP="00D21F25">
            <w:pPr>
              <w:spacing w:line="240" w:lineRule="auto"/>
              <w:jc w:val="center"/>
              <w:rPr>
                <w:rFonts w:cs="Times New Roman"/>
                <w:szCs w:val="24"/>
              </w:rPr>
            </w:pPr>
            <w:r w:rsidRPr="00A51407">
              <w:rPr>
                <w:rFonts w:cs="Times New Roman"/>
                <w:szCs w:val="24"/>
              </w:rPr>
              <w:t>252 (50.1%)</w:t>
            </w:r>
          </w:p>
        </w:tc>
        <w:tc>
          <w:tcPr>
            <w:tcW w:w="1826" w:type="dxa"/>
          </w:tcPr>
          <w:p w14:paraId="539D6AE0" w14:textId="77777777" w:rsidR="00D21F25" w:rsidRPr="00A51407" w:rsidRDefault="00D21F25" w:rsidP="00D21F25">
            <w:pPr>
              <w:spacing w:line="240" w:lineRule="auto"/>
              <w:jc w:val="center"/>
              <w:rPr>
                <w:rFonts w:cs="Times New Roman"/>
                <w:szCs w:val="24"/>
              </w:rPr>
            </w:pPr>
            <w:r w:rsidRPr="00A51407">
              <w:rPr>
                <w:rFonts w:cs="Times New Roman"/>
                <w:szCs w:val="24"/>
              </w:rPr>
              <w:t>30 (50%)</w:t>
            </w:r>
          </w:p>
        </w:tc>
        <w:tc>
          <w:tcPr>
            <w:tcW w:w="1826" w:type="dxa"/>
          </w:tcPr>
          <w:p w14:paraId="5919E964" w14:textId="77777777" w:rsidR="00D21F25" w:rsidRPr="00A51407" w:rsidRDefault="00D21F25" w:rsidP="00D21F25">
            <w:pPr>
              <w:spacing w:line="240" w:lineRule="auto"/>
              <w:jc w:val="center"/>
              <w:rPr>
                <w:rFonts w:cs="Times New Roman"/>
                <w:szCs w:val="24"/>
              </w:rPr>
            </w:pPr>
            <w:r w:rsidRPr="00A51407">
              <w:rPr>
                <w:rFonts w:cs="Times New Roman"/>
                <w:szCs w:val="24"/>
              </w:rPr>
              <w:t>221 (49.9%)</w:t>
            </w:r>
          </w:p>
        </w:tc>
      </w:tr>
      <w:tr w:rsidR="00D21F25" w:rsidRPr="00A51407" w14:paraId="7C889ABC" w14:textId="77777777" w:rsidTr="00F601B1">
        <w:tc>
          <w:tcPr>
            <w:tcW w:w="3539" w:type="dxa"/>
          </w:tcPr>
          <w:p w14:paraId="06534FA3" w14:textId="77777777" w:rsidR="00D21F25" w:rsidRPr="00A51407" w:rsidRDefault="00D21F25" w:rsidP="00D21F25">
            <w:pPr>
              <w:spacing w:line="240" w:lineRule="auto"/>
              <w:rPr>
                <w:rFonts w:cs="Times New Roman"/>
                <w:i/>
                <w:szCs w:val="24"/>
              </w:rPr>
            </w:pPr>
            <w:r w:rsidRPr="00A51407">
              <w:rPr>
                <w:rFonts w:cs="Times New Roman"/>
                <w:i/>
                <w:szCs w:val="24"/>
              </w:rPr>
              <w:t>Exposure to violence)</w:t>
            </w:r>
          </w:p>
        </w:tc>
        <w:tc>
          <w:tcPr>
            <w:tcW w:w="1825" w:type="dxa"/>
          </w:tcPr>
          <w:p w14:paraId="4522DB55" w14:textId="77777777" w:rsidR="00D21F25" w:rsidRPr="00A51407" w:rsidRDefault="00D21F25" w:rsidP="00D21F25">
            <w:pPr>
              <w:spacing w:line="240" w:lineRule="auto"/>
              <w:jc w:val="center"/>
              <w:rPr>
                <w:rFonts w:cs="Times New Roman"/>
                <w:szCs w:val="24"/>
              </w:rPr>
            </w:pPr>
          </w:p>
        </w:tc>
        <w:tc>
          <w:tcPr>
            <w:tcW w:w="1826" w:type="dxa"/>
            <w:vAlign w:val="center"/>
          </w:tcPr>
          <w:p w14:paraId="654531C8" w14:textId="77777777" w:rsidR="00D21F25" w:rsidRPr="00A51407" w:rsidRDefault="00D21F25" w:rsidP="00D21F25">
            <w:pPr>
              <w:spacing w:line="240" w:lineRule="auto"/>
              <w:jc w:val="center"/>
              <w:rPr>
                <w:rFonts w:cs="Times New Roman"/>
                <w:szCs w:val="24"/>
              </w:rPr>
            </w:pPr>
          </w:p>
        </w:tc>
        <w:tc>
          <w:tcPr>
            <w:tcW w:w="1826" w:type="dxa"/>
            <w:vAlign w:val="center"/>
          </w:tcPr>
          <w:p w14:paraId="2A93A0B2" w14:textId="77777777" w:rsidR="00D21F25" w:rsidRPr="00A51407" w:rsidRDefault="00D21F25" w:rsidP="00D21F25">
            <w:pPr>
              <w:spacing w:line="240" w:lineRule="auto"/>
              <w:jc w:val="center"/>
              <w:rPr>
                <w:rFonts w:cs="Times New Roman"/>
                <w:szCs w:val="24"/>
              </w:rPr>
            </w:pPr>
          </w:p>
        </w:tc>
      </w:tr>
      <w:tr w:rsidR="00D21F25" w:rsidRPr="00A51407" w14:paraId="0B681E53" w14:textId="77777777" w:rsidTr="00F601B1">
        <w:tc>
          <w:tcPr>
            <w:tcW w:w="3539" w:type="dxa"/>
          </w:tcPr>
          <w:p w14:paraId="1FA528D7" w14:textId="77777777" w:rsidR="00D21F25" w:rsidRPr="00A51407" w:rsidRDefault="00D21F25" w:rsidP="00D21F25">
            <w:pPr>
              <w:spacing w:line="240" w:lineRule="auto"/>
              <w:ind w:left="318"/>
              <w:rPr>
                <w:rFonts w:cs="Times New Roman"/>
                <w:szCs w:val="24"/>
              </w:rPr>
            </w:pPr>
            <w:r w:rsidRPr="00A51407">
              <w:rPr>
                <w:rFonts w:cs="Times New Roman"/>
                <w:szCs w:val="24"/>
              </w:rPr>
              <w:t>Domestic violence between household members (%)</w:t>
            </w:r>
          </w:p>
        </w:tc>
        <w:tc>
          <w:tcPr>
            <w:tcW w:w="1825" w:type="dxa"/>
          </w:tcPr>
          <w:p w14:paraId="1E1C9467" w14:textId="77777777" w:rsidR="00D21F25" w:rsidRPr="00A51407" w:rsidRDefault="00D21F25" w:rsidP="00D21F25">
            <w:pPr>
              <w:spacing w:line="240" w:lineRule="auto"/>
              <w:jc w:val="center"/>
              <w:rPr>
                <w:rFonts w:cs="Times New Roman"/>
                <w:szCs w:val="24"/>
              </w:rPr>
            </w:pPr>
            <w:r w:rsidRPr="00A51407">
              <w:rPr>
                <w:rFonts w:cs="Times New Roman"/>
                <w:szCs w:val="24"/>
              </w:rPr>
              <w:t>257 (51.1%)</w:t>
            </w:r>
          </w:p>
        </w:tc>
        <w:tc>
          <w:tcPr>
            <w:tcW w:w="1826" w:type="dxa"/>
            <w:vAlign w:val="center"/>
          </w:tcPr>
          <w:p w14:paraId="4975F428" w14:textId="77777777" w:rsidR="00D21F25" w:rsidRPr="00A51407" w:rsidRDefault="00D21F25" w:rsidP="00D21F25">
            <w:pPr>
              <w:tabs>
                <w:tab w:val="left" w:pos="1320"/>
              </w:tabs>
              <w:spacing w:line="240" w:lineRule="auto"/>
              <w:jc w:val="center"/>
              <w:rPr>
                <w:rFonts w:cs="Times New Roman"/>
                <w:szCs w:val="24"/>
              </w:rPr>
            </w:pPr>
            <w:r w:rsidRPr="00A51407">
              <w:rPr>
                <w:rFonts w:cs="Times New Roman"/>
                <w:szCs w:val="24"/>
              </w:rPr>
              <w:t>54 (90%)</w:t>
            </w:r>
          </w:p>
        </w:tc>
        <w:tc>
          <w:tcPr>
            <w:tcW w:w="1826" w:type="dxa"/>
            <w:vAlign w:val="center"/>
          </w:tcPr>
          <w:p w14:paraId="4D2479F9" w14:textId="77777777" w:rsidR="00D21F25" w:rsidRPr="00A51407" w:rsidRDefault="00D21F25" w:rsidP="00D21F25">
            <w:pPr>
              <w:spacing w:line="240" w:lineRule="auto"/>
              <w:jc w:val="center"/>
              <w:rPr>
                <w:rFonts w:cs="Times New Roman"/>
                <w:szCs w:val="24"/>
              </w:rPr>
            </w:pPr>
            <w:r w:rsidRPr="00A51407">
              <w:rPr>
                <w:rFonts w:cs="Times New Roman"/>
                <w:szCs w:val="24"/>
              </w:rPr>
              <w:t>203 (45.8%)</w:t>
            </w:r>
          </w:p>
        </w:tc>
      </w:tr>
      <w:tr w:rsidR="00D21F25" w:rsidRPr="00A51407" w14:paraId="48335895" w14:textId="77777777" w:rsidTr="00F601B1">
        <w:tc>
          <w:tcPr>
            <w:tcW w:w="3539" w:type="dxa"/>
          </w:tcPr>
          <w:p w14:paraId="346019F7" w14:textId="77777777" w:rsidR="00D21F25" w:rsidRPr="00A51407" w:rsidRDefault="00D21F25" w:rsidP="00D21F25">
            <w:pPr>
              <w:spacing w:line="240" w:lineRule="auto"/>
              <w:ind w:firstLine="318"/>
              <w:rPr>
                <w:rFonts w:cs="Times New Roman"/>
                <w:szCs w:val="24"/>
              </w:rPr>
            </w:pPr>
            <w:r w:rsidRPr="00A51407">
              <w:rPr>
                <w:rFonts w:cs="Times New Roman"/>
                <w:szCs w:val="24"/>
              </w:rPr>
              <w:t>Adolescent physical abuse by caregivers (%)</w:t>
            </w:r>
          </w:p>
        </w:tc>
        <w:tc>
          <w:tcPr>
            <w:tcW w:w="1825" w:type="dxa"/>
          </w:tcPr>
          <w:p w14:paraId="65D0DAF7" w14:textId="77777777" w:rsidR="00D21F25" w:rsidRPr="00A51407" w:rsidRDefault="00D21F25" w:rsidP="00D21F25">
            <w:pPr>
              <w:spacing w:line="240" w:lineRule="auto"/>
              <w:jc w:val="center"/>
              <w:rPr>
                <w:rFonts w:cs="Times New Roman"/>
                <w:szCs w:val="24"/>
              </w:rPr>
            </w:pPr>
            <w:r w:rsidRPr="00A51407">
              <w:rPr>
                <w:rFonts w:cs="Times New Roman"/>
                <w:szCs w:val="24"/>
              </w:rPr>
              <w:t>318 (63.2%)</w:t>
            </w:r>
          </w:p>
        </w:tc>
        <w:tc>
          <w:tcPr>
            <w:tcW w:w="1826" w:type="dxa"/>
            <w:vAlign w:val="center"/>
          </w:tcPr>
          <w:p w14:paraId="186D2574" w14:textId="77777777" w:rsidR="00D21F25" w:rsidRPr="00A51407" w:rsidRDefault="00D21F25" w:rsidP="00D21F25">
            <w:pPr>
              <w:spacing w:line="240" w:lineRule="auto"/>
              <w:jc w:val="center"/>
              <w:rPr>
                <w:rFonts w:cs="Times New Roman"/>
                <w:szCs w:val="24"/>
              </w:rPr>
            </w:pPr>
            <w:r w:rsidRPr="00A51407">
              <w:rPr>
                <w:rFonts w:cs="Times New Roman"/>
                <w:szCs w:val="24"/>
              </w:rPr>
              <w:t>49 (81.7%)</w:t>
            </w:r>
          </w:p>
        </w:tc>
        <w:tc>
          <w:tcPr>
            <w:tcW w:w="1826" w:type="dxa"/>
            <w:vAlign w:val="center"/>
          </w:tcPr>
          <w:p w14:paraId="2E427FF3" w14:textId="77777777" w:rsidR="00D21F25" w:rsidRPr="00A51407" w:rsidRDefault="00D21F25" w:rsidP="00D21F25">
            <w:pPr>
              <w:spacing w:line="240" w:lineRule="auto"/>
              <w:jc w:val="center"/>
              <w:rPr>
                <w:rFonts w:cs="Times New Roman"/>
                <w:szCs w:val="24"/>
              </w:rPr>
            </w:pPr>
            <w:r w:rsidRPr="00A51407">
              <w:rPr>
                <w:rFonts w:cs="Times New Roman"/>
                <w:szCs w:val="24"/>
              </w:rPr>
              <w:t>269 (60.7%)</w:t>
            </w:r>
          </w:p>
        </w:tc>
      </w:tr>
      <w:tr w:rsidR="00D21F25" w:rsidRPr="00A51407" w14:paraId="39DB09B1" w14:textId="77777777" w:rsidTr="00F601B1">
        <w:tc>
          <w:tcPr>
            <w:tcW w:w="3539" w:type="dxa"/>
          </w:tcPr>
          <w:p w14:paraId="74DA14A8" w14:textId="77777777" w:rsidR="00D21F25" w:rsidRPr="00A51407" w:rsidRDefault="00D21F25" w:rsidP="00D21F25">
            <w:pPr>
              <w:spacing w:line="240" w:lineRule="auto"/>
              <w:ind w:left="318"/>
              <w:rPr>
                <w:rFonts w:cs="Times New Roman"/>
                <w:szCs w:val="24"/>
              </w:rPr>
            </w:pPr>
            <w:r w:rsidRPr="00A51407">
              <w:rPr>
                <w:rFonts w:cs="Times New Roman"/>
                <w:szCs w:val="24"/>
              </w:rPr>
              <w:t>Adolescent emotional abuse by caregivers (%)</w:t>
            </w:r>
          </w:p>
        </w:tc>
        <w:tc>
          <w:tcPr>
            <w:tcW w:w="1825" w:type="dxa"/>
          </w:tcPr>
          <w:p w14:paraId="6D576AA3" w14:textId="77777777" w:rsidR="00D21F25" w:rsidRPr="00A51407" w:rsidRDefault="00D21F25" w:rsidP="00D21F25">
            <w:pPr>
              <w:spacing w:line="240" w:lineRule="auto"/>
              <w:jc w:val="center"/>
              <w:rPr>
                <w:rFonts w:cs="Times New Roman"/>
                <w:szCs w:val="24"/>
              </w:rPr>
            </w:pPr>
            <w:r w:rsidRPr="00A51407">
              <w:rPr>
                <w:rFonts w:cs="Times New Roman"/>
                <w:szCs w:val="24"/>
              </w:rPr>
              <w:t>383 (76.1%)</w:t>
            </w:r>
          </w:p>
        </w:tc>
        <w:tc>
          <w:tcPr>
            <w:tcW w:w="1826" w:type="dxa"/>
            <w:vAlign w:val="center"/>
          </w:tcPr>
          <w:p w14:paraId="4DA2E7EC" w14:textId="77777777" w:rsidR="00D21F25" w:rsidRPr="00A51407" w:rsidRDefault="00D21F25" w:rsidP="00D21F25">
            <w:pPr>
              <w:spacing w:line="240" w:lineRule="auto"/>
              <w:jc w:val="center"/>
              <w:rPr>
                <w:rFonts w:cs="Times New Roman"/>
                <w:szCs w:val="24"/>
              </w:rPr>
            </w:pPr>
            <w:r w:rsidRPr="00A51407">
              <w:rPr>
                <w:rFonts w:cs="Times New Roman"/>
                <w:szCs w:val="24"/>
              </w:rPr>
              <w:t>60 (100%)</w:t>
            </w:r>
          </w:p>
        </w:tc>
        <w:tc>
          <w:tcPr>
            <w:tcW w:w="1826" w:type="dxa"/>
            <w:vAlign w:val="center"/>
          </w:tcPr>
          <w:p w14:paraId="7DA83A8C" w14:textId="77777777" w:rsidR="00D21F25" w:rsidRPr="00A51407" w:rsidRDefault="00D21F25" w:rsidP="00D21F25">
            <w:pPr>
              <w:spacing w:line="240" w:lineRule="auto"/>
              <w:jc w:val="center"/>
              <w:rPr>
                <w:rFonts w:cs="Times New Roman"/>
                <w:szCs w:val="24"/>
              </w:rPr>
            </w:pPr>
            <w:r w:rsidRPr="00A51407">
              <w:rPr>
                <w:rFonts w:cs="Times New Roman"/>
                <w:szCs w:val="24"/>
              </w:rPr>
              <w:t>323 (72.9%)</w:t>
            </w:r>
          </w:p>
        </w:tc>
      </w:tr>
      <w:tr w:rsidR="00D21F25" w:rsidRPr="00A51407" w14:paraId="0EE6B8C5" w14:textId="77777777" w:rsidTr="00F601B1">
        <w:tc>
          <w:tcPr>
            <w:tcW w:w="3539" w:type="dxa"/>
          </w:tcPr>
          <w:p w14:paraId="230F9675" w14:textId="77777777" w:rsidR="00D21F25" w:rsidRPr="00A51407" w:rsidRDefault="00D21F25" w:rsidP="00D21F25">
            <w:pPr>
              <w:spacing w:line="240" w:lineRule="auto"/>
              <w:ind w:firstLine="318"/>
              <w:rPr>
                <w:rFonts w:cs="Times New Roman"/>
                <w:szCs w:val="24"/>
              </w:rPr>
            </w:pPr>
            <w:r w:rsidRPr="00A51407">
              <w:rPr>
                <w:rFonts w:cs="Times New Roman"/>
                <w:szCs w:val="24"/>
              </w:rPr>
              <w:t>Perceived school violence (%)</w:t>
            </w:r>
          </w:p>
        </w:tc>
        <w:tc>
          <w:tcPr>
            <w:tcW w:w="1825" w:type="dxa"/>
            <w:vAlign w:val="center"/>
          </w:tcPr>
          <w:p w14:paraId="280BC11A" w14:textId="77777777" w:rsidR="00D21F25" w:rsidRPr="00A51407" w:rsidRDefault="00D21F25" w:rsidP="00D21F25">
            <w:pPr>
              <w:spacing w:line="240" w:lineRule="auto"/>
              <w:jc w:val="center"/>
              <w:rPr>
                <w:rFonts w:cs="Times New Roman"/>
                <w:szCs w:val="24"/>
                <w:vertAlign w:val="superscript"/>
              </w:rPr>
            </w:pPr>
            <w:r w:rsidRPr="00A51407">
              <w:rPr>
                <w:rFonts w:cs="Times New Roman"/>
                <w:szCs w:val="24"/>
              </w:rPr>
              <w:t>444 (88.3%)</w:t>
            </w:r>
          </w:p>
        </w:tc>
        <w:tc>
          <w:tcPr>
            <w:tcW w:w="1826" w:type="dxa"/>
            <w:vAlign w:val="center"/>
          </w:tcPr>
          <w:p w14:paraId="65FBB791" w14:textId="77777777" w:rsidR="00D21F25" w:rsidRPr="00A51407" w:rsidRDefault="00D21F25" w:rsidP="00D21F25">
            <w:pPr>
              <w:spacing w:line="240" w:lineRule="auto"/>
              <w:jc w:val="center"/>
              <w:rPr>
                <w:rFonts w:cs="Times New Roman"/>
                <w:szCs w:val="24"/>
              </w:rPr>
            </w:pPr>
            <w:r w:rsidRPr="00A51407">
              <w:rPr>
                <w:rFonts w:cs="Times New Roman"/>
                <w:szCs w:val="24"/>
              </w:rPr>
              <w:t>55 (91.7%)</w:t>
            </w:r>
          </w:p>
        </w:tc>
        <w:tc>
          <w:tcPr>
            <w:tcW w:w="1826" w:type="dxa"/>
            <w:vAlign w:val="center"/>
          </w:tcPr>
          <w:p w14:paraId="04BE2D91" w14:textId="77777777" w:rsidR="00D21F25" w:rsidRPr="00A51407" w:rsidRDefault="00D21F25" w:rsidP="00D21F25">
            <w:pPr>
              <w:spacing w:line="240" w:lineRule="auto"/>
              <w:jc w:val="center"/>
              <w:rPr>
                <w:rFonts w:cs="Times New Roman"/>
                <w:szCs w:val="24"/>
              </w:rPr>
            </w:pPr>
            <w:r w:rsidRPr="00A51407">
              <w:rPr>
                <w:rFonts w:cs="Times New Roman"/>
                <w:szCs w:val="24"/>
              </w:rPr>
              <w:t>389 (87.8%)</w:t>
            </w:r>
          </w:p>
        </w:tc>
      </w:tr>
      <w:tr w:rsidR="00D21F25" w:rsidRPr="00A51407" w14:paraId="1A12CA27" w14:textId="77777777" w:rsidTr="00F601B1">
        <w:tc>
          <w:tcPr>
            <w:tcW w:w="3539" w:type="dxa"/>
          </w:tcPr>
          <w:p w14:paraId="444B0DAC" w14:textId="77777777" w:rsidR="00D21F25" w:rsidRPr="00A51407" w:rsidRDefault="00D21F25" w:rsidP="00D21F25">
            <w:pPr>
              <w:spacing w:line="240" w:lineRule="auto"/>
              <w:ind w:firstLine="318"/>
              <w:rPr>
                <w:rFonts w:cs="Times New Roman"/>
                <w:szCs w:val="24"/>
              </w:rPr>
            </w:pPr>
            <w:r w:rsidRPr="00A51407">
              <w:rPr>
                <w:rFonts w:cs="Times New Roman"/>
                <w:szCs w:val="24"/>
              </w:rPr>
              <w:t>Community violence – Victimization (%)</w:t>
            </w:r>
          </w:p>
        </w:tc>
        <w:tc>
          <w:tcPr>
            <w:tcW w:w="1825" w:type="dxa"/>
            <w:vAlign w:val="center"/>
          </w:tcPr>
          <w:p w14:paraId="0E584A7E" w14:textId="77777777" w:rsidR="00D21F25" w:rsidRPr="00A51407" w:rsidRDefault="00D21F25" w:rsidP="00D21F25">
            <w:pPr>
              <w:spacing w:line="240" w:lineRule="auto"/>
              <w:jc w:val="center"/>
              <w:rPr>
                <w:rFonts w:cs="Times New Roman"/>
                <w:szCs w:val="24"/>
              </w:rPr>
            </w:pPr>
            <w:r w:rsidRPr="00A51407">
              <w:rPr>
                <w:rFonts w:cs="Times New Roman"/>
                <w:szCs w:val="24"/>
              </w:rPr>
              <w:t>163 (32.4%)</w:t>
            </w:r>
          </w:p>
        </w:tc>
        <w:tc>
          <w:tcPr>
            <w:tcW w:w="1826" w:type="dxa"/>
            <w:vAlign w:val="center"/>
          </w:tcPr>
          <w:p w14:paraId="6C2E706E" w14:textId="77777777" w:rsidR="00D21F25" w:rsidRPr="00A51407" w:rsidRDefault="00D21F25" w:rsidP="00D21F25">
            <w:pPr>
              <w:spacing w:line="240" w:lineRule="auto"/>
              <w:jc w:val="center"/>
              <w:rPr>
                <w:rFonts w:cs="Times New Roman"/>
                <w:szCs w:val="24"/>
              </w:rPr>
            </w:pPr>
            <w:r w:rsidRPr="00A51407">
              <w:rPr>
                <w:rFonts w:cs="Times New Roman"/>
                <w:szCs w:val="24"/>
              </w:rPr>
              <w:t>26 (43.3%)</w:t>
            </w:r>
          </w:p>
        </w:tc>
        <w:tc>
          <w:tcPr>
            <w:tcW w:w="1826" w:type="dxa"/>
            <w:vAlign w:val="center"/>
          </w:tcPr>
          <w:p w14:paraId="4C9C0FB1" w14:textId="77777777" w:rsidR="00D21F25" w:rsidRPr="00A51407" w:rsidRDefault="00D21F25" w:rsidP="00D21F25">
            <w:pPr>
              <w:spacing w:line="240" w:lineRule="auto"/>
              <w:jc w:val="center"/>
              <w:rPr>
                <w:rFonts w:cs="Times New Roman"/>
                <w:szCs w:val="24"/>
              </w:rPr>
            </w:pPr>
            <w:r w:rsidRPr="00A51407">
              <w:rPr>
                <w:rFonts w:cs="Times New Roman"/>
                <w:szCs w:val="24"/>
              </w:rPr>
              <w:t>137 (30.9%)</w:t>
            </w:r>
          </w:p>
        </w:tc>
      </w:tr>
      <w:tr w:rsidR="00D21F25" w:rsidRPr="00A51407" w14:paraId="0A608090" w14:textId="77777777" w:rsidTr="00F601B1">
        <w:tc>
          <w:tcPr>
            <w:tcW w:w="3539" w:type="dxa"/>
          </w:tcPr>
          <w:p w14:paraId="5DE1ED44" w14:textId="77777777" w:rsidR="00D21F25" w:rsidRPr="00A51407" w:rsidRDefault="00D21F25" w:rsidP="00D21F25">
            <w:pPr>
              <w:spacing w:line="240" w:lineRule="auto"/>
              <w:ind w:firstLine="318"/>
              <w:rPr>
                <w:rFonts w:cs="Times New Roman"/>
                <w:szCs w:val="24"/>
              </w:rPr>
            </w:pPr>
            <w:r w:rsidRPr="00A51407">
              <w:rPr>
                <w:rFonts w:cs="Times New Roman"/>
                <w:szCs w:val="24"/>
              </w:rPr>
              <w:t>Community violence – Witnessing (%)</w:t>
            </w:r>
          </w:p>
        </w:tc>
        <w:tc>
          <w:tcPr>
            <w:tcW w:w="1825" w:type="dxa"/>
            <w:vAlign w:val="center"/>
          </w:tcPr>
          <w:p w14:paraId="3F584543" w14:textId="77777777" w:rsidR="00D21F25" w:rsidRPr="00A51407" w:rsidRDefault="00D21F25" w:rsidP="00D21F25">
            <w:pPr>
              <w:spacing w:line="240" w:lineRule="auto"/>
              <w:jc w:val="center"/>
              <w:rPr>
                <w:rFonts w:cs="Times New Roman"/>
                <w:szCs w:val="24"/>
              </w:rPr>
            </w:pPr>
            <w:r w:rsidRPr="00A51407">
              <w:rPr>
                <w:rFonts w:cs="Times New Roman"/>
                <w:szCs w:val="24"/>
              </w:rPr>
              <w:t>361 (71.8%)</w:t>
            </w:r>
          </w:p>
        </w:tc>
        <w:tc>
          <w:tcPr>
            <w:tcW w:w="1826" w:type="dxa"/>
            <w:vAlign w:val="center"/>
          </w:tcPr>
          <w:p w14:paraId="3865E2F9" w14:textId="77777777" w:rsidR="00D21F25" w:rsidRPr="00A51407" w:rsidRDefault="00D21F25" w:rsidP="00D21F25">
            <w:pPr>
              <w:spacing w:line="240" w:lineRule="auto"/>
              <w:jc w:val="center"/>
              <w:rPr>
                <w:rFonts w:cs="Times New Roman"/>
                <w:szCs w:val="24"/>
              </w:rPr>
            </w:pPr>
            <w:r w:rsidRPr="00A51407">
              <w:rPr>
                <w:rFonts w:cs="Times New Roman"/>
                <w:szCs w:val="24"/>
              </w:rPr>
              <w:t>52 (86.7%)</w:t>
            </w:r>
          </w:p>
        </w:tc>
        <w:tc>
          <w:tcPr>
            <w:tcW w:w="1826" w:type="dxa"/>
            <w:vAlign w:val="center"/>
          </w:tcPr>
          <w:p w14:paraId="37C136CF" w14:textId="77777777" w:rsidR="00D21F25" w:rsidRPr="00A51407" w:rsidRDefault="00D21F25" w:rsidP="00D21F25">
            <w:pPr>
              <w:spacing w:line="240" w:lineRule="auto"/>
              <w:jc w:val="center"/>
              <w:rPr>
                <w:rFonts w:cs="Times New Roman"/>
                <w:szCs w:val="24"/>
              </w:rPr>
            </w:pPr>
            <w:r w:rsidRPr="00A51407">
              <w:rPr>
                <w:rFonts w:cs="Times New Roman"/>
                <w:szCs w:val="24"/>
              </w:rPr>
              <w:t>309 (69.8%)</w:t>
            </w:r>
          </w:p>
        </w:tc>
      </w:tr>
      <w:tr w:rsidR="00D21F25" w:rsidRPr="00A51407" w14:paraId="261837BD" w14:textId="77777777" w:rsidTr="00F601B1">
        <w:tc>
          <w:tcPr>
            <w:tcW w:w="3539" w:type="dxa"/>
          </w:tcPr>
          <w:p w14:paraId="3330D43A" w14:textId="77777777" w:rsidR="00D21F25" w:rsidRPr="00A51407" w:rsidRDefault="00D21F25" w:rsidP="00D21F25">
            <w:pPr>
              <w:spacing w:line="240" w:lineRule="auto"/>
              <w:rPr>
                <w:rFonts w:cs="Times New Roman"/>
                <w:szCs w:val="24"/>
              </w:rPr>
            </w:pPr>
            <w:r w:rsidRPr="00A51407">
              <w:rPr>
                <w:rFonts w:cs="Times New Roman"/>
                <w:szCs w:val="24"/>
              </w:rPr>
              <w:t xml:space="preserve">     Not exposed to any form of violence (%)</w:t>
            </w:r>
          </w:p>
        </w:tc>
        <w:tc>
          <w:tcPr>
            <w:tcW w:w="1825" w:type="dxa"/>
            <w:vAlign w:val="center"/>
          </w:tcPr>
          <w:p w14:paraId="734A8C95" w14:textId="77777777" w:rsidR="00D21F25" w:rsidRPr="00A51407" w:rsidRDefault="00D21F25" w:rsidP="00D21F25">
            <w:pPr>
              <w:spacing w:line="240" w:lineRule="auto"/>
              <w:jc w:val="center"/>
              <w:rPr>
                <w:szCs w:val="24"/>
              </w:rPr>
            </w:pPr>
            <w:r w:rsidRPr="00A51407">
              <w:rPr>
                <w:szCs w:val="24"/>
              </w:rPr>
              <w:t>4 (0.8%)</w:t>
            </w:r>
          </w:p>
        </w:tc>
        <w:tc>
          <w:tcPr>
            <w:tcW w:w="1826" w:type="dxa"/>
            <w:vAlign w:val="center"/>
          </w:tcPr>
          <w:p w14:paraId="0E003654" w14:textId="77777777" w:rsidR="00D21F25" w:rsidRPr="00A51407" w:rsidRDefault="00D21F25" w:rsidP="00D21F25">
            <w:pPr>
              <w:spacing w:line="240" w:lineRule="auto"/>
              <w:jc w:val="center"/>
              <w:rPr>
                <w:rFonts w:cs="Times New Roman"/>
                <w:szCs w:val="24"/>
              </w:rPr>
            </w:pPr>
            <w:r w:rsidRPr="00A51407">
              <w:rPr>
                <w:rFonts w:cs="Times New Roman"/>
                <w:szCs w:val="24"/>
              </w:rPr>
              <w:t>0</w:t>
            </w:r>
          </w:p>
        </w:tc>
        <w:tc>
          <w:tcPr>
            <w:tcW w:w="1826" w:type="dxa"/>
            <w:vAlign w:val="center"/>
          </w:tcPr>
          <w:p w14:paraId="3930F448" w14:textId="77777777" w:rsidR="00D21F25" w:rsidRPr="00A51407" w:rsidRDefault="00D21F25" w:rsidP="00D21F25">
            <w:pPr>
              <w:spacing w:line="240" w:lineRule="auto"/>
              <w:jc w:val="center"/>
              <w:rPr>
                <w:rFonts w:cs="Times New Roman"/>
                <w:szCs w:val="24"/>
              </w:rPr>
            </w:pPr>
            <w:r w:rsidRPr="00A51407">
              <w:rPr>
                <w:rFonts w:cs="Times New Roman"/>
                <w:szCs w:val="24"/>
              </w:rPr>
              <w:t>4 (0.9%)</w:t>
            </w:r>
          </w:p>
        </w:tc>
      </w:tr>
      <w:tr w:rsidR="00D21F25" w:rsidRPr="00A51407" w14:paraId="46592962" w14:textId="77777777" w:rsidTr="00F601B1">
        <w:tc>
          <w:tcPr>
            <w:tcW w:w="3539" w:type="dxa"/>
          </w:tcPr>
          <w:p w14:paraId="0A1F0F60" w14:textId="77777777" w:rsidR="00D21F25" w:rsidRPr="00A51407" w:rsidRDefault="00D21F25" w:rsidP="00D21F25">
            <w:pPr>
              <w:spacing w:line="240" w:lineRule="auto"/>
              <w:rPr>
                <w:rFonts w:cs="Times New Roman"/>
                <w:szCs w:val="24"/>
              </w:rPr>
            </w:pPr>
            <w:r w:rsidRPr="00A51407">
              <w:rPr>
                <w:rFonts w:cs="Times New Roman"/>
                <w:szCs w:val="24"/>
              </w:rPr>
              <w:t xml:space="preserve">     Exposed to </w:t>
            </w:r>
            <w:r w:rsidRPr="00A51407">
              <w:rPr>
                <w:rFonts w:cs="Times New Roman"/>
                <w:i/>
                <w:szCs w:val="24"/>
              </w:rPr>
              <w:t>“poly-violence” (%)</w:t>
            </w:r>
          </w:p>
        </w:tc>
        <w:tc>
          <w:tcPr>
            <w:tcW w:w="1825" w:type="dxa"/>
            <w:vAlign w:val="center"/>
          </w:tcPr>
          <w:p w14:paraId="649D94D0" w14:textId="77777777" w:rsidR="00D21F25" w:rsidRPr="00A51407" w:rsidRDefault="00D21F25" w:rsidP="00D21F25">
            <w:pPr>
              <w:spacing w:line="240" w:lineRule="auto"/>
              <w:jc w:val="center"/>
              <w:rPr>
                <w:szCs w:val="24"/>
              </w:rPr>
            </w:pPr>
            <w:r w:rsidRPr="00A51407">
              <w:rPr>
                <w:szCs w:val="24"/>
              </w:rPr>
              <w:t>472 (93.8%)</w:t>
            </w:r>
          </w:p>
        </w:tc>
        <w:tc>
          <w:tcPr>
            <w:tcW w:w="1826" w:type="dxa"/>
            <w:vAlign w:val="center"/>
          </w:tcPr>
          <w:p w14:paraId="0C62DF95" w14:textId="77777777" w:rsidR="00D21F25" w:rsidRPr="00A51407" w:rsidRDefault="00D21F25" w:rsidP="00D21F25">
            <w:pPr>
              <w:spacing w:line="240" w:lineRule="auto"/>
              <w:jc w:val="center"/>
              <w:rPr>
                <w:rFonts w:cs="Times New Roman"/>
                <w:szCs w:val="24"/>
              </w:rPr>
            </w:pPr>
            <w:r w:rsidRPr="00A51407">
              <w:rPr>
                <w:rFonts w:cs="Times New Roman"/>
                <w:szCs w:val="24"/>
              </w:rPr>
              <w:t>60 (100%)</w:t>
            </w:r>
          </w:p>
        </w:tc>
        <w:tc>
          <w:tcPr>
            <w:tcW w:w="1826" w:type="dxa"/>
            <w:vAlign w:val="center"/>
          </w:tcPr>
          <w:p w14:paraId="48281FCF" w14:textId="77777777" w:rsidR="00D21F25" w:rsidRPr="00A51407" w:rsidRDefault="00D21F25" w:rsidP="00D21F25">
            <w:pPr>
              <w:spacing w:line="240" w:lineRule="auto"/>
              <w:jc w:val="center"/>
              <w:rPr>
                <w:rFonts w:cs="Times New Roman"/>
                <w:szCs w:val="24"/>
              </w:rPr>
            </w:pPr>
            <w:r w:rsidRPr="00A51407">
              <w:rPr>
                <w:rFonts w:cs="Times New Roman"/>
                <w:szCs w:val="24"/>
              </w:rPr>
              <w:t>412 (92.9%)</w:t>
            </w:r>
          </w:p>
        </w:tc>
      </w:tr>
      <w:tr w:rsidR="00D21F25" w:rsidRPr="00A51407" w14:paraId="56D16D18" w14:textId="77777777" w:rsidTr="00F601B1">
        <w:tc>
          <w:tcPr>
            <w:tcW w:w="3539" w:type="dxa"/>
          </w:tcPr>
          <w:p w14:paraId="65955EA1" w14:textId="77777777" w:rsidR="00D21F25" w:rsidRPr="00A51407" w:rsidRDefault="00D21F25" w:rsidP="00D21F25">
            <w:pPr>
              <w:spacing w:line="240" w:lineRule="auto"/>
              <w:rPr>
                <w:rFonts w:cs="Times New Roman"/>
                <w:szCs w:val="24"/>
                <w:vertAlign w:val="superscript"/>
              </w:rPr>
            </w:pPr>
            <w:r w:rsidRPr="00A51407">
              <w:rPr>
                <w:rFonts w:cs="Times New Roman"/>
                <w:szCs w:val="24"/>
              </w:rPr>
              <w:t xml:space="preserve">     Exposed to all six forms of violence (%)</w:t>
            </w:r>
            <w:r w:rsidRPr="00A51407">
              <w:rPr>
                <w:rFonts w:cs="Times New Roman"/>
                <w:szCs w:val="24"/>
                <w:vertAlign w:val="superscript"/>
              </w:rPr>
              <w:t>2</w:t>
            </w:r>
          </w:p>
        </w:tc>
        <w:tc>
          <w:tcPr>
            <w:tcW w:w="1825" w:type="dxa"/>
            <w:vAlign w:val="center"/>
          </w:tcPr>
          <w:p w14:paraId="2E5C3203" w14:textId="77777777" w:rsidR="00D21F25" w:rsidRPr="00A51407" w:rsidRDefault="00D21F25" w:rsidP="00D21F25">
            <w:pPr>
              <w:spacing w:line="240" w:lineRule="auto"/>
              <w:jc w:val="center"/>
              <w:rPr>
                <w:szCs w:val="24"/>
              </w:rPr>
            </w:pPr>
            <w:r w:rsidRPr="00A51407">
              <w:rPr>
                <w:szCs w:val="24"/>
              </w:rPr>
              <w:t>57 (11.3%)</w:t>
            </w:r>
          </w:p>
        </w:tc>
        <w:tc>
          <w:tcPr>
            <w:tcW w:w="1826" w:type="dxa"/>
            <w:vAlign w:val="center"/>
          </w:tcPr>
          <w:p w14:paraId="21F769AB" w14:textId="77777777" w:rsidR="00D21F25" w:rsidRPr="00A51407" w:rsidRDefault="00D21F25" w:rsidP="00D21F25">
            <w:pPr>
              <w:spacing w:line="240" w:lineRule="auto"/>
              <w:jc w:val="center"/>
              <w:rPr>
                <w:rFonts w:cs="Times New Roman"/>
                <w:szCs w:val="24"/>
              </w:rPr>
            </w:pPr>
            <w:r w:rsidRPr="00A51407">
              <w:rPr>
                <w:rFonts w:cs="Times New Roman"/>
                <w:szCs w:val="24"/>
              </w:rPr>
              <w:t>17 (28.3%)</w:t>
            </w:r>
          </w:p>
        </w:tc>
        <w:tc>
          <w:tcPr>
            <w:tcW w:w="1826" w:type="dxa"/>
            <w:vAlign w:val="center"/>
          </w:tcPr>
          <w:p w14:paraId="2B9D9106" w14:textId="77777777" w:rsidR="00D21F25" w:rsidRPr="00A51407" w:rsidRDefault="00D21F25" w:rsidP="00D21F25">
            <w:pPr>
              <w:spacing w:line="240" w:lineRule="auto"/>
              <w:jc w:val="center"/>
              <w:rPr>
                <w:rFonts w:cs="Times New Roman"/>
                <w:szCs w:val="24"/>
              </w:rPr>
            </w:pPr>
            <w:r w:rsidRPr="00A51407">
              <w:rPr>
                <w:rFonts w:cs="Times New Roman"/>
                <w:szCs w:val="24"/>
              </w:rPr>
              <w:t>40 (9%)</w:t>
            </w:r>
          </w:p>
        </w:tc>
      </w:tr>
      <w:tr w:rsidR="00D21F25" w:rsidRPr="00A51407" w14:paraId="301CB169" w14:textId="77777777" w:rsidTr="00F601B1">
        <w:tc>
          <w:tcPr>
            <w:tcW w:w="3539" w:type="dxa"/>
          </w:tcPr>
          <w:p w14:paraId="3B530A5C" w14:textId="77777777" w:rsidR="00D21F25" w:rsidRPr="00A51407" w:rsidRDefault="00D21F25" w:rsidP="00D21F25">
            <w:pPr>
              <w:spacing w:line="240" w:lineRule="auto"/>
              <w:rPr>
                <w:rFonts w:cs="Times New Roman"/>
                <w:i/>
                <w:szCs w:val="24"/>
              </w:rPr>
            </w:pPr>
            <w:r w:rsidRPr="00A51407">
              <w:rPr>
                <w:rFonts w:cs="Times New Roman"/>
                <w:i/>
                <w:szCs w:val="24"/>
              </w:rPr>
              <w:t xml:space="preserve">Educational outcomes </w:t>
            </w:r>
          </w:p>
        </w:tc>
        <w:tc>
          <w:tcPr>
            <w:tcW w:w="1825" w:type="dxa"/>
            <w:vAlign w:val="center"/>
          </w:tcPr>
          <w:p w14:paraId="7BC140B0" w14:textId="77777777" w:rsidR="00D21F25" w:rsidRPr="00A51407" w:rsidRDefault="00D21F25" w:rsidP="00D21F25">
            <w:pPr>
              <w:spacing w:line="240" w:lineRule="auto"/>
              <w:jc w:val="center"/>
              <w:rPr>
                <w:rFonts w:cs="Times New Roman"/>
                <w:szCs w:val="24"/>
              </w:rPr>
            </w:pPr>
          </w:p>
        </w:tc>
        <w:tc>
          <w:tcPr>
            <w:tcW w:w="1826" w:type="dxa"/>
            <w:vAlign w:val="center"/>
          </w:tcPr>
          <w:p w14:paraId="3FDB94E7" w14:textId="77777777" w:rsidR="00D21F25" w:rsidRPr="00A51407" w:rsidRDefault="00D21F25" w:rsidP="00D21F25">
            <w:pPr>
              <w:spacing w:line="240" w:lineRule="auto"/>
              <w:jc w:val="center"/>
              <w:rPr>
                <w:rFonts w:cs="Times New Roman"/>
                <w:szCs w:val="24"/>
              </w:rPr>
            </w:pPr>
          </w:p>
        </w:tc>
        <w:tc>
          <w:tcPr>
            <w:tcW w:w="1826" w:type="dxa"/>
            <w:vAlign w:val="center"/>
          </w:tcPr>
          <w:p w14:paraId="65EC2A39" w14:textId="77777777" w:rsidR="00D21F25" w:rsidRPr="00A51407" w:rsidRDefault="00D21F25" w:rsidP="00D21F25">
            <w:pPr>
              <w:spacing w:line="240" w:lineRule="auto"/>
              <w:jc w:val="center"/>
              <w:rPr>
                <w:rFonts w:cs="Times New Roman"/>
                <w:szCs w:val="24"/>
              </w:rPr>
            </w:pPr>
          </w:p>
        </w:tc>
      </w:tr>
      <w:tr w:rsidR="00D21F25" w:rsidRPr="00A51407" w14:paraId="3344DA0D" w14:textId="77777777" w:rsidTr="00F601B1">
        <w:tc>
          <w:tcPr>
            <w:tcW w:w="3539" w:type="dxa"/>
          </w:tcPr>
          <w:p w14:paraId="57CEE7C7" w14:textId="77777777" w:rsidR="00D21F25" w:rsidRPr="00A51407" w:rsidRDefault="00D21F25" w:rsidP="00D21F25">
            <w:pPr>
              <w:spacing w:line="240" w:lineRule="auto"/>
              <w:ind w:firstLine="318"/>
              <w:rPr>
                <w:rFonts w:cs="Times New Roman"/>
                <w:szCs w:val="24"/>
              </w:rPr>
            </w:pPr>
            <w:r w:rsidRPr="00A51407">
              <w:rPr>
                <w:rFonts w:cs="Times New Roman"/>
                <w:szCs w:val="24"/>
              </w:rPr>
              <w:t xml:space="preserve">(Low) Academic Motivation </w:t>
            </w:r>
            <w:r w:rsidRPr="00A51407">
              <w:rPr>
                <w:rFonts w:cs="Times New Roman"/>
                <w:i/>
                <w:szCs w:val="24"/>
              </w:rPr>
              <w:t>(mean)</w:t>
            </w:r>
          </w:p>
        </w:tc>
        <w:tc>
          <w:tcPr>
            <w:tcW w:w="1825" w:type="dxa"/>
            <w:vAlign w:val="center"/>
          </w:tcPr>
          <w:p w14:paraId="379EA6F1" w14:textId="77777777" w:rsidR="00D21F25" w:rsidRPr="00A51407" w:rsidRDefault="00D21F25" w:rsidP="00D21F25">
            <w:pPr>
              <w:spacing w:line="240" w:lineRule="auto"/>
              <w:jc w:val="center"/>
              <w:rPr>
                <w:rFonts w:cs="Times New Roman"/>
                <w:szCs w:val="24"/>
              </w:rPr>
            </w:pPr>
            <w:r w:rsidRPr="00A51407">
              <w:rPr>
                <w:rFonts w:cs="Times New Roman"/>
                <w:szCs w:val="24"/>
              </w:rPr>
              <w:t>7.65 (0.19)</w:t>
            </w:r>
          </w:p>
        </w:tc>
        <w:tc>
          <w:tcPr>
            <w:tcW w:w="1826" w:type="dxa"/>
            <w:vAlign w:val="center"/>
          </w:tcPr>
          <w:p w14:paraId="5C7749BC" w14:textId="77777777" w:rsidR="00D21F25" w:rsidRPr="00A51407" w:rsidRDefault="00D21F25" w:rsidP="00D21F25">
            <w:pPr>
              <w:spacing w:line="240" w:lineRule="auto"/>
              <w:jc w:val="center"/>
              <w:rPr>
                <w:rFonts w:cs="Times New Roman"/>
                <w:szCs w:val="24"/>
              </w:rPr>
            </w:pPr>
            <w:r w:rsidRPr="00A51407">
              <w:rPr>
                <w:rFonts w:cs="Times New Roman"/>
                <w:szCs w:val="24"/>
              </w:rPr>
              <w:t>8.55 (0.74)</w:t>
            </w:r>
          </w:p>
        </w:tc>
        <w:tc>
          <w:tcPr>
            <w:tcW w:w="1826" w:type="dxa"/>
            <w:vAlign w:val="center"/>
          </w:tcPr>
          <w:p w14:paraId="6754977F" w14:textId="77777777" w:rsidR="00D21F25" w:rsidRPr="00A51407" w:rsidRDefault="00D21F25" w:rsidP="00D21F25">
            <w:pPr>
              <w:spacing w:line="240" w:lineRule="auto"/>
              <w:jc w:val="center"/>
              <w:rPr>
                <w:rFonts w:cs="Times New Roman"/>
                <w:szCs w:val="24"/>
              </w:rPr>
            </w:pPr>
            <w:r w:rsidRPr="00A51407">
              <w:rPr>
                <w:rFonts w:cs="Times New Roman"/>
                <w:szCs w:val="24"/>
              </w:rPr>
              <w:t>7.53 (0.23)</w:t>
            </w:r>
          </w:p>
        </w:tc>
      </w:tr>
      <w:tr w:rsidR="00D21F25" w:rsidRPr="00A51407" w14:paraId="63F6520A" w14:textId="77777777" w:rsidTr="00F601B1">
        <w:tc>
          <w:tcPr>
            <w:tcW w:w="3539" w:type="dxa"/>
            <w:tcBorders>
              <w:bottom w:val="single" w:sz="4" w:space="0" w:color="auto"/>
            </w:tcBorders>
          </w:tcPr>
          <w:p w14:paraId="736DE250" w14:textId="77777777" w:rsidR="00D21F25" w:rsidRPr="00A51407" w:rsidRDefault="00D21F25" w:rsidP="00D21F25">
            <w:pPr>
              <w:spacing w:line="240" w:lineRule="auto"/>
              <w:ind w:firstLine="318"/>
              <w:rPr>
                <w:rFonts w:cs="Times New Roman"/>
                <w:szCs w:val="24"/>
                <w:vertAlign w:val="superscript"/>
              </w:rPr>
            </w:pPr>
            <w:r w:rsidRPr="00A51407">
              <w:rPr>
                <w:rFonts w:cs="Times New Roman"/>
                <w:szCs w:val="24"/>
              </w:rPr>
              <w:t>School Delay</w:t>
            </w:r>
            <w:r w:rsidRPr="00A51407">
              <w:rPr>
                <w:rFonts w:cs="Times New Roman"/>
                <w:szCs w:val="24"/>
                <w:vertAlign w:val="superscript"/>
              </w:rPr>
              <w:t xml:space="preserve"> </w:t>
            </w:r>
            <w:r w:rsidRPr="00A51407">
              <w:rPr>
                <w:rFonts w:cs="Times New Roman"/>
                <w:i/>
                <w:szCs w:val="24"/>
              </w:rPr>
              <w:t>(mean)</w:t>
            </w:r>
            <w:r w:rsidRPr="00A51407">
              <w:rPr>
                <w:rFonts w:cs="Times New Roman"/>
                <w:szCs w:val="24"/>
                <w:vertAlign w:val="superscript"/>
              </w:rPr>
              <w:t xml:space="preserve"> 1</w:t>
            </w:r>
          </w:p>
        </w:tc>
        <w:tc>
          <w:tcPr>
            <w:tcW w:w="1825" w:type="dxa"/>
            <w:tcBorders>
              <w:bottom w:val="single" w:sz="4" w:space="0" w:color="auto"/>
            </w:tcBorders>
          </w:tcPr>
          <w:p w14:paraId="598FFCBD" w14:textId="77777777" w:rsidR="00D21F25" w:rsidRPr="00A51407" w:rsidRDefault="00D21F25" w:rsidP="00D21F25">
            <w:pPr>
              <w:spacing w:line="240" w:lineRule="auto"/>
              <w:jc w:val="center"/>
              <w:rPr>
                <w:rFonts w:cs="Times New Roman"/>
                <w:szCs w:val="24"/>
              </w:rPr>
            </w:pPr>
            <w:r w:rsidRPr="00A51407">
              <w:rPr>
                <w:rFonts w:cs="Times New Roman"/>
                <w:szCs w:val="24"/>
              </w:rPr>
              <w:t>0.03 (0.06)</w:t>
            </w:r>
          </w:p>
        </w:tc>
        <w:tc>
          <w:tcPr>
            <w:tcW w:w="1826" w:type="dxa"/>
            <w:tcBorders>
              <w:bottom w:val="single" w:sz="4" w:space="0" w:color="auto"/>
            </w:tcBorders>
            <w:vAlign w:val="center"/>
          </w:tcPr>
          <w:p w14:paraId="03DFCB3C" w14:textId="77777777" w:rsidR="00D21F25" w:rsidRPr="00A51407" w:rsidRDefault="00D21F25" w:rsidP="00D21F25">
            <w:pPr>
              <w:spacing w:line="240" w:lineRule="auto"/>
              <w:jc w:val="center"/>
              <w:rPr>
                <w:rFonts w:cs="Times New Roman"/>
                <w:szCs w:val="24"/>
              </w:rPr>
            </w:pPr>
            <w:r w:rsidRPr="00A51407">
              <w:rPr>
                <w:rFonts w:cs="Times New Roman"/>
                <w:szCs w:val="24"/>
              </w:rPr>
              <w:t>0.52 (0.19)</w:t>
            </w:r>
          </w:p>
        </w:tc>
        <w:tc>
          <w:tcPr>
            <w:tcW w:w="1826" w:type="dxa"/>
            <w:tcBorders>
              <w:bottom w:val="single" w:sz="4" w:space="0" w:color="auto"/>
            </w:tcBorders>
            <w:vAlign w:val="center"/>
          </w:tcPr>
          <w:p w14:paraId="3B8477D7" w14:textId="77777777" w:rsidR="00D21F25" w:rsidRPr="00A51407" w:rsidRDefault="00D21F25" w:rsidP="00D21F25">
            <w:pPr>
              <w:spacing w:line="240" w:lineRule="auto"/>
              <w:jc w:val="center"/>
              <w:rPr>
                <w:rFonts w:cs="Times New Roman"/>
                <w:szCs w:val="24"/>
              </w:rPr>
            </w:pPr>
            <w:r w:rsidRPr="00A51407">
              <w:rPr>
                <w:rFonts w:cs="Times New Roman"/>
                <w:szCs w:val="24"/>
              </w:rPr>
              <w:t>-0.04 (0.1)</w:t>
            </w:r>
          </w:p>
        </w:tc>
      </w:tr>
    </w:tbl>
    <w:p w14:paraId="7BB628CA" w14:textId="77777777" w:rsidR="00D21F25" w:rsidRPr="00A51407" w:rsidRDefault="00D21F25" w:rsidP="00D21F25">
      <w:pPr>
        <w:spacing w:after="0" w:line="240" w:lineRule="auto"/>
      </w:pPr>
      <w:r w:rsidRPr="00A51407">
        <w:rPr>
          <w:vertAlign w:val="superscript"/>
        </w:rPr>
        <w:t>1</w:t>
      </w:r>
      <w:r w:rsidRPr="00A51407">
        <w:t>Wald Test is statistically significant (p=0.007)</w:t>
      </w:r>
    </w:p>
    <w:p w14:paraId="1647C173" w14:textId="77777777" w:rsidR="00D21F25" w:rsidRPr="00A51407" w:rsidRDefault="00D21F25" w:rsidP="00D21F25">
      <w:pPr>
        <w:spacing w:after="0" w:line="240" w:lineRule="auto"/>
        <w:rPr>
          <w:vertAlign w:val="superscript"/>
        </w:rPr>
      </w:pPr>
      <w:r w:rsidRPr="00A51407">
        <w:rPr>
          <w:vertAlign w:val="superscript"/>
        </w:rPr>
        <w:t xml:space="preserve">2 </w:t>
      </w:r>
      <w:r w:rsidRPr="00A51407">
        <w:t>Chi-square Test is statistically significant (p</w:t>
      </w:r>
      <w:r w:rsidRPr="00A51407">
        <w:rPr>
          <w:rFonts w:ascii="Arial" w:hAnsi="Arial" w:cs="Arial"/>
          <w:color w:val="000000"/>
          <w:sz w:val="21"/>
          <w:szCs w:val="21"/>
          <w:shd w:val="clear" w:color="auto" w:fill="FFFFFF"/>
          <w:lang w:val="en-GB"/>
        </w:rPr>
        <w:t xml:space="preserve"> &lt; 0.001)</w:t>
      </w:r>
    </w:p>
    <w:p w14:paraId="59D51A30" w14:textId="77777777" w:rsidR="00D21F25" w:rsidRPr="00A51407" w:rsidRDefault="00D21F25" w:rsidP="00D21F25">
      <w:pPr>
        <w:spacing w:line="259" w:lineRule="auto"/>
      </w:pPr>
    </w:p>
    <w:p w14:paraId="5F5A933B" w14:textId="77777777" w:rsidR="00D21F25" w:rsidRPr="00A51407" w:rsidRDefault="00D21F25" w:rsidP="00D21F25">
      <w:pPr>
        <w:spacing w:line="259" w:lineRule="auto"/>
        <w:rPr>
          <w:rFonts w:cs="Times New Roman"/>
          <w:b/>
          <w:i/>
          <w:sz w:val="22"/>
          <w:szCs w:val="24"/>
        </w:rPr>
      </w:pPr>
      <w:bookmarkStart w:id="3" w:name="_Toc467246253"/>
      <w:r w:rsidRPr="00A51407">
        <w:rPr>
          <w:rFonts w:cs="Times New Roman"/>
          <w:b/>
          <w:i/>
          <w:sz w:val="22"/>
          <w:szCs w:val="24"/>
        </w:rPr>
        <w:br w:type="page"/>
      </w:r>
    </w:p>
    <w:p w14:paraId="30CF1893" w14:textId="77777777" w:rsidR="00D21F25" w:rsidRPr="00A51407" w:rsidRDefault="00D21F25" w:rsidP="00D21F25">
      <w:pPr>
        <w:spacing w:line="259" w:lineRule="auto"/>
        <w:rPr>
          <w:rFonts w:eastAsiaTheme="majorEastAsia" w:cstheme="majorBidi"/>
          <w:b/>
          <w:i/>
          <w:noProof/>
          <w:szCs w:val="26"/>
          <w:lang w:val="en-GB" w:eastAsia="en-GB"/>
        </w:rPr>
      </w:pPr>
      <w:r w:rsidRPr="00A51407">
        <w:rPr>
          <w:rFonts w:cs="Times New Roman"/>
          <w:b/>
          <w:i/>
          <w:sz w:val="22"/>
          <w:szCs w:val="24"/>
        </w:rPr>
        <w:lastRenderedPageBreak/>
        <w:t xml:space="preserve">Table 7. Predictors of violence </w:t>
      </w:r>
      <w:r w:rsidRPr="00A51407">
        <w:rPr>
          <w:rFonts w:eastAsiaTheme="majorEastAsia" w:cs="Times New Roman"/>
          <w:b/>
          <w:i/>
          <w:sz w:val="22"/>
          <w:szCs w:val="24"/>
        </w:rPr>
        <w:t>among adolescents from socioeconomically disadvantaged communities in South Africa</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1512"/>
        <w:gridCol w:w="1512"/>
        <w:gridCol w:w="1512"/>
      </w:tblGrid>
      <w:tr w:rsidR="00D21F25" w:rsidRPr="00A51407" w14:paraId="6C12A5C7" w14:textId="77777777" w:rsidTr="00F601B1">
        <w:tc>
          <w:tcPr>
            <w:tcW w:w="3397" w:type="dxa"/>
            <w:vMerge w:val="restart"/>
            <w:tcBorders>
              <w:top w:val="single" w:sz="4" w:space="0" w:color="auto"/>
            </w:tcBorders>
            <w:vAlign w:val="center"/>
          </w:tcPr>
          <w:p w14:paraId="13EE8696" w14:textId="77777777" w:rsidR="00D21F25" w:rsidRPr="00A51407" w:rsidRDefault="00D21F25" w:rsidP="00D21F25">
            <w:pPr>
              <w:spacing w:line="240" w:lineRule="auto"/>
              <w:rPr>
                <w:rFonts w:cs="Times New Roman"/>
                <w:b/>
                <w:szCs w:val="24"/>
              </w:rPr>
            </w:pPr>
            <w:r w:rsidRPr="00A51407">
              <w:rPr>
                <w:rFonts w:cs="Times New Roman"/>
                <w:b/>
                <w:szCs w:val="24"/>
              </w:rPr>
              <w:t>Factors associated with exposure to violence –Predictors or violence</w:t>
            </w:r>
          </w:p>
        </w:tc>
        <w:tc>
          <w:tcPr>
            <w:tcW w:w="4536" w:type="dxa"/>
            <w:gridSpan w:val="3"/>
            <w:tcBorders>
              <w:top w:val="single" w:sz="4" w:space="0" w:color="auto"/>
              <w:bottom w:val="single" w:sz="4" w:space="0" w:color="auto"/>
            </w:tcBorders>
            <w:vAlign w:val="center"/>
          </w:tcPr>
          <w:p w14:paraId="40ADF166" w14:textId="77777777" w:rsidR="00D21F25" w:rsidRPr="00A51407" w:rsidRDefault="00D21F25" w:rsidP="00D21F25">
            <w:pPr>
              <w:spacing w:line="240" w:lineRule="auto"/>
              <w:jc w:val="center"/>
              <w:rPr>
                <w:rFonts w:cs="Times New Roman"/>
                <w:b/>
                <w:szCs w:val="24"/>
              </w:rPr>
            </w:pPr>
            <w:r w:rsidRPr="00A51407">
              <w:rPr>
                <w:rFonts w:cs="Times New Roman"/>
                <w:b/>
                <w:szCs w:val="24"/>
              </w:rPr>
              <w:t>Multinomial Logistic Regression: comparison of Profile 1 vs Profile 2</w:t>
            </w:r>
            <w:r w:rsidRPr="00A51407">
              <w:rPr>
                <w:rFonts w:cs="Times New Roman"/>
                <w:b/>
                <w:szCs w:val="24"/>
                <w:vertAlign w:val="superscript"/>
              </w:rPr>
              <w:t>1</w:t>
            </w:r>
          </w:p>
        </w:tc>
      </w:tr>
      <w:tr w:rsidR="00D21F25" w:rsidRPr="00A51407" w14:paraId="2BD9FFD8" w14:textId="77777777" w:rsidTr="00F601B1">
        <w:tc>
          <w:tcPr>
            <w:tcW w:w="3397" w:type="dxa"/>
            <w:vMerge/>
            <w:tcBorders>
              <w:bottom w:val="single" w:sz="4" w:space="0" w:color="auto"/>
            </w:tcBorders>
          </w:tcPr>
          <w:p w14:paraId="226EA753" w14:textId="77777777" w:rsidR="00D21F25" w:rsidRPr="00A51407" w:rsidRDefault="00D21F25" w:rsidP="00D21F25">
            <w:pPr>
              <w:spacing w:line="240" w:lineRule="auto"/>
              <w:rPr>
                <w:rFonts w:cs="Times New Roman"/>
                <w:b/>
                <w:szCs w:val="24"/>
              </w:rPr>
            </w:pPr>
          </w:p>
        </w:tc>
        <w:tc>
          <w:tcPr>
            <w:tcW w:w="1512" w:type="dxa"/>
            <w:tcBorders>
              <w:top w:val="single" w:sz="4" w:space="0" w:color="auto"/>
              <w:bottom w:val="single" w:sz="4" w:space="0" w:color="auto"/>
            </w:tcBorders>
          </w:tcPr>
          <w:p w14:paraId="0A15E183" w14:textId="77777777" w:rsidR="00D21F25" w:rsidRPr="00A51407" w:rsidRDefault="00D21F25" w:rsidP="00D21F25">
            <w:pPr>
              <w:spacing w:line="240" w:lineRule="auto"/>
              <w:jc w:val="center"/>
              <w:rPr>
                <w:rFonts w:cs="Times New Roman"/>
                <w:b/>
                <w:szCs w:val="24"/>
              </w:rPr>
            </w:pPr>
            <w:r w:rsidRPr="00A51407">
              <w:rPr>
                <w:rFonts w:cs="Times New Roman"/>
                <w:b/>
                <w:szCs w:val="24"/>
              </w:rPr>
              <w:t>Standardized Estimate (Beta)</w:t>
            </w:r>
          </w:p>
        </w:tc>
        <w:tc>
          <w:tcPr>
            <w:tcW w:w="1512" w:type="dxa"/>
            <w:tcBorders>
              <w:top w:val="single" w:sz="4" w:space="0" w:color="auto"/>
              <w:bottom w:val="single" w:sz="4" w:space="0" w:color="auto"/>
            </w:tcBorders>
          </w:tcPr>
          <w:p w14:paraId="04792793" w14:textId="77777777" w:rsidR="00D21F25" w:rsidRPr="00A51407" w:rsidRDefault="00D21F25" w:rsidP="00D21F25">
            <w:pPr>
              <w:spacing w:line="240" w:lineRule="auto"/>
              <w:jc w:val="center"/>
              <w:rPr>
                <w:rFonts w:cs="Times New Roman"/>
                <w:b/>
                <w:szCs w:val="24"/>
              </w:rPr>
            </w:pPr>
            <w:r w:rsidRPr="00A51407">
              <w:rPr>
                <w:rFonts w:cs="Times New Roman"/>
                <w:b/>
                <w:szCs w:val="24"/>
              </w:rPr>
              <w:t>SE</w:t>
            </w:r>
          </w:p>
        </w:tc>
        <w:tc>
          <w:tcPr>
            <w:tcW w:w="1512" w:type="dxa"/>
            <w:tcBorders>
              <w:top w:val="single" w:sz="4" w:space="0" w:color="auto"/>
              <w:bottom w:val="single" w:sz="4" w:space="0" w:color="auto"/>
            </w:tcBorders>
          </w:tcPr>
          <w:p w14:paraId="36EFE2BB" w14:textId="77777777" w:rsidR="00D21F25" w:rsidRPr="00A51407" w:rsidRDefault="00D21F25" w:rsidP="00D21F25">
            <w:pPr>
              <w:spacing w:line="240" w:lineRule="auto"/>
              <w:jc w:val="center"/>
              <w:rPr>
                <w:rFonts w:cs="Times New Roman"/>
                <w:b/>
                <w:szCs w:val="24"/>
              </w:rPr>
            </w:pPr>
            <w:r w:rsidRPr="00A51407">
              <w:rPr>
                <w:rFonts w:cs="Times New Roman"/>
                <w:b/>
                <w:szCs w:val="24"/>
              </w:rPr>
              <w:t>p-value</w:t>
            </w:r>
          </w:p>
        </w:tc>
      </w:tr>
      <w:tr w:rsidR="00D21F25" w:rsidRPr="00A51407" w14:paraId="7C84C4BA" w14:textId="77777777" w:rsidTr="00F601B1">
        <w:trPr>
          <w:trHeight w:val="277"/>
        </w:trPr>
        <w:tc>
          <w:tcPr>
            <w:tcW w:w="3397" w:type="dxa"/>
            <w:vMerge/>
          </w:tcPr>
          <w:p w14:paraId="6538C820" w14:textId="77777777" w:rsidR="00D21F25" w:rsidRPr="00A51407" w:rsidRDefault="00D21F25" w:rsidP="00D21F25">
            <w:pPr>
              <w:spacing w:line="240" w:lineRule="auto"/>
              <w:rPr>
                <w:rFonts w:cs="Times New Roman"/>
                <w:b/>
                <w:szCs w:val="24"/>
              </w:rPr>
            </w:pPr>
          </w:p>
        </w:tc>
        <w:tc>
          <w:tcPr>
            <w:tcW w:w="1512" w:type="dxa"/>
          </w:tcPr>
          <w:p w14:paraId="4E62587A" w14:textId="77777777" w:rsidR="00D21F25" w:rsidRPr="00A51407" w:rsidRDefault="00D21F25" w:rsidP="00D21F25">
            <w:pPr>
              <w:spacing w:line="240" w:lineRule="auto"/>
              <w:jc w:val="center"/>
              <w:rPr>
                <w:rFonts w:cs="Times New Roman"/>
                <w:b/>
                <w:szCs w:val="24"/>
              </w:rPr>
            </w:pPr>
          </w:p>
        </w:tc>
        <w:tc>
          <w:tcPr>
            <w:tcW w:w="1512" w:type="dxa"/>
          </w:tcPr>
          <w:p w14:paraId="2DE92CE5" w14:textId="77777777" w:rsidR="00D21F25" w:rsidRPr="00A51407" w:rsidRDefault="00D21F25" w:rsidP="00D21F25">
            <w:pPr>
              <w:spacing w:line="240" w:lineRule="auto"/>
              <w:jc w:val="center"/>
              <w:rPr>
                <w:rFonts w:cs="Times New Roman"/>
                <w:b/>
                <w:szCs w:val="24"/>
              </w:rPr>
            </w:pPr>
          </w:p>
        </w:tc>
        <w:tc>
          <w:tcPr>
            <w:tcW w:w="1512" w:type="dxa"/>
          </w:tcPr>
          <w:p w14:paraId="656C083C" w14:textId="77777777" w:rsidR="00D21F25" w:rsidRPr="00A51407" w:rsidRDefault="00D21F25" w:rsidP="00D21F25">
            <w:pPr>
              <w:spacing w:line="240" w:lineRule="auto"/>
              <w:jc w:val="center"/>
              <w:rPr>
                <w:rFonts w:cs="Times New Roman"/>
                <w:b/>
                <w:szCs w:val="24"/>
              </w:rPr>
            </w:pPr>
          </w:p>
        </w:tc>
      </w:tr>
      <w:tr w:rsidR="00D21F25" w:rsidRPr="00A51407" w14:paraId="06897907" w14:textId="77777777" w:rsidTr="00F601B1">
        <w:tc>
          <w:tcPr>
            <w:tcW w:w="3397" w:type="dxa"/>
          </w:tcPr>
          <w:p w14:paraId="0C7C1919" w14:textId="77777777" w:rsidR="00D21F25" w:rsidRPr="00A51407" w:rsidRDefault="00D21F25" w:rsidP="00D21F25">
            <w:pPr>
              <w:spacing w:line="240" w:lineRule="auto"/>
              <w:ind w:firstLine="318"/>
              <w:rPr>
                <w:rFonts w:cs="Times New Roman"/>
                <w:szCs w:val="24"/>
              </w:rPr>
            </w:pPr>
            <w:r w:rsidRPr="00A51407">
              <w:rPr>
                <w:rFonts w:cs="Times New Roman"/>
                <w:szCs w:val="24"/>
              </w:rPr>
              <w:t>Female (coded high)</w:t>
            </w:r>
          </w:p>
        </w:tc>
        <w:tc>
          <w:tcPr>
            <w:tcW w:w="1512" w:type="dxa"/>
          </w:tcPr>
          <w:p w14:paraId="0FDB7B93" w14:textId="77777777" w:rsidR="00D21F25" w:rsidRPr="00A51407" w:rsidRDefault="00D21F25" w:rsidP="00D21F25">
            <w:pPr>
              <w:spacing w:line="240" w:lineRule="auto"/>
              <w:jc w:val="center"/>
              <w:rPr>
                <w:rFonts w:cs="Times New Roman"/>
                <w:szCs w:val="24"/>
              </w:rPr>
            </w:pPr>
            <w:r w:rsidRPr="00A51407">
              <w:rPr>
                <w:rFonts w:cs="Times New Roman"/>
                <w:szCs w:val="24"/>
              </w:rPr>
              <w:t>0.22</w:t>
            </w:r>
          </w:p>
        </w:tc>
        <w:tc>
          <w:tcPr>
            <w:tcW w:w="1512" w:type="dxa"/>
          </w:tcPr>
          <w:p w14:paraId="72205F4F" w14:textId="77777777" w:rsidR="00D21F25" w:rsidRPr="00A51407" w:rsidRDefault="00D21F25" w:rsidP="00D21F25">
            <w:pPr>
              <w:spacing w:line="240" w:lineRule="auto"/>
              <w:jc w:val="center"/>
              <w:rPr>
                <w:rFonts w:cs="Times New Roman"/>
                <w:szCs w:val="24"/>
              </w:rPr>
            </w:pPr>
            <w:r w:rsidRPr="00A51407">
              <w:rPr>
                <w:rFonts w:cs="Times New Roman"/>
                <w:szCs w:val="24"/>
              </w:rPr>
              <w:t>0.31</w:t>
            </w:r>
          </w:p>
        </w:tc>
        <w:tc>
          <w:tcPr>
            <w:tcW w:w="1512" w:type="dxa"/>
          </w:tcPr>
          <w:p w14:paraId="5EF560A5" w14:textId="77777777" w:rsidR="00D21F25" w:rsidRPr="00A51407" w:rsidRDefault="00D21F25" w:rsidP="00D21F25">
            <w:pPr>
              <w:spacing w:line="240" w:lineRule="auto"/>
              <w:jc w:val="center"/>
              <w:rPr>
                <w:rFonts w:cs="Times New Roman"/>
                <w:szCs w:val="24"/>
              </w:rPr>
            </w:pPr>
            <w:r w:rsidRPr="00A51407">
              <w:rPr>
                <w:rFonts w:cs="Times New Roman"/>
                <w:szCs w:val="24"/>
              </w:rPr>
              <w:t>0.470</w:t>
            </w:r>
          </w:p>
        </w:tc>
      </w:tr>
      <w:tr w:rsidR="00D21F25" w:rsidRPr="00A51407" w14:paraId="2189509D" w14:textId="77777777" w:rsidTr="00F601B1">
        <w:tc>
          <w:tcPr>
            <w:tcW w:w="3397" w:type="dxa"/>
          </w:tcPr>
          <w:p w14:paraId="62F4C846" w14:textId="77777777" w:rsidR="00D21F25" w:rsidRPr="00A51407" w:rsidRDefault="00D21F25" w:rsidP="00D21F25">
            <w:pPr>
              <w:spacing w:line="240" w:lineRule="auto"/>
              <w:ind w:firstLine="318"/>
              <w:rPr>
                <w:rFonts w:cs="Times New Roman"/>
                <w:szCs w:val="24"/>
              </w:rPr>
            </w:pPr>
            <w:r w:rsidRPr="00A51407">
              <w:rPr>
                <w:rFonts w:cs="Times New Roman"/>
                <w:szCs w:val="24"/>
              </w:rPr>
              <w:t>Age (years, older coded higher)</w:t>
            </w:r>
          </w:p>
        </w:tc>
        <w:tc>
          <w:tcPr>
            <w:tcW w:w="1512" w:type="dxa"/>
          </w:tcPr>
          <w:p w14:paraId="63B41140" w14:textId="77777777" w:rsidR="00D21F25" w:rsidRPr="00A51407" w:rsidRDefault="00D21F25" w:rsidP="00D21F25">
            <w:pPr>
              <w:spacing w:line="240" w:lineRule="auto"/>
              <w:jc w:val="center"/>
              <w:rPr>
                <w:rFonts w:cs="Times New Roman"/>
                <w:szCs w:val="24"/>
              </w:rPr>
            </w:pPr>
            <w:r w:rsidRPr="00A51407">
              <w:rPr>
                <w:rFonts w:cs="Times New Roman"/>
                <w:szCs w:val="24"/>
              </w:rPr>
              <w:t>0.16</w:t>
            </w:r>
          </w:p>
        </w:tc>
        <w:tc>
          <w:tcPr>
            <w:tcW w:w="1512" w:type="dxa"/>
          </w:tcPr>
          <w:p w14:paraId="0E06ACB4" w14:textId="77777777" w:rsidR="00D21F25" w:rsidRPr="00A51407" w:rsidRDefault="00D21F25" w:rsidP="00D21F25">
            <w:pPr>
              <w:spacing w:line="240" w:lineRule="auto"/>
              <w:jc w:val="center"/>
              <w:rPr>
                <w:rFonts w:cs="Times New Roman"/>
                <w:szCs w:val="24"/>
              </w:rPr>
            </w:pPr>
            <w:r w:rsidRPr="00A51407">
              <w:rPr>
                <w:rFonts w:cs="Times New Roman"/>
                <w:szCs w:val="24"/>
              </w:rPr>
              <w:t>0.07</w:t>
            </w:r>
          </w:p>
        </w:tc>
        <w:tc>
          <w:tcPr>
            <w:tcW w:w="1512" w:type="dxa"/>
          </w:tcPr>
          <w:p w14:paraId="311C30CF" w14:textId="77777777" w:rsidR="00D21F25" w:rsidRPr="00A51407" w:rsidRDefault="00D21F25" w:rsidP="00D21F25">
            <w:pPr>
              <w:spacing w:line="240" w:lineRule="auto"/>
              <w:jc w:val="center"/>
              <w:rPr>
                <w:rFonts w:cs="Times New Roman"/>
                <w:szCs w:val="24"/>
              </w:rPr>
            </w:pPr>
            <w:r w:rsidRPr="00A51407">
              <w:rPr>
                <w:rFonts w:cs="Times New Roman"/>
                <w:szCs w:val="24"/>
              </w:rPr>
              <w:t>0.020</w:t>
            </w:r>
          </w:p>
        </w:tc>
      </w:tr>
      <w:tr w:rsidR="00D21F25" w:rsidRPr="00A51407" w14:paraId="72B4F64C" w14:textId="77777777" w:rsidTr="00F601B1">
        <w:tc>
          <w:tcPr>
            <w:tcW w:w="3397" w:type="dxa"/>
          </w:tcPr>
          <w:p w14:paraId="2BE66197" w14:textId="77777777" w:rsidR="00D21F25" w:rsidRPr="00A51407" w:rsidRDefault="00D21F25" w:rsidP="00D21F25">
            <w:pPr>
              <w:spacing w:line="240" w:lineRule="auto"/>
              <w:ind w:firstLine="318"/>
              <w:rPr>
                <w:rFonts w:cs="Times New Roman"/>
                <w:szCs w:val="24"/>
              </w:rPr>
            </w:pPr>
            <w:r w:rsidRPr="00A51407">
              <w:rPr>
                <w:rFonts w:cs="Times New Roman"/>
                <w:szCs w:val="24"/>
              </w:rPr>
              <w:t>Family Poverty</w:t>
            </w:r>
          </w:p>
        </w:tc>
        <w:tc>
          <w:tcPr>
            <w:tcW w:w="1512" w:type="dxa"/>
          </w:tcPr>
          <w:p w14:paraId="403AAD6E" w14:textId="77777777" w:rsidR="00D21F25" w:rsidRPr="00A51407" w:rsidRDefault="00D21F25" w:rsidP="00D21F25">
            <w:pPr>
              <w:spacing w:line="240" w:lineRule="auto"/>
              <w:jc w:val="center"/>
              <w:rPr>
                <w:rFonts w:cs="Times New Roman"/>
                <w:szCs w:val="24"/>
              </w:rPr>
            </w:pPr>
            <w:r w:rsidRPr="00A51407">
              <w:rPr>
                <w:rFonts w:cs="Times New Roman"/>
                <w:szCs w:val="24"/>
              </w:rPr>
              <w:t>0.08</w:t>
            </w:r>
          </w:p>
        </w:tc>
        <w:tc>
          <w:tcPr>
            <w:tcW w:w="1512" w:type="dxa"/>
          </w:tcPr>
          <w:p w14:paraId="261C2B0E" w14:textId="77777777" w:rsidR="00D21F25" w:rsidRPr="00A51407" w:rsidRDefault="00D21F25" w:rsidP="00D21F25">
            <w:pPr>
              <w:spacing w:line="240" w:lineRule="auto"/>
              <w:jc w:val="center"/>
              <w:rPr>
                <w:rFonts w:cs="Times New Roman"/>
                <w:szCs w:val="24"/>
              </w:rPr>
            </w:pPr>
            <w:r w:rsidRPr="00A51407">
              <w:rPr>
                <w:rFonts w:cs="Times New Roman"/>
                <w:szCs w:val="24"/>
              </w:rPr>
              <w:t>0.07</w:t>
            </w:r>
          </w:p>
        </w:tc>
        <w:tc>
          <w:tcPr>
            <w:tcW w:w="1512" w:type="dxa"/>
          </w:tcPr>
          <w:p w14:paraId="21AC869D" w14:textId="77777777" w:rsidR="00D21F25" w:rsidRPr="00A51407" w:rsidRDefault="00D21F25" w:rsidP="00D21F25">
            <w:pPr>
              <w:spacing w:line="240" w:lineRule="auto"/>
              <w:jc w:val="center"/>
              <w:rPr>
                <w:rFonts w:cs="Times New Roman"/>
                <w:szCs w:val="24"/>
              </w:rPr>
            </w:pPr>
            <w:r w:rsidRPr="00A51407">
              <w:rPr>
                <w:rFonts w:cs="Times New Roman"/>
                <w:szCs w:val="24"/>
              </w:rPr>
              <w:t>0.230</w:t>
            </w:r>
          </w:p>
        </w:tc>
      </w:tr>
      <w:tr w:rsidR="00D21F25" w:rsidRPr="00A51407" w14:paraId="45BA2179" w14:textId="77777777" w:rsidTr="00F601B1">
        <w:tc>
          <w:tcPr>
            <w:tcW w:w="3397" w:type="dxa"/>
            <w:tcBorders>
              <w:bottom w:val="single" w:sz="4" w:space="0" w:color="auto"/>
            </w:tcBorders>
          </w:tcPr>
          <w:p w14:paraId="2359A378" w14:textId="77777777" w:rsidR="00D21F25" w:rsidRPr="00A51407" w:rsidRDefault="00D21F25" w:rsidP="00D21F25">
            <w:pPr>
              <w:spacing w:line="240" w:lineRule="auto"/>
              <w:ind w:firstLine="318"/>
              <w:rPr>
                <w:rFonts w:cs="Times New Roman"/>
                <w:szCs w:val="24"/>
              </w:rPr>
            </w:pPr>
            <w:r w:rsidRPr="00A51407">
              <w:rPr>
                <w:rFonts w:cs="Times New Roman"/>
                <w:szCs w:val="24"/>
              </w:rPr>
              <w:t>Membership of Trial Arm (intervention)</w:t>
            </w:r>
          </w:p>
        </w:tc>
        <w:tc>
          <w:tcPr>
            <w:tcW w:w="1512" w:type="dxa"/>
            <w:tcBorders>
              <w:bottom w:val="single" w:sz="4" w:space="0" w:color="auto"/>
            </w:tcBorders>
          </w:tcPr>
          <w:p w14:paraId="40E0EEC3" w14:textId="77777777" w:rsidR="00D21F25" w:rsidRPr="00A51407" w:rsidRDefault="00D21F25" w:rsidP="00D21F25">
            <w:pPr>
              <w:spacing w:line="240" w:lineRule="auto"/>
              <w:jc w:val="center"/>
              <w:rPr>
                <w:rFonts w:cs="Times New Roman"/>
                <w:szCs w:val="24"/>
              </w:rPr>
            </w:pPr>
            <w:r w:rsidRPr="00A51407">
              <w:rPr>
                <w:rFonts w:cs="Times New Roman"/>
                <w:szCs w:val="24"/>
              </w:rPr>
              <w:t>0.06</w:t>
            </w:r>
          </w:p>
        </w:tc>
        <w:tc>
          <w:tcPr>
            <w:tcW w:w="1512" w:type="dxa"/>
            <w:tcBorders>
              <w:bottom w:val="single" w:sz="4" w:space="0" w:color="auto"/>
            </w:tcBorders>
          </w:tcPr>
          <w:p w14:paraId="10348336" w14:textId="77777777" w:rsidR="00D21F25" w:rsidRPr="00A51407" w:rsidRDefault="00D21F25" w:rsidP="00D21F25">
            <w:pPr>
              <w:spacing w:line="240" w:lineRule="auto"/>
              <w:jc w:val="center"/>
              <w:rPr>
                <w:rFonts w:cs="Times New Roman"/>
                <w:szCs w:val="24"/>
              </w:rPr>
            </w:pPr>
            <w:r w:rsidRPr="00A51407">
              <w:rPr>
                <w:rFonts w:cs="Times New Roman"/>
                <w:szCs w:val="24"/>
              </w:rPr>
              <w:t>0.3</w:t>
            </w:r>
          </w:p>
        </w:tc>
        <w:tc>
          <w:tcPr>
            <w:tcW w:w="1512" w:type="dxa"/>
            <w:tcBorders>
              <w:bottom w:val="single" w:sz="4" w:space="0" w:color="auto"/>
            </w:tcBorders>
          </w:tcPr>
          <w:p w14:paraId="499A7653" w14:textId="77777777" w:rsidR="00D21F25" w:rsidRPr="00A51407" w:rsidRDefault="00D21F25" w:rsidP="00D21F25">
            <w:pPr>
              <w:spacing w:line="240" w:lineRule="auto"/>
              <w:jc w:val="center"/>
              <w:rPr>
                <w:rFonts w:cs="Times New Roman"/>
                <w:szCs w:val="24"/>
              </w:rPr>
            </w:pPr>
            <w:r w:rsidRPr="00A51407">
              <w:rPr>
                <w:rFonts w:cs="Times New Roman"/>
                <w:szCs w:val="24"/>
              </w:rPr>
              <w:t>0.840</w:t>
            </w:r>
          </w:p>
        </w:tc>
      </w:tr>
    </w:tbl>
    <w:p w14:paraId="10A2F833" w14:textId="77777777" w:rsidR="00D21F25" w:rsidRPr="00A51407" w:rsidRDefault="00D21F25" w:rsidP="00D21F25">
      <w:pPr>
        <w:spacing w:line="259" w:lineRule="auto"/>
        <w:rPr>
          <w:rFonts w:eastAsiaTheme="majorEastAsia" w:cstheme="majorBidi"/>
          <w:i/>
          <w:sz w:val="20"/>
          <w:szCs w:val="26"/>
          <w:vertAlign w:val="superscript"/>
        </w:rPr>
      </w:pPr>
      <w:r w:rsidRPr="00A51407">
        <w:rPr>
          <w:rFonts w:eastAsiaTheme="majorEastAsia" w:cstheme="majorBidi"/>
          <w:i/>
          <w:sz w:val="20"/>
          <w:szCs w:val="26"/>
          <w:vertAlign w:val="superscript"/>
        </w:rPr>
        <w:t>1</w:t>
      </w:r>
      <w:r w:rsidRPr="00A51407">
        <w:rPr>
          <w:rFonts w:eastAsiaTheme="majorEastAsia" w:cstheme="majorBidi"/>
          <w:i/>
          <w:sz w:val="20"/>
          <w:szCs w:val="26"/>
        </w:rPr>
        <w:t>Profile 2 is the reference category</w:t>
      </w:r>
    </w:p>
    <w:bookmarkEnd w:id="3"/>
    <w:p w14:paraId="7CA6A4C1" w14:textId="77777777" w:rsidR="00354F52" w:rsidRPr="00A51407" w:rsidRDefault="00354F52" w:rsidP="00354F52">
      <w:pPr>
        <w:widowControl w:val="0"/>
        <w:autoSpaceDE w:val="0"/>
        <w:autoSpaceDN w:val="0"/>
        <w:adjustRightInd w:val="0"/>
        <w:spacing w:after="0" w:line="240" w:lineRule="auto"/>
        <w:ind w:left="480" w:hanging="480"/>
        <w:rPr>
          <w:rFonts w:cs="Times New Roman"/>
          <w:noProof/>
          <w:szCs w:val="24"/>
        </w:rPr>
      </w:pPr>
    </w:p>
    <w:p w14:paraId="1CBCFDB6" w14:textId="5C512AB4" w:rsidR="004D07D7" w:rsidRPr="00A51407" w:rsidRDefault="004D07D7" w:rsidP="00B22D96">
      <w:pPr>
        <w:widowControl w:val="0"/>
        <w:autoSpaceDE w:val="0"/>
        <w:autoSpaceDN w:val="0"/>
        <w:adjustRightInd w:val="0"/>
        <w:spacing w:line="240" w:lineRule="auto"/>
      </w:pPr>
    </w:p>
    <w:p w14:paraId="2EFD4DE1" w14:textId="230432D7" w:rsidR="00D21F25" w:rsidRPr="00A51407" w:rsidRDefault="00D21F25">
      <w:pPr>
        <w:spacing w:line="259" w:lineRule="auto"/>
      </w:pPr>
      <w:r w:rsidRPr="00A51407">
        <w:br w:type="page"/>
      </w:r>
    </w:p>
    <w:p w14:paraId="54CB7E28" w14:textId="77777777" w:rsidR="00D21F25" w:rsidRPr="00A51407" w:rsidRDefault="00D21F25" w:rsidP="00D21F25">
      <w:pPr>
        <w:spacing w:after="0" w:line="259" w:lineRule="auto"/>
        <w:rPr>
          <w:rFonts w:eastAsiaTheme="majorEastAsia" w:cstheme="majorBidi"/>
          <w:b/>
          <w:i/>
          <w:sz w:val="22"/>
          <w:szCs w:val="26"/>
        </w:rPr>
      </w:pPr>
      <w:r w:rsidRPr="00A51407">
        <w:rPr>
          <w:rFonts w:eastAsiaTheme="majorEastAsia" w:cstheme="majorBidi"/>
          <w:b/>
          <w:i/>
          <w:szCs w:val="26"/>
        </w:rPr>
        <w:lastRenderedPageBreak/>
        <w:t>Figure 1 Patterns of exposure to violence among adolescents from socioeconomically disadvantaged communities in South Africa</w:t>
      </w:r>
    </w:p>
    <w:p w14:paraId="1DB3977B" w14:textId="77777777" w:rsidR="00D21F25" w:rsidRPr="00C86843" w:rsidRDefault="00D21F25" w:rsidP="00D21F25">
      <w:pPr>
        <w:spacing w:line="259" w:lineRule="auto"/>
        <w:rPr>
          <w:rFonts w:asciiTheme="minorHAnsi" w:hAnsiTheme="minorHAnsi"/>
          <w:b/>
          <w:noProof/>
          <w:sz w:val="22"/>
          <w:lang w:val="en-GB" w:eastAsia="en-GB"/>
        </w:rPr>
      </w:pPr>
      <w:r w:rsidRPr="00A51407">
        <w:rPr>
          <w:rFonts w:cs="Times New Roman"/>
          <w:b/>
          <w:noProof/>
          <w:szCs w:val="24"/>
          <w:u w:val="single"/>
          <w:lang w:val="en-GB" w:eastAsia="en-GB"/>
        </w:rPr>
        <mc:AlternateContent>
          <mc:Choice Requires="wpg">
            <w:drawing>
              <wp:anchor distT="0" distB="0" distL="114300" distR="114300" simplePos="0" relativeHeight="251659264" behindDoc="0" locked="0" layoutInCell="1" allowOverlap="1" wp14:anchorId="265AFA86" wp14:editId="0B49B8CE">
                <wp:simplePos x="0" y="0"/>
                <wp:positionH relativeFrom="column">
                  <wp:posOffset>-103517</wp:posOffset>
                </wp:positionH>
                <wp:positionV relativeFrom="paragraph">
                  <wp:posOffset>208004</wp:posOffset>
                </wp:positionV>
                <wp:extent cx="5886450" cy="4010025"/>
                <wp:effectExtent l="0" t="0" r="0" b="9525"/>
                <wp:wrapNone/>
                <wp:docPr id="1" name="Group 6"/>
                <wp:cNvGraphicFramePr/>
                <a:graphic xmlns:a="http://schemas.openxmlformats.org/drawingml/2006/main">
                  <a:graphicData uri="http://schemas.microsoft.com/office/word/2010/wordprocessingGroup">
                    <wpg:wgp>
                      <wpg:cNvGrpSpPr/>
                      <wpg:grpSpPr>
                        <a:xfrm>
                          <a:off x="0" y="0"/>
                          <a:ext cx="5886450" cy="4010025"/>
                          <a:chOff x="0" y="0"/>
                          <a:chExt cx="5886450" cy="4010025"/>
                        </a:xfrm>
                      </wpg:grpSpPr>
                      <pic:pic xmlns:pic="http://schemas.openxmlformats.org/drawingml/2006/picture">
                        <pic:nvPicPr>
                          <pic:cNvPr id="3" name="Picture 3"/>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6450" cy="4010025"/>
                          </a:xfrm>
                          <a:prstGeom prst="rect">
                            <a:avLst/>
                          </a:prstGeom>
                          <a:noFill/>
                          <a:ln>
                            <a:noFill/>
                          </a:ln>
                        </pic:spPr>
                      </pic:pic>
                      <wps:wsp>
                        <wps:cNvPr id="4" name="TextBox 4"/>
                        <wps:cNvSpPr txBox="1"/>
                        <wps:spPr>
                          <a:xfrm>
                            <a:off x="0" y="303790"/>
                            <a:ext cx="128307" cy="261610"/>
                          </a:xfrm>
                          <a:prstGeom prst="rect">
                            <a:avLst/>
                          </a:prstGeom>
                          <a:noFill/>
                        </wps:spPr>
                        <wps:txbx>
                          <w:txbxContent>
                            <w:p w14:paraId="01C54DDE" w14:textId="77777777" w:rsidR="00D21F25" w:rsidRDefault="00D21F25" w:rsidP="00D21F25">
                              <w:pPr>
                                <w:pStyle w:val="NormalWeb"/>
                                <w:spacing w:before="0" w:beforeAutospacing="0" w:after="0" w:afterAutospacing="0"/>
                              </w:pPr>
                              <w:r>
                                <w:rPr>
                                  <w:rFonts w:asciiTheme="minorHAnsi" w:hAnsi="Calibri" w:cstheme="minorBidi"/>
                                  <w:color w:val="000000" w:themeColor="text1"/>
                                  <w:kern w:val="24"/>
                                  <w:sz w:val="22"/>
                                  <w:szCs w:val="22"/>
                                  <w:lang w:val="es-ES"/>
                                </w:rPr>
                                <w:t>*</w:t>
                              </w:r>
                            </w:p>
                          </w:txbxContent>
                        </wps:txbx>
                        <wps:bodyPr wrap="square" rtlCol="0">
                          <a:spAutoFit/>
                        </wps:bodyPr>
                      </wps:wsp>
                      <wps:wsp>
                        <wps:cNvPr id="5" name="TextBox 5"/>
                        <wps:cNvSpPr txBox="1"/>
                        <wps:spPr>
                          <a:xfrm>
                            <a:off x="374196" y="3661819"/>
                            <a:ext cx="2656205" cy="222885"/>
                          </a:xfrm>
                          <a:prstGeom prst="rect">
                            <a:avLst/>
                          </a:prstGeom>
                          <a:noFill/>
                        </wps:spPr>
                        <wps:txbx>
                          <w:txbxContent>
                            <w:p w14:paraId="5025F57A" w14:textId="77777777" w:rsidR="00D21F25" w:rsidRDefault="00D21F25" w:rsidP="00D21F25">
                              <w:pPr>
                                <w:pStyle w:val="NormalWeb"/>
                                <w:spacing w:before="0" w:beforeAutospacing="0" w:after="0" w:afterAutospacing="0"/>
                              </w:pPr>
                              <w:r>
                                <w:rPr>
                                  <w:color w:val="000000" w:themeColor="text1"/>
                                  <w:kern w:val="24"/>
                                  <w:sz w:val="18"/>
                                  <w:szCs w:val="18"/>
                                  <w:lang w:val="es-ES"/>
                                </w:rPr>
                                <w:t>* Episodes of violence</w:t>
                              </w:r>
                            </w:p>
                          </w:txbxContent>
                        </wps:txbx>
                        <wps:bodyPr wrap="square" rtlCol="0">
                          <a:spAutoFit/>
                        </wps:bodyPr>
                      </wps:wsp>
                    </wpg:wgp>
                  </a:graphicData>
                </a:graphic>
              </wp:anchor>
            </w:drawing>
          </mc:Choice>
          <mc:Fallback>
            <w:pict>
              <v:group w14:anchorId="265AFA86" id="Group 6" o:spid="_x0000_s1026" style="position:absolute;margin-left:-8.15pt;margin-top:16.4pt;width:463.5pt;height:315.75pt;z-index:251659264" coordsize="58864,40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8864;height:4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lz6rEAAAA2gAAAA8AAABkcnMvZG93bnJldi54bWxEj1trAjEUhN8L/odwhL51syqUsjUuIghi&#10;W6g3qG+HzdmLbk62Sarbf98UBB+HmfmGmea9acWFnG8sKxglKQjiwuqGKwX73fLpBYQPyBpby6Tg&#10;lzzks8HDFDNtr7yhyzZUIkLYZ6igDqHLpPRFTQZ9Yjvi6JXWGQxRukpqh9cIN60cp+mzNNhwXKix&#10;o0VNxXn7YxScPudrd7T95q205tB8feD7evKt1OOwn7+CCNSHe/jWXmkFE/i/Em+An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lz6rEAAAA2gAAAA8AAAAAAAAAAAAAAAAA&#10;nwIAAGRycy9kb3ducmV2LnhtbFBLBQYAAAAABAAEAPcAAACQAwAAAAA=&#10;">
                  <v:imagedata r:id="rId43" o:title=""/>
                </v:shape>
                <v:shapetype id="_x0000_t202" coordsize="21600,21600" o:spt="202" path="m,l,21600r21600,l21600,xe">
                  <v:stroke joinstyle="miter"/>
                  <v:path gradientshapeok="t" o:connecttype="rect"/>
                </v:shapetype>
                <v:shape id="TextBox 4" o:spid="_x0000_s1028" type="#_x0000_t202" style="position:absolute;top:3037;width:1283;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14:paraId="01C54DDE" w14:textId="77777777" w:rsidR="00D21F25" w:rsidRDefault="00D21F25" w:rsidP="00D21F25">
                        <w:pPr>
                          <w:pStyle w:val="NormalWeb"/>
                          <w:spacing w:before="0" w:beforeAutospacing="0" w:after="0" w:afterAutospacing="0"/>
                        </w:pPr>
                        <w:r>
                          <w:rPr>
                            <w:rFonts w:asciiTheme="minorHAnsi" w:hAnsi="Calibri" w:cstheme="minorBidi"/>
                            <w:color w:val="000000" w:themeColor="text1"/>
                            <w:kern w:val="24"/>
                            <w:sz w:val="22"/>
                            <w:szCs w:val="22"/>
                            <w:lang w:val="es-ES"/>
                          </w:rPr>
                          <w:t>*</w:t>
                        </w:r>
                      </w:p>
                    </w:txbxContent>
                  </v:textbox>
                </v:shape>
                <v:shape id="TextBox 5" o:spid="_x0000_s1029" type="#_x0000_t202" style="position:absolute;left:3741;top:36618;width:26563;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14:paraId="5025F57A" w14:textId="77777777" w:rsidR="00D21F25" w:rsidRDefault="00D21F25" w:rsidP="00D21F25">
                        <w:pPr>
                          <w:pStyle w:val="NormalWeb"/>
                          <w:spacing w:before="0" w:beforeAutospacing="0" w:after="0" w:afterAutospacing="0"/>
                        </w:pPr>
                        <w:r>
                          <w:rPr>
                            <w:color w:val="000000" w:themeColor="text1"/>
                            <w:kern w:val="24"/>
                            <w:sz w:val="18"/>
                            <w:szCs w:val="18"/>
                            <w:lang w:val="es-ES"/>
                          </w:rPr>
                          <w:t>* Episodes of violence</w:t>
                        </w:r>
                      </w:p>
                    </w:txbxContent>
                  </v:textbox>
                </v:shape>
              </v:group>
            </w:pict>
          </mc:Fallback>
        </mc:AlternateContent>
      </w:r>
    </w:p>
    <w:p w14:paraId="0DC70016" w14:textId="77777777" w:rsidR="00D21F25" w:rsidRPr="00EC22D7" w:rsidRDefault="00D21F25" w:rsidP="00D21F25"/>
    <w:p w14:paraId="731F2098" w14:textId="77777777" w:rsidR="00F84CE5" w:rsidRDefault="00F84CE5" w:rsidP="00B22D96">
      <w:pPr>
        <w:widowControl w:val="0"/>
        <w:autoSpaceDE w:val="0"/>
        <w:autoSpaceDN w:val="0"/>
        <w:adjustRightInd w:val="0"/>
      </w:pPr>
    </w:p>
    <w:sectPr w:rsidR="00F84CE5" w:rsidSect="00230D79">
      <w:headerReference w:type="default" r:id="rId44"/>
      <w:footerReference w:type="default" r:id="rId4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7B1182" w14:textId="77777777" w:rsidR="00337758" w:rsidRDefault="00337758" w:rsidP="00395343">
      <w:pPr>
        <w:spacing w:after="0" w:line="240" w:lineRule="auto"/>
      </w:pPr>
      <w:r>
        <w:separator/>
      </w:r>
    </w:p>
  </w:endnote>
  <w:endnote w:type="continuationSeparator" w:id="0">
    <w:p w14:paraId="2648EFF6" w14:textId="77777777" w:rsidR="00337758" w:rsidRDefault="00337758" w:rsidP="003953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2536079"/>
      <w:docPartObj>
        <w:docPartGallery w:val="Page Numbers (Bottom of Page)"/>
        <w:docPartUnique/>
      </w:docPartObj>
    </w:sdtPr>
    <w:sdtEndPr>
      <w:rPr>
        <w:noProof/>
      </w:rPr>
    </w:sdtEndPr>
    <w:sdtContent>
      <w:p w14:paraId="1668029E" w14:textId="578E50EB" w:rsidR="00D21F25" w:rsidRDefault="00D21F25">
        <w:pPr>
          <w:pStyle w:val="Footer"/>
          <w:jc w:val="right"/>
        </w:pPr>
        <w:r>
          <w:fldChar w:fldCharType="begin"/>
        </w:r>
        <w:r>
          <w:instrText xml:space="preserve"> PAGE   \* MERGEFORMAT </w:instrText>
        </w:r>
        <w:r>
          <w:fldChar w:fldCharType="separate"/>
        </w:r>
        <w:r w:rsidR="00700A05">
          <w:rPr>
            <w:noProof/>
          </w:rPr>
          <w:t>34</w:t>
        </w:r>
        <w:r>
          <w:rPr>
            <w:noProof/>
          </w:rPr>
          <w:fldChar w:fldCharType="end"/>
        </w:r>
      </w:p>
    </w:sdtContent>
  </w:sdt>
  <w:p w14:paraId="2F391E6F" w14:textId="77777777" w:rsidR="00D21F25" w:rsidRDefault="00D21F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274368"/>
      <w:docPartObj>
        <w:docPartGallery w:val="Page Numbers (Bottom of Page)"/>
        <w:docPartUnique/>
      </w:docPartObj>
    </w:sdtPr>
    <w:sdtEndPr>
      <w:rPr>
        <w:noProof/>
      </w:rPr>
    </w:sdtEndPr>
    <w:sdtContent>
      <w:p w14:paraId="7F43673C" w14:textId="79826933" w:rsidR="00A306B8" w:rsidRDefault="00A306B8">
        <w:pPr>
          <w:pStyle w:val="Footer"/>
          <w:jc w:val="right"/>
        </w:pPr>
        <w:r>
          <w:fldChar w:fldCharType="begin"/>
        </w:r>
        <w:r>
          <w:instrText xml:space="preserve"> PAGE   \* MERGEFORMAT </w:instrText>
        </w:r>
        <w:r>
          <w:fldChar w:fldCharType="separate"/>
        </w:r>
        <w:r w:rsidR="00700A05">
          <w:rPr>
            <w:noProof/>
          </w:rPr>
          <w:t>39</w:t>
        </w:r>
        <w:r>
          <w:rPr>
            <w:noProof/>
          </w:rPr>
          <w:fldChar w:fldCharType="end"/>
        </w:r>
      </w:p>
    </w:sdtContent>
  </w:sdt>
  <w:p w14:paraId="57DC6A1F" w14:textId="77777777" w:rsidR="00A306B8" w:rsidRDefault="00A3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A3FBF" w14:textId="77777777" w:rsidR="00337758" w:rsidRDefault="00337758" w:rsidP="00395343">
      <w:pPr>
        <w:spacing w:after="0" w:line="240" w:lineRule="auto"/>
      </w:pPr>
      <w:r>
        <w:separator/>
      </w:r>
    </w:p>
  </w:footnote>
  <w:footnote w:type="continuationSeparator" w:id="0">
    <w:p w14:paraId="7A437365" w14:textId="77777777" w:rsidR="00337758" w:rsidRDefault="00337758" w:rsidP="003953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CF5F7" w14:textId="77777777" w:rsidR="00D21F25" w:rsidRDefault="00D21F25">
    <w:pPr>
      <w:pStyle w:val="Header"/>
    </w:pPr>
    <w:r>
      <w:t xml:space="preserve">Violence, school delay and academic motivation in South Africa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0E278" w14:textId="77777777" w:rsidR="00A306B8" w:rsidRDefault="00A306B8">
    <w:pPr>
      <w:pStyle w:val="Header"/>
    </w:pPr>
    <w:r>
      <w:t xml:space="preserve">Violence, school delay and academic motivation in South Africa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F47F0"/>
    <w:multiLevelType w:val="hybridMultilevel"/>
    <w:tmpl w:val="EBB8A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A749A9"/>
    <w:multiLevelType w:val="multilevel"/>
    <w:tmpl w:val="5AC0E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2E379C"/>
    <w:multiLevelType w:val="hybridMultilevel"/>
    <w:tmpl w:val="F3A812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814A9C"/>
    <w:multiLevelType w:val="hybridMultilevel"/>
    <w:tmpl w:val="FCCA55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CB3342"/>
    <w:multiLevelType w:val="hybridMultilevel"/>
    <w:tmpl w:val="5B764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0B102D"/>
    <w:multiLevelType w:val="hybridMultilevel"/>
    <w:tmpl w:val="D6003A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5C4E7A"/>
    <w:multiLevelType w:val="hybridMultilevel"/>
    <w:tmpl w:val="84F63740"/>
    <w:lvl w:ilvl="0" w:tplc="710E8FE4">
      <w:start w:val="1"/>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7" w15:restartNumberingAfterBreak="0">
    <w:nsid w:val="42C307A7"/>
    <w:multiLevelType w:val="hybridMultilevel"/>
    <w:tmpl w:val="45982FEA"/>
    <w:lvl w:ilvl="0" w:tplc="7DD26684">
      <w:start w:val="200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582AE0"/>
    <w:multiLevelType w:val="hybridMultilevel"/>
    <w:tmpl w:val="8FBEF29C"/>
    <w:lvl w:ilvl="0" w:tplc="D4FE9012">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686568"/>
    <w:multiLevelType w:val="hybridMultilevel"/>
    <w:tmpl w:val="D0862C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8E5172"/>
    <w:multiLevelType w:val="hybridMultilevel"/>
    <w:tmpl w:val="E8640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C3419C"/>
    <w:multiLevelType w:val="hybridMultilevel"/>
    <w:tmpl w:val="94AE3D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D98308D"/>
    <w:multiLevelType w:val="hybridMultilevel"/>
    <w:tmpl w:val="09BCA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0"/>
  </w:num>
  <w:num w:numId="3">
    <w:abstractNumId w:val="9"/>
  </w:num>
  <w:num w:numId="4">
    <w:abstractNumId w:val="1"/>
  </w:num>
  <w:num w:numId="5">
    <w:abstractNumId w:val="5"/>
  </w:num>
  <w:num w:numId="6">
    <w:abstractNumId w:val="7"/>
  </w:num>
  <w:num w:numId="7">
    <w:abstractNumId w:val="8"/>
  </w:num>
  <w:num w:numId="8">
    <w:abstractNumId w:val="4"/>
  </w:num>
  <w:num w:numId="9">
    <w:abstractNumId w:val="3"/>
  </w:num>
  <w:num w:numId="10">
    <w:abstractNumId w:val="12"/>
  </w:num>
  <w:num w:numId="11">
    <w:abstractNumId w:val="10"/>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0E89"/>
    <w:rsid w:val="0000098E"/>
    <w:rsid w:val="000016B1"/>
    <w:rsid w:val="0000221D"/>
    <w:rsid w:val="00004F78"/>
    <w:rsid w:val="00005588"/>
    <w:rsid w:val="000060BA"/>
    <w:rsid w:val="0000760A"/>
    <w:rsid w:val="00007F84"/>
    <w:rsid w:val="00011CBC"/>
    <w:rsid w:val="000139B9"/>
    <w:rsid w:val="00014761"/>
    <w:rsid w:val="00015636"/>
    <w:rsid w:val="00016EAF"/>
    <w:rsid w:val="0001792F"/>
    <w:rsid w:val="00017A30"/>
    <w:rsid w:val="00017F8E"/>
    <w:rsid w:val="000221CF"/>
    <w:rsid w:val="0002378E"/>
    <w:rsid w:val="00023D9D"/>
    <w:rsid w:val="00024738"/>
    <w:rsid w:val="00024975"/>
    <w:rsid w:val="00025487"/>
    <w:rsid w:val="00025489"/>
    <w:rsid w:val="00026621"/>
    <w:rsid w:val="000274C4"/>
    <w:rsid w:val="000312D9"/>
    <w:rsid w:val="000323B2"/>
    <w:rsid w:val="00032CD5"/>
    <w:rsid w:val="00034C1B"/>
    <w:rsid w:val="00034EB8"/>
    <w:rsid w:val="00035199"/>
    <w:rsid w:val="0003555D"/>
    <w:rsid w:val="00036D89"/>
    <w:rsid w:val="0003748A"/>
    <w:rsid w:val="00040AB4"/>
    <w:rsid w:val="00040C14"/>
    <w:rsid w:val="00040DB1"/>
    <w:rsid w:val="00041C99"/>
    <w:rsid w:val="00042E8C"/>
    <w:rsid w:val="00043993"/>
    <w:rsid w:val="0004468D"/>
    <w:rsid w:val="00046DA2"/>
    <w:rsid w:val="0005052E"/>
    <w:rsid w:val="00051C8E"/>
    <w:rsid w:val="00053DA7"/>
    <w:rsid w:val="00054F1A"/>
    <w:rsid w:val="00055128"/>
    <w:rsid w:val="00055C8D"/>
    <w:rsid w:val="00056918"/>
    <w:rsid w:val="00060E54"/>
    <w:rsid w:val="000640A9"/>
    <w:rsid w:val="000700C6"/>
    <w:rsid w:val="00073291"/>
    <w:rsid w:val="00073571"/>
    <w:rsid w:val="00076B1E"/>
    <w:rsid w:val="00080B63"/>
    <w:rsid w:val="00082EB6"/>
    <w:rsid w:val="00084281"/>
    <w:rsid w:val="00086178"/>
    <w:rsid w:val="000864DE"/>
    <w:rsid w:val="00087837"/>
    <w:rsid w:val="0008784F"/>
    <w:rsid w:val="00087C37"/>
    <w:rsid w:val="00092002"/>
    <w:rsid w:val="00092376"/>
    <w:rsid w:val="0009285D"/>
    <w:rsid w:val="00092F30"/>
    <w:rsid w:val="00092F54"/>
    <w:rsid w:val="00094B20"/>
    <w:rsid w:val="00096DBC"/>
    <w:rsid w:val="0009798C"/>
    <w:rsid w:val="00097A5E"/>
    <w:rsid w:val="000A0653"/>
    <w:rsid w:val="000A1C09"/>
    <w:rsid w:val="000A2A77"/>
    <w:rsid w:val="000A3BA3"/>
    <w:rsid w:val="000A70BF"/>
    <w:rsid w:val="000A7D21"/>
    <w:rsid w:val="000B0450"/>
    <w:rsid w:val="000B1B2D"/>
    <w:rsid w:val="000B1F56"/>
    <w:rsid w:val="000B211F"/>
    <w:rsid w:val="000B2244"/>
    <w:rsid w:val="000B6F00"/>
    <w:rsid w:val="000B7BA4"/>
    <w:rsid w:val="000C122E"/>
    <w:rsid w:val="000C3EDF"/>
    <w:rsid w:val="000C4FBC"/>
    <w:rsid w:val="000C72D0"/>
    <w:rsid w:val="000D09E5"/>
    <w:rsid w:val="000D0B23"/>
    <w:rsid w:val="000D5D3B"/>
    <w:rsid w:val="000D6CC2"/>
    <w:rsid w:val="000E0621"/>
    <w:rsid w:val="000E0871"/>
    <w:rsid w:val="000E2C1D"/>
    <w:rsid w:val="000E57BF"/>
    <w:rsid w:val="000E5AE8"/>
    <w:rsid w:val="000E60C5"/>
    <w:rsid w:val="000E7365"/>
    <w:rsid w:val="000E76F3"/>
    <w:rsid w:val="000F2258"/>
    <w:rsid w:val="000F2CF7"/>
    <w:rsid w:val="000F3729"/>
    <w:rsid w:val="000F4A01"/>
    <w:rsid w:val="000F615C"/>
    <w:rsid w:val="000F6D16"/>
    <w:rsid w:val="000F717B"/>
    <w:rsid w:val="00101C54"/>
    <w:rsid w:val="00102073"/>
    <w:rsid w:val="00104159"/>
    <w:rsid w:val="0010507E"/>
    <w:rsid w:val="00105DCA"/>
    <w:rsid w:val="00107CCE"/>
    <w:rsid w:val="001108A6"/>
    <w:rsid w:val="00110CFF"/>
    <w:rsid w:val="00114022"/>
    <w:rsid w:val="001140E5"/>
    <w:rsid w:val="00114167"/>
    <w:rsid w:val="00114F12"/>
    <w:rsid w:val="001166A0"/>
    <w:rsid w:val="00121141"/>
    <w:rsid w:val="0012122E"/>
    <w:rsid w:val="00121DE9"/>
    <w:rsid w:val="00123D96"/>
    <w:rsid w:val="0012686A"/>
    <w:rsid w:val="00126EC1"/>
    <w:rsid w:val="00130F90"/>
    <w:rsid w:val="00131138"/>
    <w:rsid w:val="00131BE0"/>
    <w:rsid w:val="0013419F"/>
    <w:rsid w:val="00134F25"/>
    <w:rsid w:val="00135226"/>
    <w:rsid w:val="00137E4D"/>
    <w:rsid w:val="00142771"/>
    <w:rsid w:val="00143972"/>
    <w:rsid w:val="00144DEA"/>
    <w:rsid w:val="001453D0"/>
    <w:rsid w:val="0014604F"/>
    <w:rsid w:val="001511C8"/>
    <w:rsid w:val="00151D58"/>
    <w:rsid w:val="00156F64"/>
    <w:rsid w:val="00157EC0"/>
    <w:rsid w:val="0016022A"/>
    <w:rsid w:val="00160AF9"/>
    <w:rsid w:val="0016113F"/>
    <w:rsid w:val="0016302A"/>
    <w:rsid w:val="0016420E"/>
    <w:rsid w:val="00164279"/>
    <w:rsid w:val="001646EC"/>
    <w:rsid w:val="00164776"/>
    <w:rsid w:val="001664E0"/>
    <w:rsid w:val="00167A90"/>
    <w:rsid w:val="0017038D"/>
    <w:rsid w:val="00170A41"/>
    <w:rsid w:val="001724BD"/>
    <w:rsid w:val="00173E4F"/>
    <w:rsid w:val="0017524D"/>
    <w:rsid w:val="00175396"/>
    <w:rsid w:val="00176D56"/>
    <w:rsid w:val="001777AB"/>
    <w:rsid w:val="00180321"/>
    <w:rsid w:val="001823CD"/>
    <w:rsid w:val="00186879"/>
    <w:rsid w:val="0019648F"/>
    <w:rsid w:val="001A046B"/>
    <w:rsid w:val="001A205D"/>
    <w:rsid w:val="001A2BC6"/>
    <w:rsid w:val="001A2EEA"/>
    <w:rsid w:val="001A3A0C"/>
    <w:rsid w:val="001A47A1"/>
    <w:rsid w:val="001A67A3"/>
    <w:rsid w:val="001B1B6E"/>
    <w:rsid w:val="001B20E4"/>
    <w:rsid w:val="001B2A83"/>
    <w:rsid w:val="001B406D"/>
    <w:rsid w:val="001B40B5"/>
    <w:rsid w:val="001B5535"/>
    <w:rsid w:val="001B5F95"/>
    <w:rsid w:val="001C3756"/>
    <w:rsid w:val="001C40E1"/>
    <w:rsid w:val="001C4BCF"/>
    <w:rsid w:val="001C64F8"/>
    <w:rsid w:val="001C7056"/>
    <w:rsid w:val="001C7C6E"/>
    <w:rsid w:val="001D0408"/>
    <w:rsid w:val="001D0AC5"/>
    <w:rsid w:val="001D22C3"/>
    <w:rsid w:val="001D3445"/>
    <w:rsid w:val="001D5EE1"/>
    <w:rsid w:val="001D650F"/>
    <w:rsid w:val="001D68A3"/>
    <w:rsid w:val="001D7E9C"/>
    <w:rsid w:val="001E0164"/>
    <w:rsid w:val="001E0635"/>
    <w:rsid w:val="001E2E21"/>
    <w:rsid w:val="001E3B4F"/>
    <w:rsid w:val="001E53E5"/>
    <w:rsid w:val="001E6332"/>
    <w:rsid w:val="001E6BDC"/>
    <w:rsid w:val="001E6DE8"/>
    <w:rsid w:val="001E6EDD"/>
    <w:rsid w:val="001F4289"/>
    <w:rsid w:val="001F58A6"/>
    <w:rsid w:val="001F79F1"/>
    <w:rsid w:val="00200524"/>
    <w:rsid w:val="00200C30"/>
    <w:rsid w:val="00203713"/>
    <w:rsid w:val="0020476C"/>
    <w:rsid w:val="00204F92"/>
    <w:rsid w:val="002060A9"/>
    <w:rsid w:val="002074A1"/>
    <w:rsid w:val="002115DA"/>
    <w:rsid w:val="002155D0"/>
    <w:rsid w:val="002159D8"/>
    <w:rsid w:val="00215FB0"/>
    <w:rsid w:val="0021641D"/>
    <w:rsid w:val="00216B12"/>
    <w:rsid w:val="002178EC"/>
    <w:rsid w:val="00217B05"/>
    <w:rsid w:val="00221783"/>
    <w:rsid w:val="002226EB"/>
    <w:rsid w:val="002227EE"/>
    <w:rsid w:val="0022309B"/>
    <w:rsid w:val="002237EA"/>
    <w:rsid w:val="00223DDF"/>
    <w:rsid w:val="00225BFC"/>
    <w:rsid w:val="00225D37"/>
    <w:rsid w:val="00225FEB"/>
    <w:rsid w:val="002261B9"/>
    <w:rsid w:val="00230D79"/>
    <w:rsid w:val="00230FAF"/>
    <w:rsid w:val="0023239C"/>
    <w:rsid w:val="00232C8F"/>
    <w:rsid w:val="00233B8C"/>
    <w:rsid w:val="00234494"/>
    <w:rsid w:val="002344F0"/>
    <w:rsid w:val="00236295"/>
    <w:rsid w:val="0023643E"/>
    <w:rsid w:val="00236575"/>
    <w:rsid w:val="00240A09"/>
    <w:rsid w:val="00242B21"/>
    <w:rsid w:val="00242C79"/>
    <w:rsid w:val="00245E37"/>
    <w:rsid w:val="002539B1"/>
    <w:rsid w:val="00253B07"/>
    <w:rsid w:val="002547B5"/>
    <w:rsid w:val="00256432"/>
    <w:rsid w:val="002608C5"/>
    <w:rsid w:val="00260F00"/>
    <w:rsid w:val="00261FB6"/>
    <w:rsid w:val="00262B8C"/>
    <w:rsid w:val="0026688E"/>
    <w:rsid w:val="00267588"/>
    <w:rsid w:val="00272200"/>
    <w:rsid w:val="00273C37"/>
    <w:rsid w:val="00276CF9"/>
    <w:rsid w:val="00276E8A"/>
    <w:rsid w:val="00280624"/>
    <w:rsid w:val="002825DC"/>
    <w:rsid w:val="00282633"/>
    <w:rsid w:val="002839D7"/>
    <w:rsid w:val="002855B2"/>
    <w:rsid w:val="00285F2A"/>
    <w:rsid w:val="0028708B"/>
    <w:rsid w:val="00287D32"/>
    <w:rsid w:val="002932AC"/>
    <w:rsid w:val="00294F2D"/>
    <w:rsid w:val="002950FB"/>
    <w:rsid w:val="00295B09"/>
    <w:rsid w:val="00296084"/>
    <w:rsid w:val="002967BE"/>
    <w:rsid w:val="00296EE3"/>
    <w:rsid w:val="002970DC"/>
    <w:rsid w:val="002A01F6"/>
    <w:rsid w:val="002A027E"/>
    <w:rsid w:val="002A03A2"/>
    <w:rsid w:val="002A40E0"/>
    <w:rsid w:val="002A5E2D"/>
    <w:rsid w:val="002A68F2"/>
    <w:rsid w:val="002B1993"/>
    <w:rsid w:val="002B29C8"/>
    <w:rsid w:val="002B3D74"/>
    <w:rsid w:val="002B3F39"/>
    <w:rsid w:val="002B4020"/>
    <w:rsid w:val="002B4A60"/>
    <w:rsid w:val="002B4DDE"/>
    <w:rsid w:val="002B5881"/>
    <w:rsid w:val="002C2425"/>
    <w:rsid w:val="002C2AF5"/>
    <w:rsid w:val="002C3D8B"/>
    <w:rsid w:val="002C4EFF"/>
    <w:rsid w:val="002C5CDD"/>
    <w:rsid w:val="002C5DCD"/>
    <w:rsid w:val="002C61BA"/>
    <w:rsid w:val="002C6E09"/>
    <w:rsid w:val="002D0FC5"/>
    <w:rsid w:val="002D2E80"/>
    <w:rsid w:val="002D35B5"/>
    <w:rsid w:val="002D39E2"/>
    <w:rsid w:val="002D4D97"/>
    <w:rsid w:val="002D65E5"/>
    <w:rsid w:val="002E1E30"/>
    <w:rsid w:val="002E2826"/>
    <w:rsid w:val="002E32A1"/>
    <w:rsid w:val="002E3D2C"/>
    <w:rsid w:val="002E3D5A"/>
    <w:rsid w:val="002E460F"/>
    <w:rsid w:val="002E69F7"/>
    <w:rsid w:val="002E75D8"/>
    <w:rsid w:val="002E7927"/>
    <w:rsid w:val="002E7E58"/>
    <w:rsid w:val="002F10DD"/>
    <w:rsid w:val="002F32E5"/>
    <w:rsid w:val="002F3A38"/>
    <w:rsid w:val="002F52E6"/>
    <w:rsid w:val="002F5AAC"/>
    <w:rsid w:val="002F7E8A"/>
    <w:rsid w:val="00300AFF"/>
    <w:rsid w:val="00304807"/>
    <w:rsid w:val="00305538"/>
    <w:rsid w:val="0030723B"/>
    <w:rsid w:val="003075D4"/>
    <w:rsid w:val="00307E85"/>
    <w:rsid w:val="003114C1"/>
    <w:rsid w:val="0031285C"/>
    <w:rsid w:val="00312F57"/>
    <w:rsid w:val="0031518A"/>
    <w:rsid w:val="003159CA"/>
    <w:rsid w:val="0031704E"/>
    <w:rsid w:val="00317E33"/>
    <w:rsid w:val="00322A50"/>
    <w:rsid w:val="00322B15"/>
    <w:rsid w:val="00324038"/>
    <w:rsid w:val="003246B7"/>
    <w:rsid w:val="003251D6"/>
    <w:rsid w:val="00325EA9"/>
    <w:rsid w:val="00326596"/>
    <w:rsid w:val="00326FF7"/>
    <w:rsid w:val="003279B2"/>
    <w:rsid w:val="00330C5A"/>
    <w:rsid w:val="00331EF2"/>
    <w:rsid w:val="00332262"/>
    <w:rsid w:val="00332B75"/>
    <w:rsid w:val="00332B8F"/>
    <w:rsid w:val="00335DFF"/>
    <w:rsid w:val="00337758"/>
    <w:rsid w:val="003438FA"/>
    <w:rsid w:val="00344A0D"/>
    <w:rsid w:val="00346808"/>
    <w:rsid w:val="003469C6"/>
    <w:rsid w:val="00346D36"/>
    <w:rsid w:val="00346F66"/>
    <w:rsid w:val="00347C2A"/>
    <w:rsid w:val="00352D9F"/>
    <w:rsid w:val="00352EFD"/>
    <w:rsid w:val="00354113"/>
    <w:rsid w:val="00354F52"/>
    <w:rsid w:val="00355A44"/>
    <w:rsid w:val="00362781"/>
    <w:rsid w:val="0036339D"/>
    <w:rsid w:val="00363887"/>
    <w:rsid w:val="00363DA8"/>
    <w:rsid w:val="00366CD6"/>
    <w:rsid w:val="003700F6"/>
    <w:rsid w:val="0037041D"/>
    <w:rsid w:val="00372BC6"/>
    <w:rsid w:val="00375D99"/>
    <w:rsid w:val="00376E5A"/>
    <w:rsid w:val="00376F2C"/>
    <w:rsid w:val="00377249"/>
    <w:rsid w:val="0038007E"/>
    <w:rsid w:val="0038060A"/>
    <w:rsid w:val="0038234D"/>
    <w:rsid w:val="00382A5F"/>
    <w:rsid w:val="00385998"/>
    <w:rsid w:val="003869F2"/>
    <w:rsid w:val="0038766D"/>
    <w:rsid w:val="00387A54"/>
    <w:rsid w:val="00387FFC"/>
    <w:rsid w:val="0039142E"/>
    <w:rsid w:val="0039143A"/>
    <w:rsid w:val="00393439"/>
    <w:rsid w:val="003950E2"/>
    <w:rsid w:val="00395343"/>
    <w:rsid w:val="00396022"/>
    <w:rsid w:val="00397DF7"/>
    <w:rsid w:val="003A16B5"/>
    <w:rsid w:val="003A368C"/>
    <w:rsid w:val="003A3B48"/>
    <w:rsid w:val="003A3C3A"/>
    <w:rsid w:val="003A53C0"/>
    <w:rsid w:val="003A577E"/>
    <w:rsid w:val="003A69F5"/>
    <w:rsid w:val="003A6C07"/>
    <w:rsid w:val="003A6D79"/>
    <w:rsid w:val="003A6ED1"/>
    <w:rsid w:val="003A6F2B"/>
    <w:rsid w:val="003A7749"/>
    <w:rsid w:val="003A7E31"/>
    <w:rsid w:val="003B063A"/>
    <w:rsid w:val="003B18C3"/>
    <w:rsid w:val="003B232E"/>
    <w:rsid w:val="003B2A88"/>
    <w:rsid w:val="003B2A8F"/>
    <w:rsid w:val="003B351B"/>
    <w:rsid w:val="003B5012"/>
    <w:rsid w:val="003B5651"/>
    <w:rsid w:val="003B5CDF"/>
    <w:rsid w:val="003C247A"/>
    <w:rsid w:val="003C29A3"/>
    <w:rsid w:val="003C2A43"/>
    <w:rsid w:val="003C41DA"/>
    <w:rsid w:val="003C4AB9"/>
    <w:rsid w:val="003C70AC"/>
    <w:rsid w:val="003C73DD"/>
    <w:rsid w:val="003D10E5"/>
    <w:rsid w:val="003D297E"/>
    <w:rsid w:val="003D3A1E"/>
    <w:rsid w:val="003D5719"/>
    <w:rsid w:val="003D5EB1"/>
    <w:rsid w:val="003D5FAB"/>
    <w:rsid w:val="003D6166"/>
    <w:rsid w:val="003D7D1D"/>
    <w:rsid w:val="003D7D76"/>
    <w:rsid w:val="003E25D4"/>
    <w:rsid w:val="003E2FF9"/>
    <w:rsid w:val="003E3C49"/>
    <w:rsid w:val="003E3DDF"/>
    <w:rsid w:val="003E5729"/>
    <w:rsid w:val="003E752C"/>
    <w:rsid w:val="003F041C"/>
    <w:rsid w:val="003F084D"/>
    <w:rsid w:val="003F1C16"/>
    <w:rsid w:val="003F2940"/>
    <w:rsid w:val="003F5EFD"/>
    <w:rsid w:val="003F679E"/>
    <w:rsid w:val="003F6D89"/>
    <w:rsid w:val="00400B1D"/>
    <w:rsid w:val="00404893"/>
    <w:rsid w:val="00405C77"/>
    <w:rsid w:val="00405F46"/>
    <w:rsid w:val="00406D65"/>
    <w:rsid w:val="00410698"/>
    <w:rsid w:val="00412520"/>
    <w:rsid w:val="00412BD7"/>
    <w:rsid w:val="00413EAE"/>
    <w:rsid w:val="004143EA"/>
    <w:rsid w:val="0041576C"/>
    <w:rsid w:val="00416A38"/>
    <w:rsid w:val="00416A40"/>
    <w:rsid w:val="00416BE2"/>
    <w:rsid w:val="00417441"/>
    <w:rsid w:val="00417983"/>
    <w:rsid w:val="00417E58"/>
    <w:rsid w:val="004213E6"/>
    <w:rsid w:val="004215E9"/>
    <w:rsid w:val="0042160C"/>
    <w:rsid w:val="00421878"/>
    <w:rsid w:val="0042192D"/>
    <w:rsid w:val="0042326A"/>
    <w:rsid w:val="00423D05"/>
    <w:rsid w:val="00423F75"/>
    <w:rsid w:val="00424432"/>
    <w:rsid w:val="00425C85"/>
    <w:rsid w:val="0042734A"/>
    <w:rsid w:val="0043115E"/>
    <w:rsid w:val="00431DBB"/>
    <w:rsid w:val="00432E22"/>
    <w:rsid w:val="0043454F"/>
    <w:rsid w:val="00435201"/>
    <w:rsid w:val="004366C3"/>
    <w:rsid w:val="0043704F"/>
    <w:rsid w:val="00440A0A"/>
    <w:rsid w:val="00440DBA"/>
    <w:rsid w:val="00441256"/>
    <w:rsid w:val="00443827"/>
    <w:rsid w:val="00447477"/>
    <w:rsid w:val="00450144"/>
    <w:rsid w:val="004501DF"/>
    <w:rsid w:val="004508B8"/>
    <w:rsid w:val="004509D5"/>
    <w:rsid w:val="0045140F"/>
    <w:rsid w:val="004514CC"/>
    <w:rsid w:val="00451D7D"/>
    <w:rsid w:val="00453B54"/>
    <w:rsid w:val="00455A6C"/>
    <w:rsid w:val="00456679"/>
    <w:rsid w:val="004568E9"/>
    <w:rsid w:val="004610A0"/>
    <w:rsid w:val="004617B5"/>
    <w:rsid w:val="00461820"/>
    <w:rsid w:val="00461840"/>
    <w:rsid w:val="004639F6"/>
    <w:rsid w:val="00463B41"/>
    <w:rsid w:val="00463BE8"/>
    <w:rsid w:val="00464DC9"/>
    <w:rsid w:val="0046585F"/>
    <w:rsid w:val="004667CD"/>
    <w:rsid w:val="00467AE0"/>
    <w:rsid w:val="00471F83"/>
    <w:rsid w:val="00472E5B"/>
    <w:rsid w:val="00476256"/>
    <w:rsid w:val="0047662C"/>
    <w:rsid w:val="00476899"/>
    <w:rsid w:val="004819CE"/>
    <w:rsid w:val="004858CB"/>
    <w:rsid w:val="00485B21"/>
    <w:rsid w:val="00490D20"/>
    <w:rsid w:val="00490F34"/>
    <w:rsid w:val="004914C6"/>
    <w:rsid w:val="004917DE"/>
    <w:rsid w:val="0049207A"/>
    <w:rsid w:val="00493766"/>
    <w:rsid w:val="00496C65"/>
    <w:rsid w:val="00496D88"/>
    <w:rsid w:val="004A1D04"/>
    <w:rsid w:val="004A20C6"/>
    <w:rsid w:val="004A24AF"/>
    <w:rsid w:val="004A6676"/>
    <w:rsid w:val="004B062C"/>
    <w:rsid w:val="004B068E"/>
    <w:rsid w:val="004B0C50"/>
    <w:rsid w:val="004B0D9B"/>
    <w:rsid w:val="004B12E4"/>
    <w:rsid w:val="004B2AF0"/>
    <w:rsid w:val="004B3108"/>
    <w:rsid w:val="004B5EB4"/>
    <w:rsid w:val="004B6313"/>
    <w:rsid w:val="004B748B"/>
    <w:rsid w:val="004C0A7F"/>
    <w:rsid w:val="004C1703"/>
    <w:rsid w:val="004C2823"/>
    <w:rsid w:val="004C28FD"/>
    <w:rsid w:val="004C2C5C"/>
    <w:rsid w:val="004C41F5"/>
    <w:rsid w:val="004C42A6"/>
    <w:rsid w:val="004C47F7"/>
    <w:rsid w:val="004C4991"/>
    <w:rsid w:val="004C6F14"/>
    <w:rsid w:val="004D04C9"/>
    <w:rsid w:val="004D04FD"/>
    <w:rsid w:val="004D07D7"/>
    <w:rsid w:val="004D19D2"/>
    <w:rsid w:val="004D37E5"/>
    <w:rsid w:val="004D384D"/>
    <w:rsid w:val="004D4175"/>
    <w:rsid w:val="004E48E4"/>
    <w:rsid w:val="004F0EC5"/>
    <w:rsid w:val="004F18DE"/>
    <w:rsid w:val="004F42E7"/>
    <w:rsid w:val="004F51BC"/>
    <w:rsid w:val="004F66E6"/>
    <w:rsid w:val="00500E24"/>
    <w:rsid w:val="00502508"/>
    <w:rsid w:val="0050263A"/>
    <w:rsid w:val="00502912"/>
    <w:rsid w:val="00502E3A"/>
    <w:rsid w:val="00503415"/>
    <w:rsid w:val="005055D5"/>
    <w:rsid w:val="0050620C"/>
    <w:rsid w:val="005126CE"/>
    <w:rsid w:val="00512D31"/>
    <w:rsid w:val="00514220"/>
    <w:rsid w:val="00517D1C"/>
    <w:rsid w:val="0052587B"/>
    <w:rsid w:val="0052595C"/>
    <w:rsid w:val="0053006B"/>
    <w:rsid w:val="005317F9"/>
    <w:rsid w:val="00533C5D"/>
    <w:rsid w:val="00534353"/>
    <w:rsid w:val="00535046"/>
    <w:rsid w:val="005353A0"/>
    <w:rsid w:val="00535C7C"/>
    <w:rsid w:val="00536157"/>
    <w:rsid w:val="005400FC"/>
    <w:rsid w:val="00541A88"/>
    <w:rsid w:val="00542653"/>
    <w:rsid w:val="00542801"/>
    <w:rsid w:val="0054333E"/>
    <w:rsid w:val="00543A6C"/>
    <w:rsid w:val="00545BB3"/>
    <w:rsid w:val="00550BDD"/>
    <w:rsid w:val="0055501B"/>
    <w:rsid w:val="005652B6"/>
    <w:rsid w:val="0056777F"/>
    <w:rsid w:val="005678FE"/>
    <w:rsid w:val="00570DBD"/>
    <w:rsid w:val="00572223"/>
    <w:rsid w:val="005730F1"/>
    <w:rsid w:val="00573924"/>
    <w:rsid w:val="0057435C"/>
    <w:rsid w:val="00575FEF"/>
    <w:rsid w:val="00576034"/>
    <w:rsid w:val="00577435"/>
    <w:rsid w:val="00577834"/>
    <w:rsid w:val="00580F76"/>
    <w:rsid w:val="00581E66"/>
    <w:rsid w:val="005820EC"/>
    <w:rsid w:val="00582613"/>
    <w:rsid w:val="0058361B"/>
    <w:rsid w:val="005841C9"/>
    <w:rsid w:val="0058526A"/>
    <w:rsid w:val="0058543A"/>
    <w:rsid w:val="00585706"/>
    <w:rsid w:val="0058580C"/>
    <w:rsid w:val="00586CFE"/>
    <w:rsid w:val="00587EC0"/>
    <w:rsid w:val="005902AC"/>
    <w:rsid w:val="005936AE"/>
    <w:rsid w:val="00595A67"/>
    <w:rsid w:val="005979B6"/>
    <w:rsid w:val="00597CCD"/>
    <w:rsid w:val="005A05AC"/>
    <w:rsid w:val="005A0A84"/>
    <w:rsid w:val="005A1772"/>
    <w:rsid w:val="005A2611"/>
    <w:rsid w:val="005B093F"/>
    <w:rsid w:val="005B31CF"/>
    <w:rsid w:val="005B33D3"/>
    <w:rsid w:val="005B4890"/>
    <w:rsid w:val="005B5A19"/>
    <w:rsid w:val="005B5DAD"/>
    <w:rsid w:val="005B63FE"/>
    <w:rsid w:val="005B67AC"/>
    <w:rsid w:val="005C3AA7"/>
    <w:rsid w:val="005C41E8"/>
    <w:rsid w:val="005C43D7"/>
    <w:rsid w:val="005C4752"/>
    <w:rsid w:val="005C4790"/>
    <w:rsid w:val="005C50E9"/>
    <w:rsid w:val="005C6043"/>
    <w:rsid w:val="005D0E3F"/>
    <w:rsid w:val="005D2975"/>
    <w:rsid w:val="005E2A73"/>
    <w:rsid w:val="005E3282"/>
    <w:rsid w:val="005E3E1B"/>
    <w:rsid w:val="005E419A"/>
    <w:rsid w:val="005E41FA"/>
    <w:rsid w:val="005E4227"/>
    <w:rsid w:val="005E45FE"/>
    <w:rsid w:val="005E5A9E"/>
    <w:rsid w:val="005E731F"/>
    <w:rsid w:val="005E73C0"/>
    <w:rsid w:val="005F221E"/>
    <w:rsid w:val="005F2F74"/>
    <w:rsid w:val="005F4B11"/>
    <w:rsid w:val="005F4DE7"/>
    <w:rsid w:val="005F56D1"/>
    <w:rsid w:val="005F5D32"/>
    <w:rsid w:val="005F61B7"/>
    <w:rsid w:val="005F7AA4"/>
    <w:rsid w:val="0060348B"/>
    <w:rsid w:val="00605F83"/>
    <w:rsid w:val="00607178"/>
    <w:rsid w:val="00611536"/>
    <w:rsid w:val="00611D97"/>
    <w:rsid w:val="00613520"/>
    <w:rsid w:val="006205FB"/>
    <w:rsid w:val="006208A8"/>
    <w:rsid w:val="006220FD"/>
    <w:rsid w:val="0062292A"/>
    <w:rsid w:val="00630A96"/>
    <w:rsid w:val="00630DE5"/>
    <w:rsid w:val="00630EBE"/>
    <w:rsid w:val="00631281"/>
    <w:rsid w:val="006331C8"/>
    <w:rsid w:val="0063352B"/>
    <w:rsid w:val="00634E9C"/>
    <w:rsid w:val="00636381"/>
    <w:rsid w:val="00636FBE"/>
    <w:rsid w:val="0063781F"/>
    <w:rsid w:val="006413F8"/>
    <w:rsid w:val="00641466"/>
    <w:rsid w:val="00642013"/>
    <w:rsid w:val="00642932"/>
    <w:rsid w:val="00644876"/>
    <w:rsid w:val="00645FDD"/>
    <w:rsid w:val="00646482"/>
    <w:rsid w:val="00647912"/>
    <w:rsid w:val="00650E89"/>
    <w:rsid w:val="00651ABA"/>
    <w:rsid w:val="00651B3D"/>
    <w:rsid w:val="00652734"/>
    <w:rsid w:val="00652926"/>
    <w:rsid w:val="00653BB9"/>
    <w:rsid w:val="006556ED"/>
    <w:rsid w:val="00655CF0"/>
    <w:rsid w:val="00655D26"/>
    <w:rsid w:val="00657F7B"/>
    <w:rsid w:val="00660A8F"/>
    <w:rsid w:val="006614F0"/>
    <w:rsid w:val="00663863"/>
    <w:rsid w:val="006726A8"/>
    <w:rsid w:val="006728D7"/>
    <w:rsid w:val="006753EC"/>
    <w:rsid w:val="00676036"/>
    <w:rsid w:val="00682EF3"/>
    <w:rsid w:val="006837D7"/>
    <w:rsid w:val="00685DAC"/>
    <w:rsid w:val="0068609D"/>
    <w:rsid w:val="006902A9"/>
    <w:rsid w:val="006915D4"/>
    <w:rsid w:val="00691F33"/>
    <w:rsid w:val="00693574"/>
    <w:rsid w:val="006935ED"/>
    <w:rsid w:val="00697EB8"/>
    <w:rsid w:val="006A099D"/>
    <w:rsid w:val="006A1BC1"/>
    <w:rsid w:val="006A5BCA"/>
    <w:rsid w:val="006A5DE0"/>
    <w:rsid w:val="006A7BCD"/>
    <w:rsid w:val="006B2961"/>
    <w:rsid w:val="006B2DE0"/>
    <w:rsid w:val="006B3EF6"/>
    <w:rsid w:val="006B5623"/>
    <w:rsid w:val="006B5688"/>
    <w:rsid w:val="006B5839"/>
    <w:rsid w:val="006B612D"/>
    <w:rsid w:val="006C3BD0"/>
    <w:rsid w:val="006C3BD6"/>
    <w:rsid w:val="006C5320"/>
    <w:rsid w:val="006C5507"/>
    <w:rsid w:val="006C558F"/>
    <w:rsid w:val="006C62B1"/>
    <w:rsid w:val="006C666D"/>
    <w:rsid w:val="006C7A24"/>
    <w:rsid w:val="006D1476"/>
    <w:rsid w:val="006D1A75"/>
    <w:rsid w:val="006D1DBC"/>
    <w:rsid w:val="006D21A2"/>
    <w:rsid w:val="006D4D9B"/>
    <w:rsid w:val="006D5CBB"/>
    <w:rsid w:val="006D696A"/>
    <w:rsid w:val="006D7838"/>
    <w:rsid w:val="006D7AEF"/>
    <w:rsid w:val="006E0471"/>
    <w:rsid w:val="006E2099"/>
    <w:rsid w:val="006E5B79"/>
    <w:rsid w:val="006E5EF6"/>
    <w:rsid w:val="006E748A"/>
    <w:rsid w:val="006F0095"/>
    <w:rsid w:val="006F0E8B"/>
    <w:rsid w:val="006F29BD"/>
    <w:rsid w:val="006F34C5"/>
    <w:rsid w:val="006F34D4"/>
    <w:rsid w:val="006F4142"/>
    <w:rsid w:val="00700A05"/>
    <w:rsid w:val="00702371"/>
    <w:rsid w:val="007025DC"/>
    <w:rsid w:val="007041DD"/>
    <w:rsid w:val="00704DC0"/>
    <w:rsid w:val="00705201"/>
    <w:rsid w:val="007054CE"/>
    <w:rsid w:val="0071004F"/>
    <w:rsid w:val="00711AFB"/>
    <w:rsid w:val="00711F33"/>
    <w:rsid w:val="007121EC"/>
    <w:rsid w:val="00712580"/>
    <w:rsid w:val="00712704"/>
    <w:rsid w:val="00713C43"/>
    <w:rsid w:val="0071558C"/>
    <w:rsid w:val="00715B5E"/>
    <w:rsid w:val="00716919"/>
    <w:rsid w:val="00717322"/>
    <w:rsid w:val="0072006A"/>
    <w:rsid w:val="00720AA2"/>
    <w:rsid w:val="00720F3E"/>
    <w:rsid w:val="00721070"/>
    <w:rsid w:val="0072210E"/>
    <w:rsid w:val="007223CC"/>
    <w:rsid w:val="007227FC"/>
    <w:rsid w:val="007234C7"/>
    <w:rsid w:val="00724503"/>
    <w:rsid w:val="0072524D"/>
    <w:rsid w:val="007259F4"/>
    <w:rsid w:val="007262B1"/>
    <w:rsid w:val="007265CE"/>
    <w:rsid w:val="007277FB"/>
    <w:rsid w:val="0073097A"/>
    <w:rsid w:val="007327D8"/>
    <w:rsid w:val="00733347"/>
    <w:rsid w:val="00733853"/>
    <w:rsid w:val="00736862"/>
    <w:rsid w:val="0074016F"/>
    <w:rsid w:val="00740985"/>
    <w:rsid w:val="00743D12"/>
    <w:rsid w:val="0074515F"/>
    <w:rsid w:val="00746279"/>
    <w:rsid w:val="00746351"/>
    <w:rsid w:val="00746F5F"/>
    <w:rsid w:val="0074748E"/>
    <w:rsid w:val="00747D1E"/>
    <w:rsid w:val="0075222A"/>
    <w:rsid w:val="00756390"/>
    <w:rsid w:val="00760479"/>
    <w:rsid w:val="007604E5"/>
    <w:rsid w:val="00760CF6"/>
    <w:rsid w:val="00763DE3"/>
    <w:rsid w:val="007677D0"/>
    <w:rsid w:val="0077104D"/>
    <w:rsid w:val="00771656"/>
    <w:rsid w:val="00772F01"/>
    <w:rsid w:val="00774812"/>
    <w:rsid w:val="0077553C"/>
    <w:rsid w:val="007755AA"/>
    <w:rsid w:val="007772D5"/>
    <w:rsid w:val="00781018"/>
    <w:rsid w:val="00781862"/>
    <w:rsid w:val="0078294E"/>
    <w:rsid w:val="00783955"/>
    <w:rsid w:val="00784151"/>
    <w:rsid w:val="00784D68"/>
    <w:rsid w:val="007851A0"/>
    <w:rsid w:val="00786402"/>
    <w:rsid w:val="007868CA"/>
    <w:rsid w:val="0079077E"/>
    <w:rsid w:val="00795010"/>
    <w:rsid w:val="00795DDC"/>
    <w:rsid w:val="00796E27"/>
    <w:rsid w:val="00796FA1"/>
    <w:rsid w:val="007976AD"/>
    <w:rsid w:val="007A082D"/>
    <w:rsid w:val="007A0945"/>
    <w:rsid w:val="007A1DBE"/>
    <w:rsid w:val="007A1F7F"/>
    <w:rsid w:val="007A3C52"/>
    <w:rsid w:val="007A3E31"/>
    <w:rsid w:val="007A6E14"/>
    <w:rsid w:val="007B020C"/>
    <w:rsid w:val="007B031C"/>
    <w:rsid w:val="007B1845"/>
    <w:rsid w:val="007B29D4"/>
    <w:rsid w:val="007B301A"/>
    <w:rsid w:val="007B32F0"/>
    <w:rsid w:val="007B5252"/>
    <w:rsid w:val="007B74CF"/>
    <w:rsid w:val="007B78E9"/>
    <w:rsid w:val="007B79CB"/>
    <w:rsid w:val="007B7D6E"/>
    <w:rsid w:val="007C0B06"/>
    <w:rsid w:val="007C13A7"/>
    <w:rsid w:val="007C1A5E"/>
    <w:rsid w:val="007C27CD"/>
    <w:rsid w:val="007C2970"/>
    <w:rsid w:val="007C396A"/>
    <w:rsid w:val="007C46F3"/>
    <w:rsid w:val="007C559C"/>
    <w:rsid w:val="007C6475"/>
    <w:rsid w:val="007C6FD3"/>
    <w:rsid w:val="007D0005"/>
    <w:rsid w:val="007D1F7B"/>
    <w:rsid w:val="007D41A5"/>
    <w:rsid w:val="007D460C"/>
    <w:rsid w:val="007D4C67"/>
    <w:rsid w:val="007D558B"/>
    <w:rsid w:val="007D5E0B"/>
    <w:rsid w:val="007D7D3D"/>
    <w:rsid w:val="007E14B6"/>
    <w:rsid w:val="007E1B9C"/>
    <w:rsid w:val="007E1EDA"/>
    <w:rsid w:val="007E33B0"/>
    <w:rsid w:val="007E4572"/>
    <w:rsid w:val="007E5F25"/>
    <w:rsid w:val="007E6828"/>
    <w:rsid w:val="007F0953"/>
    <w:rsid w:val="007F1B6E"/>
    <w:rsid w:val="007F2440"/>
    <w:rsid w:val="007F359F"/>
    <w:rsid w:val="007F3CC0"/>
    <w:rsid w:val="007F4DA7"/>
    <w:rsid w:val="007F6EB5"/>
    <w:rsid w:val="00800589"/>
    <w:rsid w:val="00802A15"/>
    <w:rsid w:val="00803654"/>
    <w:rsid w:val="00804F09"/>
    <w:rsid w:val="0080515E"/>
    <w:rsid w:val="008067F6"/>
    <w:rsid w:val="0081195E"/>
    <w:rsid w:val="00813238"/>
    <w:rsid w:val="00815530"/>
    <w:rsid w:val="00816445"/>
    <w:rsid w:val="0081660F"/>
    <w:rsid w:val="00816D82"/>
    <w:rsid w:val="00820DF3"/>
    <w:rsid w:val="0082227A"/>
    <w:rsid w:val="00822516"/>
    <w:rsid w:val="00823005"/>
    <w:rsid w:val="00823C49"/>
    <w:rsid w:val="008240E7"/>
    <w:rsid w:val="00824427"/>
    <w:rsid w:val="008249E3"/>
    <w:rsid w:val="00824ACA"/>
    <w:rsid w:val="00830127"/>
    <w:rsid w:val="0083118B"/>
    <w:rsid w:val="00831FFA"/>
    <w:rsid w:val="0083365F"/>
    <w:rsid w:val="00833960"/>
    <w:rsid w:val="0083639A"/>
    <w:rsid w:val="00836443"/>
    <w:rsid w:val="0083683F"/>
    <w:rsid w:val="0084047C"/>
    <w:rsid w:val="008417A9"/>
    <w:rsid w:val="00842710"/>
    <w:rsid w:val="008437F7"/>
    <w:rsid w:val="00846431"/>
    <w:rsid w:val="00850B16"/>
    <w:rsid w:val="00850D47"/>
    <w:rsid w:val="0085128F"/>
    <w:rsid w:val="0085155F"/>
    <w:rsid w:val="008515A3"/>
    <w:rsid w:val="0085506F"/>
    <w:rsid w:val="00860423"/>
    <w:rsid w:val="00861479"/>
    <w:rsid w:val="0086222B"/>
    <w:rsid w:val="008639B7"/>
    <w:rsid w:val="00863D63"/>
    <w:rsid w:val="008659D8"/>
    <w:rsid w:val="0086651E"/>
    <w:rsid w:val="00866F95"/>
    <w:rsid w:val="0086734A"/>
    <w:rsid w:val="00870494"/>
    <w:rsid w:val="00871D34"/>
    <w:rsid w:val="0087265E"/>
    <w:rsid w:val="008738E2"/>
    <w:rsid w:val="008746DB"/>
    <w:rsid w:val="00875435"/>
    <w:rsid w:val="00875733"/>
    <w:rsid w:val="00876AA7"/>
    <w:rsid w:val="00880616"/>
    <w:rsid w:val="008815B6"/>
    <w:rsid w:val="00883FFD"/>
    <w:rsid w:val="008857D3"/>
    <w:rsid w:val="008864A1"/>
    <w:rsid w:val="00886CFC"/>
    <w:rsid w:val="00886F00"/>
    <w:rsid w:val="008912BC"/>
    <w:rsid w:val="008926D3"/>
    <w:rsid w:val="00893641"/>
    <w:rsid w:val="00894457"/>
    <w:rsid w:val="00894539"/>
    <w:rsid w:val="00894D7E"/>
    <w:rsid w:val="00894F93"/>
    <w:rsid w:val="00895F04"/>
    <w:rsid w:val="008A0C3A"/>
    <w:rsid w:val="008A1ADF"/>
    <w:rsid w:val="008A1E82"/>
    <w:rsid w:val="008A20C7"/>
    <w:rsid w:val="008A239A"/>
    <w:rsid w:val="008A3355"/>
    <w:rsid w:val="008A3F59"/>
    <w:rsid w:val="008A557F"/>
    <w:rsid w:val="008A620F"/>
    <w:rsid w:val="008A6F36"/>
    <w:rsid w:val="008A7B20"/>
    <w:rsid w:val="008B2314"/>
    <w:rsid w:val="008B491B"/>
    <w:rsid w:val="008B6CF5"/>
    <w:rsid w:val="008C1467"/>
    <w:rsid w:val="008C2F1D"/>
    <w:rsid w:val="008C3894"/>
    <w:rsid w:val="008C40C9"/>
    <w:rsid w:val="008C6368"/>
    <w:rsid w:val="008D05B5"/>
    <w:rsid w:val="008D06AB"/>
    <w:rsid w:val="008D1796"/>
    <w:rsid w:val="008D2A61"/>
    <w:rsid w:val="008D7D32"/>
    <w:rsid w:val="008E02E9"/>
    <w:rsid w:val="008E0CA1"/>
    <w:rsid w:val="008E1B0D"/>
    <w:rsid w:val="008E3D07"/>
    <w:rsid w:val="008E4102"/>
    <w:rsid w:val="008E59BD"/>
    <w:rsid w:val="008E5ADD"/>
    <w:rsid w:val="008E653B"/>
    <w:rsid w:val="008E6674"/>
    <w:rsid w:val="008F2732"/>
    <w:rsid w:val="008F2E05"/>
    <w:rsid w:val="008F5350"/>
    <w:rsid w:val="008F57B6"/>
    <w:rsid w:val="008F6EA0"/>
    <w:rsid w:val="00903C36"/>
    <w:rsid w:val="00903E99"/>
    <w:rsid w:val="00904521"/>
    <w:rsid w:val="009051D2"/>
    <w:rsid w:val="0090651B"/>
    <w:rsid w:val="00906764"/>
    <w:rsid w:val="00906F56"/>
    <w:rsid w:val="00907772"/>
    <w:rsid w:val="00911F2C"/>
    <w:rsid w:val="009135CE"/>
    <w:rsid w:val="009139A3"/>
    <w:rsid w:val="00913DC0"/>
    <w:rsid w:val="00914565"/>
    <w:rsid w:val="009152D1"/>
    <w:rsid w:val="00916706"/>
    <w:rsid w:val="00916980"/>
    <w:rsid w:val="00916C0F"/>
    <w:rsid w:val="00917D44"/>
    <w:rsid w:val="009208E0"/>
    <w:rsid w:val="00921656"/>
    <w:rsid w:val="00921F4A"/>
    <w:rsid w:val="00922113"/>
    <w:rsid w:val="0092225F"/>
    <w:rsid w:val="009224D3"/>
    <w:rsid w:val="0092607F"/>
    <w:rsid w:val="0092676F"/>
    <w:rsid w:val="0092770C"/>
    <w:rsid w:val="00933470"/>
    <w:rsid w:val="00933D45"/>
    <w:rsid w:val="009345C5"/>
    <w:rsid w:val="00935A89"/>
    <w:rsid w:val="00935E40"/>
    <w:rsid w:val="00936FEC"/>
    <w:rsid w:val="00937C75"/>
    <w:rsid w:val="00937E6A"/>
    <w:rsid w:val="0094375C"/>
    <w:rsid w:val="00944D2B"/>
    <w:rsid w:val="009466A8"/>
    <w:rsid w:val="009523E5"/>
    <w:rsid w:val="009529C6"/>
    <w:rsid w:val="00953BDA"/>
    <w:rsid w:val="009579C0"/>
    <w:rsid w:val="009628F2"/>
    <w:rsid w:val="00962C7D"/>
    <w:rsid w:val="009657EE"/>
    <w:rsid w:val="00966E35"/>
    <w:rsid w:val="009708F6"/>
    <w:rsid w:val="009724D5"/>
    <w:rsid w:val="009730AE"/>
    <w:rsid w:val="00974710"/>
    <w:rsid w:val="00976152"/>
    <w:rsid w:val="0097746C"/>
    <w:rsid w:val="009802B7"/>
    <w:rsid w:val="00980C0A"/>
    <w:rsid w:val="009848F5"/>
    <w:rsid w:val="00985517"/>
    <w:rsid w:val="00985B47"/>
    <w:rsid w:val="00985D0E"/>
    <w:rsid w:val="0098695D"/>
    <w:rsid w:val="00986F9B"/>
    <w:rsid w:val="009874EA"/>
    <w:rsid w:val="00990191"/>
    <w:rsid w:val="00990E5A"/>
    <w:rsid w:val="0099345A"/>
    <w:rsid w:val="00993540"/>
    <w:rsid w:val="00993C54"/>
    <w:rsid w:val="0099481F"/>
    <w:rsid w:val="0099729D"/>
    <w:rsid w:val="00997CCB"/>
    <w:rsid w:val="009A06E2"/>
    <w:rsid w:val="009A245F"/>
    <w:rsid w:val="009A25A1"/>
    <w:rsid w:val="009A44E8"/>
    <w:rsid w:val="009A47A4"/>
    <w:rsid w:val="009A6C81"/>
    <w:rsid w:val="009A7FF0"/>
    <w:rsid w:val="009B051B"/>
    <w:rsid w:val="009B0A9D"/>
    <w:rsid w:val="009B23AE"/>
    <w:rsid w:val="009B24B2"/>
    <w:rsid w:val="009B2541"/>
    <w:rsid w:val="009B3C1D"/>
    <w:rsid w:val="009B3EF2"/>
    <w:rsid w:val="009B5454"/>
    <w:rsid w:val="009B6B44"/>
    <w:rsid w:val="009B6CFC"/>
    <w:rsid w:val="009C04B3"/>
    <w:rsid w:val="009C0678"/>
    <w:rsid w:val="009C4872"/>
    <w:rsid w:val="009C4990"/>
    <w:rsid w:val="009C4CFE"/>
    <w:rsid w:val="009C59A5"/>
    <w:rsid w:val="009C7ABA"/>
    <w:rsid w:val="009D1068"/>
    <w:rsid w:val="009D1897"/>
    <w:rsid w:val="009D2D8A"/>
    <w:rsid w:val="009D4CB3"/>
    <w:rsid w:val="009D4F98"/>
    <w:rsid w:val="009D668B"/>
    <w:rsid w:val="009D7EB9"/>
    <w:rsid w:val="009E0FDE"/>
    <w:rsid w:val="009E14C1"/>
    <w:rsid w:val="009E2110"/>
    <w:rsid w:val="009E2700"/>
    <w:rsid w:val="009E2B75"/>
    <w:rsid w:val="009E33E8"/>
    <w:rsid w:val="009E4300"/>
    <w:rsid w:val="009E6050"/>
    <w:rsid w:val="009E6092"/>
    <w:rsid w:val="009F1991"/>
    <w:rsid w:val="009F24BF"/>
    <w:rsid w:val="009F32EA"/>
    <w:rsid w:val="009F47A4"/>
    <w:rsid w:val="009F4A22"/>
    <w:rsid w:val="009F5711"/>
    <w:rsid w:val="009F670F"/>
    <w:rsid w:val="00A02D91"/>
    <w:rsid w:val="00A03E1F"/>
    <w:rsid w:val="00A03EB1"/>
    <w:rsid w:val="00A05947"/>
    <w:rsid w:val="00A07113"/>
    <w:rsid w:val="00A10816"/>
    <w:rsid w:val="00A109AF"/>
    <w:rsid w:val="00A10CA2"/>
    <w:rsid w:val="00A10CB8"/>
    <w:rsid w:val="00A127DC"/>
    <w:rsid w:val="00A13801"/>
    <w:rsid w:val="00A13D27"/>
    <w:rsid w:val="00A14867"/>
    <w:rsid w:val="00A15D7A"/>
    <w:rsid w:val="00A16F16"/>
    <w:rsid w:val="00A17B5D"/>
    <w:rsid w:val="00A2246A"/>
    <w:rsid w:val="00A22523"/>
    <w:rsid w:val="00A2309F"/>
    <w:rsid w:val="00A23913"/>
    <w:rsid w:val="00A25B0B"/>
    <w:rsid w:val="00A25C68"/>
    <w:rsid w:val="00A27E89"/>
    <w:rsid w:val="00A27FE5"/>
    <w:rsid w:val="00A306B8"/>
    <w:rsid w:val="00A30B92"/>
    <w:rsid w:val="00A30C4A"/>
    <w:rsid w:val="00A32256"/>
    <w:rsid w:val="00A326AC"/>
    <w:rsid w:val="00A33E29"/>
    <w:rsid w:val="00A342F0"/>
    <w:rsid w:val="00A41F77"/>
    <w:rsid w:val="00A420AF"/>
    <w:rsid w:val="00A446B1"/>
    <w:rsid w:val="00A44C9C"/>
    <w:rsid w:val="00A45C1C"/>
    <w:rsid w:val="00A465C4"/>
    <w:rsid w:val="00A508D1"/>
    <w:rsid w:val="00A51407"/>
    <w:rsid w:val="00A517AC"/>
    <w:rsid w:val="00A536E7"/>
    <w:rsid w:val="00A5400F"/>
    <w:rsid w:val="00A54479"/>
    <w:rsid w:val="00A55556"/>
    <w:rsid w:val="00A5636F"/>
    <w:rsid w:val="00A57D18"/>
    <w:rsid w:val="00A60281"/>
    <w:rsid w:val="00A60BB7"/>
    <w:rsid w:val="00A60DF5"/>
    <w:rsid w:val="00A63796"/>
    <w:rsid w:val="00A645E3"/>
    <w:rsid w:val="00A670D3"/>
    <w:rsid w:val="00A67668"/>
    <w:rsid w:val="00A7342B"/>
    <w:rsid w:val="00A73921"/>
    <w:rsid w:val="00A7443F"/>
    <w:rsid w:val="00A74A0A"/>
    <w:rsid w:val="00A75168"/>
    <w:rsid w:val="00A75961"/>
    <w:rsid w:val="00A77B35"/>
    <w:rsid w:val="00A8061C"/>
    <w:rsid w:val="00A810E4"/>
    <w:rsid w:val="00A8129A"/>
    <w:rsid w:val="00A81C22"/>
    <w:rsid w:val="00A83042"/>
    <w:rsid w:val="00A85060"/>
    <w:rsid w:val="00A876B6"/>
    <w:rsid w:val="00A903C6"/>
    <w:rsid w:val="00A90BC4"/>
    <w:rsid w:val="00A90BD8"/>
    <w:rsid w:val="00A92A4A"/>
    <w:rsid w:val="00A92EB3"/>
    <w:rsid w:val="00A930CB"/>
    <w:rsid w:val="00A95009"/>
    <w:rsid w:val="00A97DA5"/>
    <w:rsid w:val="00AA02EA"/>
    <w:rsid w:val="00AA09FC"/>
    <w:rsid w:val="00AA14DA"/>
    <w:rsid w:val="00AA2195"/>
    <w:rsid w:val="00AA279A"/>
    <w:rsid w:val="00AA3D5A"/>
    <w:rsid w:val="00AA462E"/>
    <w:rsid w:val="00AA58AE"/>
    <w:rsid w:val="00AA656A"/>
    <w:rsid w:val="00AA6A7B"/>
    <w:rsid w:val="00AB10AC"/>
    <w:rsid w:val="00AB1DEC"/>
    <w:rsid w:val="00AB1E4D"/>
    <w:rsid w:val="00AB2485"/>
    <w:rsid w:val="00AB2687"/>
    <w:rsid w:val="00AB6E77"/>
    <w:rsid w:val="00AC03EE"/>
    <w:rsid w:val="00AC0CE2"/>
    <w:rsid w:val="00AC152E"/>
    <w:rsid w:val="00AC23ED"/>
    <w:rsid w:val="00AC3D2A"/>
    <w:rsid w:val="00AC54BE"/>
    <w:rsid w:val="00AC56A5"/>
    <w:rsid w:val="00AC6288"/>
    <w:rsid w:val="00AC64ED"/>
    <w:rsid w:val="00AD2BD0"/>
    <w:rsid w:val="00AD329D"/>
    <w:rsid w:val="00AD403F"/>
    <w:rsid w:val="00AD4901"/>
    <w:rsid w:val="00AD7D64"/>
    <w:rsid w:val="00AE10F8"/>
    <w:rsid w:val="00AE34B3"/>
    <w:rsid w:val="00AE39F9"/>
    <w:rsid w:val="00AE7210"/>
    <w:rsid w:val="00AE7B29"/>
    <w:rsid w:val="00AF1229"/>
    <w:rsid w:val="00AF45FD"/>
    <w:rsid w:val="00AF46E0"/>
    <w:rsid w:val="00AF498F"/>
    <w:rsid w:val="00AF65A6"/>
    <w:rsid w:val="00AF7B5F"/>
    <w:rsid w:val="00B01B9B"/>
    <w:rsid w:val="00B0229B"/>
    <w:rsid w:val="00B03319"/>
    <w:rsid w:val="00B03A95"/>
    <w:rsid w:val="00B05419"/>
    <w:rsid w:val="00B05ABB"/>
    <w:rsid w:val="00B06258"/>
    <w:rsid w:val="00B1128E"/>
    <w:rsid w:val="00B139DB"/>
    <w:rsid w:val="00B140AD"/>
    <w:rsid w:val="00B15D1D"/>
    <w:rsid w:val="00B206AA"/>
    <w:rsid w:val="00B20D87"/>
    <w:rsid w:val="00B213D8"/>
    <w:rsid w:val="00B21758"/>
    <w:rsid w:val="00B22D96"/>
    <w:rsid w:val="00B23E4F"/>
    <w:rsid w:val="00B252BA"/>
    <w:rsid w:val="00B2686F"/>
    <w:rsid w:val="00B26EEF"/>
    <w:rsid w:val="00B2770F"/>
    <w:rsid w:val="00B37B73"/>
    <w:rsid w:val="00B37ED5"/>
    <w:rsid w:val="00B41898"/>
    <w:rsid w:val="00B42986"/>
    <w:rsid w:val="00B42E10"/>
    <w:rsid w:val="00B43249"/>
    <w:rsid w:val="00B4493A"/>
    <w:rsid w:val="00B44D51"/>
    <w:rsid w:val="00B4674B"/>
    <w:rsid w:val="00B51F96"/>
    <w:rsid w:val="00B537ED"/>
    <w:rsid w:val="00B5391E"/>
    <w:rsid w:val="00B540C4"/>
    <w:rsid w:val="00B54F13"/>
    <w:rsid w:val="00B55DE2"/>
    <w:rsid w:val="00B56650"/>
    <w:rsid w:val="00B61368"/>
    <w:rsid w:val="00B616A9"/>
    <w:rsid w:val="00B654D3"/>
    <w:rsid w:val="00B672C4"/>
    <w:rsid w:val="00B71539"/>
    <w:rsid w:val="00B716C0"/>
    <w:rsid w:val="00B73C48"/>
    <w:rsid w:val="00B7433D"/>
    <w:rsid w:val="00B810F0"/>
    <w:rsid w:val="00B82C98"/>
    <w:rsid w:val="00B836F4"/>
    <w:rsid w:val="00B85463"/>
    <w:rsid w:val="00B85B64"/>
    <w:rsid w:val="00B85E16"/>
    <w:rsid w:val="00B8633C"/>
    <w:rsid w:val="00B86C41"/>
    <w:rsid w:val="00B90654"/>
    <w:rsid w:val="00B91D3D"/>
    <w:rsid w:val="00B9306B"/>
    <w:rsid w:val="00B941E5"/>
    <w:rsid w:val="00B94EB9"/>
    <w:rsid w:val="00B950BD"/>
    <w:rsid w:val="00B956C7"/>
    <w:rsid w:val="00B96828"/>
    <w:rsid w:val="00B9774F"/>
    <w:rsid w:val="00BA0BA7"/>
    <w:rsid w:val="00BA33CC"/>
    <w:rsid w:val="00BA4969"/>
    <w:rsid w:val="00BA72F8"/>
    <w:rsid w:val="00BB017F"/>
    <w:rsid w:val="00BB0B56"/>
    <w:rsid w:val="00BB0EB7"/>
    <w:rsid w:val="00BB1353"/>
    <w:rsid w:val="00BB1AE4"/>
    <w:rsid w:val="00BB1EB9"/>
    <w:rsid w:val="00BB3295"/>
    <w:rsid w:val="00BB3632"/>
    <w:rsid w:val="00BB3B36"/>
    <w:rsid w:val="00BB4207"/>
    <w:rsid w:val="00BB420D"/>
    <w:rsid w:val="00BB52B4"/>
    <w:rsid w:val="00BB5BB0"/>
    <w:rsid w:val="00BB7877"/>
    <w:rsid w:val="00BB7BBF"/>
    <w:rsid w:val="00BC2DF1"/>
    <w:rsid w:val="00BC398A"/>
    <w:rsid w:val="00BC6FBA"/>
    <w:rsid w:val="00BC7470"/>
    <w:rsid w:val="00BC78CE"/>
    <w:rsid w:val="00BD0AF9"/>
    <w:rsid w:val="00BD2792"/>
    <w:rsid w:val="00BD2BA5"/>
    <w:rsid w:val="00BD2D67"/>
    <w:rsid w:val="00BD525E"/>
    <w:rsid w:val="00BD7B79"/>
    <w:rsid w:val="00BE02FD"/>
    <w:rsid w:val="00BE4D3C"/>
    <w:rsid w:val="00BE4E80"/>
    <w:rsid w:val="00BE5FA3"/>
    <w:rsid w:val="00BE625E"/>
    <w:rsid w:val="00BE7A5C"/>
    <w:rsid w:val="00BF09BF"/>
    <w:rsid w:val="00BF103E"/>
    <w:rsid w:val="00BF4827"/>
    <w:rsid w:val="00BF4B57"/>
    <w:rsid w:val="00BF59EC"/>
    <w:rsid w:val="00BF72B7"/>
    <w:rsid w:val="00C00C25"/>
    <w:rsid w:val="00C00E87"/>
    <w:rsid w:val="00C017D8"/>
    <w:rsid w:val="00C022BF"/>
    <w:rsid w:val="00C05245"/>
    <w:rsid w:val="00C05D30"/>
    <w:rsid w:val="00C07CDE"/>
    <w:rsid w:val="00C14F30"/>
    <w:rsid w:val="00C15192"/>
    <w:rsid w:val="00C173D5"/>
    <w:rsid w:val="00C20041"/>
    <w:rsid w:val="00C200E9"/>
    <w:rsid w:val="00C2262A"/>
    <w:rsid w:val="00C23133"/>
    <w:rsid w:val="00C23163"/>
    <w:rsid w:val="00C25921"/>
    <w:rsid w:val="00C263D7"/>
    <w:rsid w:val="00C264EC"/>
    <w:rsid w:val="00C31D78"/>
    <w:rsid w:val="00C32D8D"/>
    <w:rsid w:val="00C34350"/>
    <w:rsid w:val="00C36089"/>
    <w:rsid w:val="00C401F2"/>
    <w:rsid w:val="00C42B59"/>
    <w:rsid w:val="00C4379E"/>
    <w:rsid w:val="00C44C34"/>
    <w:rsid w:val="00C45F90"/>
    <w:rsid w:val="00C47014"/>
    <w:rsid w:val="00C470C7"/>
    <w:rsid w:val="00C50615"/>
    <w:rsid w:val="00C509A9"/>
    <w:rsid w:val="00C5119E"/>
    <w:rsid w:val="00C52042"/>
    <w:rsid w:val="00C5240F"/>
    <w:rsid w:val="00C53906"/>
    <w:rsid w:val="00C54FB6"/>
    <w:rsid w:val="00C55BE0"/>
    <w:rsid w:val="00C56260"/>
    <w:rsid w:val="00C5694F"/>
    <w:rsid w:val="00C56E3B"/>
    <w:rsid w:val="00C60D76"/>
    <w:rsid w:val="00C63790"/>
    <w:rsid w:val="00C651C7"/>
    <w:rsid w:val="00C66638"/>
    <w:rsid w:val="00C66952"/>
    <w:rsid w:val="00C66BD8"/>
    <w:rsid w:val="00C70B70"/>
    <w:rsid w:val="00C71559"/>
    <w:rsid w:val="00C720EB"/>
    <w:rsid w:val="00C74572"/>
    <w:rsid w:val="00C75BF0"/>
    <w:rsid w:val="00C75E09"/>
    <w:rsid w:val="00C76EA3"/>
    <w:rsid w:val="00C77580"/>
    <w:rsid w:val="00C81618"/>
    <w:rsid w:val="00C827B7"/>
    <w:rsid w:val="00C83C8B"/>
    <w:rsid w:val="00C83E66"/>
    <w:rsid w:val="00C85F99"/>
    <w:rsid w:val="00C9042E"/>
    <w:rsid w:val="00C90909"/>
    <w:rsid w:val="00C92322"/>
    <w:rsid w:val="00C92491"/>
    <w:rsid w:val="00C9512E"/>
    <w:rsid w:val="00C95677"/>
    <w:rsid w:val="00CA032E"/>
    <w:rsid w:val="00CA1B94"/>
    <w:rsid w:val="00CA2AFD"/>
    <w:rsid w:val="00CA35A9"/>
    <w:rsid w:val="00CA4508"/>
    <w:rsid w:val="00CA4970"/>
    <w:rsid w:val="00CA710D"/>
    <w:rsid w:val="00CB0BBC"/>
    <w:rsid w:val="00CB19A8"/>
    <w:rsid w:val="00CB296F"/>
    <w:rsid w:val="00CB337A"/>
    <w:rsid w:val="00CB3660"/>
    <w:rsid w:val="00CB4B24"/>
    <w:rsid w:val="00CB4C8B"/>
    <w:rsid w:val="00CB5F8A"/>
    <w:rsid w:val="00CB601C"/>
    <w:rsid w:val="00CB72BC"/>
    <w:rsid w:val="00CB7EF9"/>
    <w:rsid w:val="00CC0383"/>
    <w:rsid w:val="00CC0F13"/>
    <w:rsid w:val="00CC1E01"/>
    <w:rsid w:val="00CC28DD"/>
    <w:rsid w:val="00CC3028"/>
    <w:rsid w:val="00CC3640"/>
    <w:rsid w:val="00CC38EC"/>
    <w:rsid w:val="00CC5041"/>
    <w:rsid w:val="00CC6F9D"/>
    <w:rsid w:val="00CC7570"/>
    <w:rsid w:val="00CD3949"/>
    <w:rsid w:val="00CD5418"/>
    <w:rsid w:val="00CD5BDE"/>
    <w:rsid w:val="00CD63F1"/>
    <w:rsid w:val="00CD7AA6"/>
    <w:rsid w:val="00CE10B3"/>
    <w:rsid w:val="00CE1315"/>
    <w:rsid w:val="00CE2AD8"/>
    <w:rsid w:val="00CE3739"/>
    <w:rsid w:val="00CE3A0C"/>
    <w:rsid w:val="00CE58B0"/>
    <w:rsid w:val="00CE5CA4"/>
    <w:rsid w:val="00CF4C62"/>
    <w:rsid w:val="00CF4E86"/>
    <w:rsid w:val="00CF5B2E"/>
    <w:rsid w:val="00D00AAE"/>
    <w:rsid w:val="00D0106D"/>
    <w:rsid w:val="00D045F7"/>
    <w:rsid w:val="00D059FA"/>
    <w:rsid w:val="00D05A72"/>
    <w:rsid w:val="00D10487"/>
    <w:rsid w:val="00D11424"/>
    <w:rsid w:val="00D148D3"/>
    <w:rsid w:val="00D1568B"/>
    <w:rsid w:val="00D165A9"/>
    <w:rsid w:val="00D21C9B"/>
    <w:rsid w:val="00D21F25"/>
    <w:rsid w:val="00D22DEC"/>
    <w:rsid w:val="00D2355C"/>
    <w:rsid w:val="00D24F98"/>
    <w:rsid w:val="00D27369"/>
    <w:rsid w:val="00D278AE"/>
    <w:rsid w:val="00D27A7D"/>
    <w:rsid w:val="00D30B2A"/>
    <w:rsid w:val="00D32565"/>
    <w:rsid w:val="00D32FBE"/>
    <w:rsid w:val="00D357D3"/>
    <w:rsid w:val="00D35DE1"/>
    <w:rsid w:val="00D362CF"/>
    <w:rsid w:val="00D372C1"/>
    <w:rsid w:val="00D37E22"/>
    <w:rsid w:val="00D37FF3"/>
    <w:rsid w:val="00D412AC"/>
    <w:rsid w:val="00D42126"/>
    <w:rsid w:val="00D42C77"/>
    <w:rsid w:val="00D4443C"/>
    <w:rsid w:val="00D45256"/>
    <w:rsid w:val="00D45B24"/>
    <w:rsid w:val="00D45C4F"/>
    <w:rsid w:val="00D508CC"/>
    <w:rsid w:val="00D511B0"/>
    <w:rsid w:val="00D520BD"/>
    <w:rsid w:val="00D53FEF"/>
    <w:rsid w:val="00D550F9"/>
    <w:rsid w:val="00D55F3B"/>
    <w:rsid w:val="00D564E9"/>
    <w:rsid w:val="00D56E41"/>
    <w:rsid w:val="00D65E39"/>
    <w:rsid w:val="00D662DA"/>
    <w:rsid w:val="00D7372F"/>
    <w:rsid w:val="00D74081"/>
    <w:rsid w:val="00D75E41"/>
    <w:rsid w:val="00D7649E"/>
    <w:rsid w:val="00D76A65"/>
    <w:rsid w:val="00D777B3"/>
    <w:rsid w:val="00D805A4"/>
    <w:rsid w:val="00D80E35"/>
    <w:rsid w:val="00D823C6"/>
    <w:rsid w:val="00D84307"/>
    <w:rsid w:val="00D85545"/>
    <w:rsid w:val="00D87C8B"/>
    <w:rsid w:val="00D87E65"/>
    <w:rsid w:val="00D9137C"/>
    <w:rsid w:val="00D94194"/>
    <w:rsid w:val="00D953E4"/>
    <w:rsid w:val="00D966E4"/>
    <w:rsid w:val="00D96D03"/>
    <w:rsid w:val="00D97405"/>
    <w:rsid w:val="00DA251D"/>
    <w:rsid w:val="00DA3E26"/>
    <w:rsid w:val="00DA6049"/>
    <w:rsid w:val="00DA7C2A"/>
    <w:rsid w:val="00DB1435"/>
    <w:rsid w:val="00DB430E"/>
    <w:rsid w:val="00DB4467"/>
    <w:rsid w:val="00DB758D"/>
    <w:rsid w:val="00DC0D95"/>
    <w:rsid w:val="00DC35FA"/>
    <w:rsid w:val="00DC44EA"/>
    <w:rsid w:val="00DC5536"/>
    <w:rsid w:val="00DC6AF9"/>
    <w:rsid w:val="00DC6DAA"/>
    <w:rsid w:val="00DC7A5A"/>
    <w:rsid w:val="00DD15D2"/>
    <w:rsid w:val="00DD2D1E"/>
    <w:rsid w:val="00DD354D"/>
    <w:rsid w:val="00DD3737"/>
    <w:rsid w:val="00DE0714"/>
    <w:rsid w:val="00DE0AC1"/>
    <w:rsid w:val="00DE3F2A"/>
    <w:rsid w:val="00DE5E91"/>
    <w:rsid w:val="00DF19F0"/>
    <w:rsid w:val="00DF268F"/>
    <w:rsid w:val="00DF52E9"/>
    <w:rsid w:val="00DF67C2"/>
    <w:rsid w:val="00DF6BF7"/>
    <w:rsid w:val="00E019FB"/>
    <w:rsid w:val="00E01B51"/>
    <w:rsid w:val="00E026E5"/>
    <w:rsid w:val="00E02D30"/>
    <w:rsid w:val="00E035CD"/>
    <w:rsid w:val="00E04F5F"/>
    <w:rsid w:val="00E05197"/>
    <w:rsid w:val="00E063CE"/>
    <w:rsid w:val="00E12953"/>
    <w:rsid w:val="00E150CA"/>
    <w:rsid w:val="00E15A79"/>
    <w:rsid w:val="00E15BB8"/>
    <w:rsid w:val="00E1664C"/>
    <w:rsid w:val="00E20E90"/>
    <w:rsid w:val="00E21749"/>
    <w:rsid w:val="00E21D14"/>
    <w:rsid w:val="00E2202F"/>
    <w:rsid w:val="00E222D3"/>
    <w:rsid w:val="00E222DC"/>
    <w:rsid w:val="00E2361E"/>
    <w:rsid w:val="00E241FB"/>
    <w:rsid w:val="00E24573"/>
    <w:rsid w:val="00E24881"/>
    <w:rsid w:val="00E253BD"/>
    <w:rsid w:val="00E25882"/>
    <w:rsid w:val="00E27AFF"/>
    <w:rsid w:val="00E27B31"/>
    <w:rsid w:val="00E30E0F"/>
    <w:rsid w:val="00E31251"/>
    <w:rsid w:val="00E33E06"/>
    <w:rsid w:val="00E34070"/>
    <w:rsid w:val="00E344E2"/>
    <w:rsid w:val="00E3479E"/>
    <w:rsid w:val="00E41539"/>
    <w:rsid w:val="00E44AE0"/>
    <w:rsid w:val="00E44C9C"/>
    <w:rsid w:val="00E4672B"/>
    <w:rsid w:val="00E51235"/>
    <w:rsid w:val="00E53811"/>
    <w:rsid w:val="00E538E2"/>
    <w:rsid w:val="00E54C88"/>
    <w:rsid w:val="00E5600E"/>
    <w:rsid w:val="00E575E5"/>
    <w:rsid w:val="00E6102D"/>
    <w:rsid w:val="00E615F8"/>
    <w:rsid w:val="00E61CB8"/>
    <w:rsid w:val="00E6234A"/>
    <w:rsid w:val="00E64212"/>
    <w:rsid w:val="00E64B5A"/>
    <w:rsid w:val="00E6714B"/>
    <w:rsid w:val="00E6730E"/>
    <w:rsid w:val="00E67D1B"/>
    <w:rsid w:val="00E7207D"/>
    <w:rsid w:val="00E724CB"/>
    <w:rsid w:val="00E7281F"/>
    <w:rsid w:val="00E75896"/>
    <w:rsid w:val="00E765DB"/>
    <w:rsid w:val="00E76CA5"/>
    <w:rsid w:val="00E81EF7"/>
    <w:rsid w:val="00E83FB9"/>
    <w:rsid w:val="00E85B27"/>
    <w:rsid w:val="00E86AEB"/>
    <w:rsid w:val="00E87265"/>
    <w:rsid w:val="00E908FC"/>
    <w:rsid w:val="00E91E30"/>
    <w:rsid w:val="00E9303C"/>
    <w:rsid w:val="00E93D41"/>
    <w:rsid w:val="00E93EB8"/>
    <w:rsid w:val="00E94272"/>
    <w:rsid w:val="00E95846"/>
    <w:rsid w:val="00E959D7"/>
    <w:rsid w:val="00E965FB"/>
    <w:rsid w:val="00E97C2E"/>
    <w:rsid w:val="00EA1328"/>
    <w:rsid w:val="00EA3081"/>
    <w:rsid w:val="00EA3DF3"/>
    <w:rsid w:val="00EA3E36"/>
    <w:rsid w:val="00EA4203"/>
    <w:rsid w:val="00EA588B"/>
    <w:rsid w:val="00EA62CD"/>
    <w:rsid w:val="00EA7809"/>
    <w:rsid w:val="00EB1ACE"/>
    <w:rsid w:val="00EB2119"/>
    <w:rsid w:val="00EB2B47"/>
    <w:rsid w:val="00EB3E92"/>
    <w:rsid w:val="00EB5BE1"/>
    <w:rsid w:val="00EB6343"/>
    <w:rsid w:val="00EB7240"/>
    <w:rsid w:val="00EB7740"/>
    <w:rsid w:val="00EC0379"/>
    <w:rsid w:val="00EC1E28"/>
    <w:rsid w:val="00EC2F35"/>
    <w:rsid w:val="00EC45DB"/>
    <w:rsid w:val="00EC467D"/>
    <w:rsid w:val="00EC5398"/>
    <w:rsid w:val="00EC594C"/>
    <w:rsid w:val="00EC6121"/>
    <w:rsid w:val="00ED149D"/>
    <w:rsid w:val="00ED260E"/>
    <w:rsid w:val="00ED4026"/>
    <w:rsid w:val="00ED50B9"/>
    <w:rsid w:val="00EE1160"/>
    <w:rsid w:val="00EE142B"/>
    <w:rsid w:val="00EE24D8"/>
    <w:rsid w:val="00EE275A"/>
    <w:rsid w:val="00EE29A6"/>
    <w:rsid w:val="00EE3078"/>
    <w:rsid w:val="00EE347A"/>
    <w:rsid w:val="00EE47ED"/>
    <w:rsid w:val="00EE58B8"/>
    <w:rsid w:val="00EE6824"/>
    <w:rsid w:val="00EE6FBB"/>
    <w:rsid w:val="00EE75BC"/>
    <w:rsid w:val="00EF0DAC"/>
    <w:rsid w:val="00EF2C00"/>
    <w:rsid w:val="00EF6234"/>
    <w:rsid w:val="00EF6361"/>
    <w:rsid w:val="00F008BA"/>
    <w:rsid w:val="00F00DFC"/>
    <w:rsid w:val="00F0230A"/>
    <w:rsid w:val="00F029EC"/>
    <w:rsid w:val="00F02A0C"/>
    <w:rsid w:val="00F04302"/>
    <w:rsid w:val="00F05A1A"/>
    <w:rsid w:val="00F063E0"/>
    <w:rsid w:val="00F06904"/>
    <w:rsid w:val="00F06BEE"/>
    <w:rsid w:val="00F07F65"/>
    <w:rsid w:val="00F1088C"/>
    <w:rsid w:val="00F12AF9"/>
    <w:rsid w:val="00F14A16"/>
    <w:rsid w:val="00F14F75"/>
    <w:rsid w:val="00F15163"/>
    <w:rsid w:val="00F22707"/>
    <w:rsid w:val="00F23E3B"/>
    <w:rsid w:val="00F23F7D"/>
    <w:rsid w:val="00F242F8"/>
    <w:rsid w:val="00F25229"/>
    <w:rsid w:val="00F253D7"/>
    <w:rsid w:val="00F259D1"/>
    <w:rsid w:val="00F25C5C"/>
    <w:rsid w:val="00F271B2"/>
    <w:rsid w:val="00F27393"/>
    <w:rsid w:val="00F279C8"/>
    <w:rsid w:val="00F27C65"/>
    <w:rsid w:val="00F30573"/>
    <w:rsid w:val="00F30E90"/>
    <w:rsid w:val="00F31149"/>
    <w:rsid w:val="00F31DDC"/>
    <w:rsid w:val="00F33775"/>
    <w:rsid w:val="00F35E4B"/>
    <w:rsid w:val="00F374D4"/>
    <w:rsid w:val="00F44AB6"/>
    <w:rsid w:val="00F44C73"/>
    <w:rsid w:val="00F46644"/>
    <w:rsid w:val="00F4732C"/>
    <w:rsid w:val="00F475C0"/>
    <w:rsid w:val="00F47886"/>
    <w:rsid w:val="00F4792E"/>
    <w:rsid w:val="00F50AD8"/>
    <w:rsid w:val="00F51333"/>
    <w:rsid w:val="00F51C8D"/>
    <w:rsid w:val="00F526A5"/>
    <w:rsid w:val="00F56161"/>
    <w:rsid w:val="00F611E7"/>
    <w:rsid w:val="00F61BE2"/>
    <w:rsid w:val="00F62117"/>
    <w:rsid w:val="00F64111"/>
    <w:rsid w:val="00F6504C"/>
    <w:rsid w:val="00F65EF8"/>
    <w:rsid w:val="00F66DD9"/>
    <w:rsid w:val="00F66ED5"/>
    <w:rsid w:val="00F6774F"/>
    <w:rsid w:val="00F67AD9"/>
    <w:rsid w:val="00F7080E"/>
    <w:rsid w:val="00F7164D"/>
    <w:rsid w:val="00F74629"/>
    <w:rsid w:val="00F757DC"/>
    <w:rsid w:val="00F75E01"/>
    <w:rsid w:val="00F768EB"/>
    <w:rsid w:val="00F77096"/>
    <w:rsid w:val="00F7718E"/>
    <w:rsid w:val="00F77314"/>
    <w:rsid w:val="00F80B52"/>
    <w:rsid w:val="00F82359"/>
    <w:rsid w:val="00F826DE"/>
    <w:rsid w:val="00F8408A"/>
    <w:rsid w:val="00F84CE5"/>
    <w:rsid w:val="00F84EC2"/>
    <w:rsid w:val="00F86D07"/>
    <w:rsid w:val="00F9005C"/>
    <w:rsid w:val="00F9058F"/>
    <w:rsid w:val="00F9370C"/>
    <w:rsid w:val="00F95E95"/>
    <w:rsid w:val="00F9650B"/>
    <w:rsid w:val="00F965E1"/>
    <w:rsid w:val="00F96886"/>
    <w:rsid w:val="00FA1151"/>
    <w:rsid w:val="00FA2C73"/>
    <w:rsid w:val="00FA65D8"/>
    <w:rsid w:val="00FA684B"/>
    <w:rsid w:val="00FA7BE0"/>
    <w:rsid w:val="00FB20A5"/>
    <w:rsid w:val="00FB4515"/>
    <w:rsid w:val="00FB469C"/>
    <w:rsid w:val="00FB4E8E"/>
    <w:rsid w:val="00FB66CB"/>
    <w:rsid w:val="00FB68BB"/>
    <w:rsid w:val="00FB6913"/>
    <w:rsid w:val="00FB7F54"/>
    <w:rsid w:val="00FC1484"/>
    <w:rsid w:val="00FC2692"/>
    <w:rsid w:val="00FC2B32"/>
    <w:rsid w:val="00FC642B"/>
    <w:rsid w:val="00FC7431"/>
    <w:rsid w:val="00FC74E0"/>
    <w:rsid w:val="00FC783D"/>
    <w:rsid w:val="00FD059A"/>
    <w:rsid w:val="00FD08FF"/>
    <w:rsid w:val="00FD19AB"/>
    <w:rsid w:val="00FD2824"/>
    <w:rsid w:val="00FD5D3E"/>
    <w:rsid w:val="00FD61CE"/>
    <w:rsid w:val="00FE05C6"/>
    <w:rsid w:val="00FE1853"/>
    <w:rsid w:val="00FE4998"/>
    <w:rsid w:val="00FE5253"/>
    <w:rsid w:val="00FE5324"/>
    <w:rsid w:val="00FE5A87"/>
    <w:rsid w:val="00FE760D"/>
    <w:rsid w:val="00FF4E6F"/>
    <w:rsid w:val="00FF53B7"/>
    <w:rsid w:val="00FF6435"/>
    <w:rsid w:val="00FF725B"/>
    <w:rsid w:val="00FF72BC"/>
    <w:rsid w:val="00FF73A7"/>
    <w:rsid w:val="00FF79F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0994E6"/>
  <w15:docId w15:val="{00C1EDC3-0880-4AF6-8F1A-A1E1A1754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343"/>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39534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53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0E89"/>
    <w:pPr>
      <w:ind w:left="720"/>
      <w:contextualSpacing/>
    </w:pPr>
  </w:style>
  <w:style w:type="character" w:customStyle="1" w:styleId="Heading1Char">
    <w:name w:val="Heading 1 Char"/>
    <w:basedOn w:val="DefaultParagraphFont"/>
    <w:link w:val="Heading1"/>
    <w:uiPriority w:val="9"/>
    <w:rsid w:val="0039534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95343"/>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3953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343"/>
    <w:rPr>
      <w:rFonts w:ascii="Times New Roman" w:hAnsi="Times New Roman"/>
      <w:sz w:val="24"/>
    </w:rPr>
  </w:style>
  <w:style w:type="paragraph" w:styleId="Footer">
    <w:name w:val="footer"/>
    <w:basedOn w:val="Normal"/>
    <w:link w:val="FooterChar"/>
    <w:uiPriority w:val="99"/>
    <w:unhideWhenUsed/>
    <w:rsid w:val="003953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343"/>
    <w:rPr>
      <w:rFonts w:ascii="Times New Roman" w:hAnsi="Times New Roman"/>
      <w:sz w:val="24"/>
    </w:rPr>
  </w:style>
  <w:style w:type="paragraph" w:customStyle="1" w:styleId="Default">
    <w:name w:val="Default"/>
    <w:rsid w:val="00A90BC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AA14DA"/>
  </w:style>
  <w:style w:type="table" w:styleId="TableGrid">
    <w:name w:val="Table Grid"/>
    <w:basedOn w:val="TableNormal"/>
    <w:uiPriority w:val="39"/>
    <w:rsid w:val="00BE4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7104D"/>
    <w:pPr>
      <w:widowControl w:val="0"/>
      <w:snapToGrid w:val="0"/>
      <w:spacing w:after="0" w:line="240" w:lineRule="auto"/>
    </w:pPr>
    <w:rPr>
      <w:rFonts w:asciiTheme="minorHAnsi" w:eastAsiaTheme="minorEastAsia" w:hAnsiTheme="minorHAnsi"/>
      <w:kern w:val="2"/>
      <w:sz w:val="18"/>
      <w:szCs w:val="18"/>
      <w:lang w:eastAsia="zh-CN"/>
    </w:rPr>
  </w:style>
  <w:style w:type="character" w:customStyle="1" w:styleId="FootnoteTextChar">
    <w:name w:val="Footnote Text Char"/>
    <w:basedOn w:val="DefaultParagraphFont"/>
    <w:link w:val="FootnoteText"/>
    <w:uiPriority w:val="99"/>
    <w:rsid w:val="0077104D"/>
    <w:rPr>
      <w:rFonts w:eastAsiaTheme="minorEastAsia"/>
      <w:kern w:val="2"/>
      <w:sz w:val="18"/>
      <w:szCs w:val="18"/>
      <w:lang w:val="en-US" w:eastAsia="zh-CN"/>
    </w:rPr>
  </w:style>
  <w:style w:type="character" w:styleId="FootnoteReference">
    <w:name w:val="footnote reference"/>
    <w:basedOn w:val="DefaultParagraphFont"/>
    <w:uiPriority w:val="99"/>
    <w:unhideWhenUsed/>
    <w:rsid w:val="0077104D"/>
    <w:rPr>
      <w:vertAlign w:val="superscript"/>
    </w:rPr>
  </w:style>
  <w:style w:type="table" w:customStyle="1" w:styleId="TableGrid1">
    <w:name w:val="Table Grid1"/>
    <w:basedOn w:val="TableNormal"/>
    <w:next w:val="TableGrid"/>
    <w:uiPriority w:val="39"/>
    <w:rsid w:val="00F242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242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242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C2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71559"/>
    <w:rPr>
      <w:sz w:val="16"/>
      <w:szCs w:val="16"/>
    </w:rPr>
  </w:style>
  <w:style w:type="paragraph" w:styleId="CommentText">
    <w:name w:val="annotation text"/>
    <w:basedOn w:val="Normal"/>
    <w:link w:val="CommentTextChar"/>
    <w:uiPriority w:val="99"/>
    <w:unhideWhenUsed/>
    <w:rsid w:val="00C71559"/>
    <w:pPr>
      <w:spacing w:line="240" w:lineRule="auto"/>
    </w:pPr>
    <w:rPr>
      <w:sz w:val="20"/>
      <w:szCs w:val="20"/>
    </w:rPr>
  </w:style>
  <w:style w:type="character" w:customStyle="1" w:styleId="CommentTextChar">
    <w:name w:val="Comment Text Char"/>
    <w:basedOn w:val="DefaultParagraphFont"/>
    <w:link w:val="CommentText"/>
    <w:uiPriority w:val="99"/>
    <w:rsid w:val="00C715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71559"/>
    <w:rPr>
      <w:b/>
      <w:bCs/>
    </w:rPr>
  </w:style>
  <w:style w:type="character" w:customStyle="1" w:styleId="CommentSubjectChar">
    <w:name w:val="Comment Subject Char"/>
    <w:basedOn w:val="CommentTextChar"/>
    <w:link w:val="CommentSubject"/>
    <w:uiPriority w:val="99"/>
    <w:semiHidden/>
    <w:rsid w:val="00C71559"/>
    <w:rPr>
      <w:rFonts w:ascii="Times New Roman" w:hAnsi="Times New Roman"/>
      <w:b/>
      <w:bCs/>
      <w:sz w:val="20"/>
      <w:szCs w:val="20"/>
    </w:rPr>
  </w:style>
  <w:style w:type="paragraph" w:styleId="BalloonText">
    <w:name w:val="Balloon Text"/>
    <w:basedOn w:val="Normal"/>
    <w:link w:val="BalloonTextChar"/>
    <w:uiPriority w:val="99"/>
    <w:semiHidden/>
    <w:unhideWhenUsed/>
    <w:rsid w:val="00C71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559"/>
    <w:rPr>
      <w:rFonts w:ascii="Segoe UI" w:hAnsi="Segoe UI" w:cs="Segoe UI"/>
      <w:sz w:val="18"/>
      <w:szCs w:val="18"/>
    </w:rPr>
  </w:style>
  <w:style w:type="character" w:styleId="Hyperlink">
    <w:name w:val="Hyperlink"/>
    <w:basedOn w:val="DefaultParagraphFont"/>
    <w:uiPriority w:val="99"/>
    <w:unhideWhenUsed/>
    <w:rsid w:val="00993C54"/>
    <w:rPr>
      <w:color w:val="0563C1" w:themeColor="hyperlink"/>
      <w:u w:val="single"/>
    </w:rPr>
  </w:style>
  <w:style w:type="paragraph" w:styleId="NormalWeb">
    <w:name w:val="Normal (Web)"/>
    <w:basedOn w:val="Normal"/>
    <w:uiPriority w:val="99"/>
    <w:unhideWhenUsed/>
    <w:rsid w:val="00B836F4"/>
    <w:pPr>
      <w:spacing w:before="100" w:beforeAutospacing="1" w:after="100" w:afterAutospacing="1" w:line="240" w:lineRule="auto"/>
    </w:pPr>
    <w:rPr>
      <w:rFonts w:eastAsiaTheme="minorEastAsia" w:cs="Times New Roman"/>
      <w:szCs w:val="24"/>
      <w:lang w:eastAsia="en-GB"/>
    </w:rPr>
  </w:style>
  <w:style w:type="paragraph" w:styleId="Revision">
    <w:name w:val="Revision"/>
    <w:hidden/>
    <w:uiPriority w:val="99"/>
    <w:semiHidden/>
    <w:rsid w:val="00572223"/>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772F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624622">
      <w:bodyDiv w:val="1"/>
      <w:marLeft w:val="0"/>
      <w:marRight w:val="0"/>
      <w:marTop w:val="0"/>
      <w:marBottom w:val="0"/>
      <w:divBdr>
        <w:top w:val="none" w:sz="0" w:space="0" w:color="auto"/>
        <w:left w:val="none" w:sz="0" w:space="0" w:color="auto"/>
        <w:bottom w:val="none" w:sz="0" w:space="0" w:color="auto"/>
        <w:right w:val="none" w:sz="0" w:space="0" w:color="auto"/>
      </w:divBdr>
    </w:div>
    <w:div w:id="249430170">
      <w:bodyDiv w:val="1"/>
      <w:marLeft w:val="0"/>
      <w:marRight w:val="0"/>
      <w:marTop w:val="0"/>
      <w:marBottom w:val="0"/>
      <w:divBdr>
        <w:top w:val="none" w:sz="0" w:space="0" w:color="auto"/>
        <w:left w:val="none" w:sz="0" w:space="0" w:color="auto"/>
        <w:bottom w:val="none" w:sz="0" w:space="0" w:color="auto"/>
        <w:right w:val="none" w:sz="0" w:space="0" w:color="auto"/>
      </w:divBdr>
    </w:div>
    <w:div w:id="365953222">
      <w:bodyDiv w:val="1"/>
      <w:marLeft w:val="0"/>
      <w:marRight w:val="0"/>
      <w:marTop w:val="0"/>
      <w:marBottom w:val="0"/>
      <w:divBdr>
        <w:top w:val="none" w:sz="0" w:space="0" w:color="auto"/>
        <w:left w:val="none" w:sz="0" w:space="0" w:color="auto"/>
        <w:bottom w:val="none" w:sz="0" w:space="0" w:color="auto"/>
        <w:right w:val="none" w:sz="0" w:space="0" w:color="auto"/>
      </w:divBdr>
    </w:div>
    <w:div w:id="414133142">
      <w:bodyDiv w:val="1"/>
      <w:marLeft w:val="0"/>
      <w:marRight w:val="0"/>
      <w:marTop w:val="0"/>
      <w:marBottom w:val="0"/>
      <w:divBdr>
        <w:top w:val="none" w:sz="0" w:space="0" w:color="auto"/>
        <w:left w:val="none" w:sz="0" w:space="0" w:color="auto"/>
        <w:bottom w:val="none" w:sz="0" w:space="0" w:color="auto"/>
        <w:right w:val="none" w:sz="0" w:space="0" w:color="auto"/>
      </w:divBdr>
    </w:div>
    <w:div w:id="439572606">
      <w:bodyDiv w:val="1"/>
      <w:marLeft w:val="0"/>
      <w:marRight w:val="0"/>
      <w:marTop w:val="0"/>
      <w:marBottom w:val="0"/>
      <w:divBdr>
        <w:top w:val="none" w:sz="0" w:space="0" w:color="auto"/>
        <w:left w:val="none" w:sz="0" w:space="0" w:color="auto"/>
        <w:bottom w:val="none" w:sz="0" w:space="0" w:color="auto"/>
        <w:right w:val="none" w:sz="0" w:space="0" w:color="auto"/>
      </w:divBdr>
    </w:div>
    <w:div w:id="450052626">
      <w:bodyDiv w:val="1"/>
      <w:marLeft w:val="0"/>
      <w:marRight w:val="0"/>
      <w:marTop w:val="0"/>
      <w:marBottom w:val="0"/>
      <w:divBdr>
        <w:top w:val="none" w:sz="0" w:space="0" w:color="auto"/>
        <w:left w:val="none" w:sz="0" w:space="0" w:color="auto"/>
        <w:bottom w:val="none" w:sz="0" w:space="0" w:color="auto"/>
        <w:right w:val="none" w:sz="0" w:space="0" w:color="auto"/>
      </w:divBdr>
    </w:div>
    <w:div w:id="456339795">
      <w:bodyDiv w:val="1"/>
      <w:marLeft w:val="0"/>
      <w:marRight w:val="0"/>
      <w:marTop w:val="0"/>
      <w:marBottom w:val="0"/>
      <w:divBdr>
        <w:top w:val="none" w:sz="0" w:space="0" w:color="auto"/>
        <w:left w:val="none" w:sz="0" w:space="0" w:color="auto"/>
        <w:bottom w:val="none" w:sz="0" w:space="0" w:color="auto"/>
        <w:right w:val="none" w:sz="0" w:space="0" w:color="auto"/>
      </w:divBdr>
    </w:div>
    <w:div w:id="463086654">
      <w:bodyDiv w:val="1"/>
      <w:marLeft w:val="0"/>
      <w:marRight w:val="0"/>
      <w:marTop w:val="0"/>
      <w:marBottom w:val="0"/>
      <w:divBdr>
        <w:top w:val="none" w:sz="0" w:space="0" w:color="auto"/>
        <w:left w:val="none" w:sz="0" w:space="0" w:color="auto"/>
        <w:bottom w:val="none" w:sz="0" w:space="0" w:color="auto"/>
        <w:right w:val="none" w:sz="0" w:space="0" w:color="auto"/>
      </w:divBdr>
    </w:div>
    <w:div w:id="574168805">
      <w:bodyDiv w:val="1"/>
      <w:marLeft w:val="0"/>
      <w:marRight w:val="0"/>
      <w:marTop w:val="0"/>
      <w:marBottom w:val="0"/>
      <w:divBdr>
        <w:top w:val="none" w:sz="0" w:space="0" w:color="auto"/>
        <w:left w:val="none" w:sz="0" w:space="0" w:color="auto"/>
        <w:bottom w:val="none" w:sz="0" w:space="0" w:color="auto"/>
        <w:right w:val="none" w:sz="0" w:space="0" w:color="auto"/>
      </w:divBdr>
    </w:div>
    <w:div w:id="800221977">
      <w:bodyDiv w:val="1"/>
      <w:marLeft w:val="0"/>
      <w:marRight w:val="0"/>
      <w:marTop w:val="0"/>
      <w:marBottom w:val="0"/>
      <w:divBdr>
        <w:top w:val="none" w:sz="0" w:space="0" w:color="auto"/>
        <w:left w:val="none" w:sz="0" w:space="0" w:color="auto"/>
        <w:bottom w:val="none" w:sz="0" w:space="0" w:color="auto"/>
        <w:right w:val="none" w:sz="0" w:space="0" w:color="auto"/>
      </w:divBdr>
    </w:div>
    <w:div w:id="816727451">
      <w:bodyDiv w:val="1"/>
      <w:marLeft w:val="0"/>
      <w:marRight w:val="0"/>
      <w:marTop w:val="0"/>
      <w:marBottom w:val="0"/>
      <w:divBdr>
        <w:top w:val="none" w:sz="0" w:space="0" w:color="auto"/>
        <w:left w:val="none" w:sz="0" w:space="0" w:color="auto"/>
        <w:bottom w:val="none" w:sz="0" w:space="0" w:color="auto"/>
        <w:right w:val="none" w:sz="0" w:space="0" w:color="auto"/>
      </w:divBdr>
    </w:div>
    <w:div w:id="844630920">
      <w:bodyDiv w:val="1"/>
      <w:marLeft w:val="0"/>
      <w:marRight w:val="0"/>
      <w:marTop w:val="0"/>
      <w:marBottom w:val="0"/>
      <w:divBdr>
        <w:top w:val="none" w:sz="0" w:space="0" w:color="auto"/>
        <w:left w:val="none" w:sz="0" w:space="0" w:color="auto"/>
        <w:bottom w:val="none" w:sz="0" w:space="0" w:color="auto"/>
        <w:right w:val="none" w:sz="0" w:space="0" w:color="auto"/>
      </w:divBdr>
    </w:div>
    <w:div w:id="860049101">
      <w:bodyDiv w:val="1"/>
      <w:marLeft w:val="0"/>
      <w:marRight w:val="0"/>
      <w:marTop w:val="0"/>
      <w:marBottom w:val="0"/>
      <w:divBdr>
        <w:top w:val="none" w:sz="0" w:space="0" w:color="auto"/>
        <w:left w:val="none" w:sz="0" w:space="0" w:color="auto"/>
        <w:bottom w:val="none" w:sz="0" w:space="0" w:color="auto"/>
        <w:right w:val="none" w:sz="0" w:space="0" w:color="auto"/>
      </w:divBdr>
    </w:div>
    <w:div w:id="905341627">
      <w:bodyDiv w:val="1"/>
      <w:marLeft w:val="0"/>
      <w:marRight w:val="0"/>
      <w:marTop w:val="0"/>
      <w:marBottom w:val="0"/>
      <w:divBdr>
        <w:top w:val="none" w:sz="0" w:space="0" w:color="auto"/>
        <w:left w:val="none" w:sz="0" w:space="0" w:color="auto"/>
        <w:bottom w:val="none" w:sz="0" w:space="0" w:color="auto"/>
        <w:right w:val="none" w:sz="0" w:space="0" w:color="auto"/>
      </w:divBdr>
    </w:div>
    <w:div w:id="912087315">
      <w:bodyDiv w:val="1"/>
      <w:marLeft w:val="0"/>
      <w:marRight w:val="0"/>
      <w:marTop w:val="0"/>
      <w:marBottom w:val="0"/>
      <w:divBdr>
        <w:top w:val="none" w:sz="0" w:space="0" w:color="auto"/>
        <w:left w:val="none" w:sz="0" w:space="0" w:color="auto"/>
        <w:bottom w:val="none" w:sz="0" w:space="0" w:color="auto"/>
        <w:right w:val="none" w:sz="0" w:space="0" w:color="auto"/>
      </w:divBdr>
    </w:div>
    <w:div w:id="949051398">
      <w:bodyDiv w:val="1"/>
      <w:marLeft w:val="0"/>
      <w:marRight w:val="0"/>
      <w:marTop w:val="0"/>
      <w:marBottom w:val="0"/>
      <w:divBdr>
        <w:top w:val="none" w:sz="0" w:space="0" w:color="auto"/>
        <w:left w:val="none" w:sz="0" w:space="0" w:color="auto"/>
        <w:bottom w:val="none" w:sz="0" w:space="0" w:color="auto"/>
        <w:right w:val="none" w:sz="0" w:space="0" w:color="auto"/>
      </w:divBdr>
    </w:div>
    <w:div w:id="991180594">
      <w:bodyDiv w:val="1"/>
      <w:marLeft w:val="0"/>
      <w:marRight w:val="0"/>
      <w:marTop w:val="0"/>
      <w:marBottom w:val="0"/>
      <w:divBdr>
        <w:top w:val="none" w:sz="0" w:space="0" w:color="auto"/>
        <w:left w:val="none" w:sz="0" w:space="0" w:color="auto"/>
        <w:bottom w:val="none" w:sz="0" w:space="0" w:color="auto"/>
        <w:right w:val="none" w:sz="0" w:space="0" w:color="auto"/>
      </w:divBdr>
    </w:div>
    <w:div w:id="1036810716">
      <w:bodyDiv w:val="1"/>
      <w:marLeft w:val="0"/>
      <w:marRight w:val="0"/>
      <w:marTop w:val="0"/>
      <w:marBottom w:val="0"/>
      <w:divBdr>
        <w:top w:val="none" w:sz="0" w:space="0" w:color="auto"/>
        <w:left w:val="none" w:sz="0" w:space="0" w:color="auto"/>
        <w:bottom w:val="none" w:sz="0" w:space="0" w:color="auto"/>
        <w:right w:val="none" w:sz="0" w:space="0" w:color="auto"/>
      </w:divBdr>
    </w:div>
    <w:div w:id="1129394686">
      <w:bodyDiv w:val="1"/>
      <w:marLeft w:val="0"/>
      <w:marRight w:val="0"/>
      <w:marTop w:val="0"/>
      <w:marBottom w:val="0"/>
      <w:divBdr>
        <w:top w:val="none" w:sz="0" w:space="0" w:color="auto"/>
        <w:left w:val="none" w:sz="0" w:space="0" w:color="auto"/>
        <w:bottom w:val="none" w:sz="0" w:space="0" w:color="auto"/>
        <w:right w:val="none" w:sz="0" w:space="0" w:color="auto"/>
      </w:divBdr>
    </w:div>
    <w:div w:id="1240598707">
      <w:bodyDiv w:val="1"/>
      <w:marLeft w:val="0"/>
      <w:marRight w:val="0"/>
      <w:marTop w:val="0"/>
      <w:marBottom w:val="0"/>
      <w:divBdr>
        <w:top w:val="none" w:sz="0" w:space="0" w:color="auto"/>
        <w:left w:val="none" w:sz="0" w:space="0" w:color="auto"/>
        <w:bottom w:val="none" w:sz="0" w:space="0" w:color="auto"/>
        <w:right w:val="none" w:sz="0" w:space="0" w:color="auto"/>
      </w:divBdr>
    </w:div>
    <w:div w:id="1279021084">
      <w:bodyDiv w:val="1"/>
      <w:marLeft w:val="0"/>
      <w:marRight w:val="0"/>
      <w:marTop w:val="0"/>
      <w:marBottom w:val="0"/>
      <w:divBdr>
        <w:top w:val="none" w:sz="0" w:space="0" w:color="auto"/>
        <w:left w:val="none" w:sz="0" w:space="0" w:color="auto"/>
        <w:bottom w:val="none" w:sz="0" w:space="0" w:color="auto"/>
        <w:right w:val="none" w:sz="0" w:space="0" w:color="auto"/>
      </w:divBdr>
    </w:div>
    <w:div w:id="1378821348">
      <w:bodyDiv w:val="1"/>
      <w:marLeft w:val="0"/>
      <w:marRight w:val="0"/>
      <w:marTop w:val="0"/>
      <w:marBottom w:val="0"/>
      <w:divBdr>
        <w:top w:val="none" w:sz="0" w:space="0" w:color="auto"/>
        <w:left w:val="none" w:sz="0" w:space="0" w:color="auto"/>
        <w:bottom w:val="none" w:sz="0" w:space="0" w:color="auto"/>
        <w:right w:val="none" w:sz="0" w:space="0" w:color="auto"/>
      </w:divBdr>
    </w:div>
    <w:div w:id="1462378939">
      <w:bodyDiv w:val="1"/>
      <w:marLeft w:val="0"/>
      <w:marRight w:val="0"/>
      <w:marTop w:val="0"/>
      <w:marBottom w:val="0"/>
      <w:divBdr>
        <w:top w:val="none" w:sz="0" w:space="0" w:color="auto"/>
        <w:left w:val="none" w:sz="0" w:space="0" w:color="auto"/>
        <w:bottom w:val="none" w:sz="0" w:space="0" w:color="auto"/>
        <w:right w:val="none" w:sz="0" w:space="0" w:color="auto"/>
      </w:divBdr>
    </w:div>
    <w:div w:id="1486970536">
      <w:bodyDiv w:val="1"/>
      <w:marLeft w:val="0"/>
      <w:marRight w:val="0"/>
      <w:marTop w:val="0"/>
      <w:marBottom w:val="0"/>
      <w:divBdr>
        <w:top w:val="none" w:sz="0" w:space="0" w:color="auto"/>
        <w:left w:val="none" w:sz="0" w:space="0" w:color="auto"/>
        <w:bottom w:val="none" w:sz="0" w:space="0" w:color="auto"/>
        <w:right w:val="none" w:sz="0" w:space="0" w:color="auto"/>
      </w:divBdr>
    </w:div>
    <w:div w:id="1590191613">
      <w:bodyDiv w:val="1"/>
      <w:marLeft w:val="0"/>
      <w:marRight w:val="0"/>
      <w:marTop w:val="0"/>
      <w:marBottom w:val="0"/>
      <w:divBdr>
        <w:top w:val="none" w:sz="0" w:space="0" w:color="auto"/>
        <w:left w:val="none" w:sz="0" w:space="0" w:color="auto"/>
        <w:bottom w:val="none" w:sz="0" w:space="0" w:color="auto"/>
        <w:right w:val="none" w:sz="0" w:space="0" w:color="auto"/>
      </w:divBdr>
    </w:div>
    <w:div w:id="1598712567">
      <w:bodyDiv w:val="1"/>
      <w:marLeft w:val="0"/>
      <w:marRight w:val="0"/>
      <w:marTop w:val="0"/>
      <w:marBottom w:val="0"/>
      <w:divBdr>
        <w:top w:val="none" w:sz="0" w:space="0" w:color="auto"/>
        <w:left w:val="none" w:sz="0" w:space="0" w:color="auto"/>
        <w:bottom w:val="none" w:sz="0" w:space="0" w:color="auto"/>
        <w:right w:val="none" w:sz="0" w:space="0" w:color="auto"/>
      </w:divBdr>
    </w:div>
    <w:div w:id="1616332736">
      <w:bodyDiv w:val="1"/>
      <w:marLeft w:val="0"/>
      <w:marRight w:val="0"/>
      <w:marTop w:val="0"/>
      <w:marBottom w:val="0"/>
      <w:divBdr>
        <w:top w:val="none" w:sz="0" w:space="0" w:color="auto"/>
        <w:left w:val="none" w:sz="0" w:space="0" w:color="auto"/>
        <w:bottom w:val="none" w:sz="0" w:space="0" w:color="auto"/>
        <w:right w:val="none" w:sz="0" w:space="0" w:color="auto"/>
      </w:divBdr>
    </w:div>
    <w:div w:id="1686205697">
      <w:bodyDiv w:val="1"/>
      <w:marLeft w:val="0"/>
      <w:marRight w:val="0"/>
      <w:marTop w:val="0"/>
      <w:marBottom w:val="0"/>
      <w:divBdr>
        <w:top w:val="none" w:sz="0" w:space="0" w:color="auto"/>
        <w:left w:val="none" w:sz="0" w:space="0" w:color="auto"/>
        <w:bottom w:val="none" w:sz="0" w:space="0" w:color="auto"/>
        <w:right w:val="none" w:sz="0" w:space="0" w:color="auto"/>
      </w:divBdr>
    </w:div>
    <w:div w:id="1849057185">
      <w:bodyDiv w:val="1"/>
      <w:marLeft w:val="0"/>
      <w:marRight w:val="0"/>
      <w:marTop w:val="0"/>
      <w:marBottom w:val="0"/>
      <w:divBdr>
        <w:top w:val="none" w:sz="0" w:space="0" w:color="auto"/>
        <w:left w:val="none" w:sz="0" w:space="0" w:color="auto"/>
        <w:bottom w:val="none" w:sz="0" w:space="0" w:color="auto"/>
        <w:right w:val="none" w:sz="0" w:space="0" w:color="auto"/>
      </w:divBdr>
    </w:div>
    <w:div w:id="1950962363">
      <w:bodyDiv w:val="1"/>
      <w:marLeft w:val="0"/>
      <w:marRight w:val="0"/>
      <w:marTop w:val="0"/>
      <w:marBottom w:val="0"/>
      <w:divBdr>
        <w:top w:val="none" w:sz="0" w:space="0" w:color="auto"/>
        <w:left w:val="none" w:sz="0" w:space="0" w:color="auto"/>
        <w:bottom w:val="none" w:sz="0" w:space="0" w:color="auto"/>
        <w:right w:val="none" w:sz="0" w:space="0" w:color="auto"/>
      </w:divBdr>
    </w:div>
    <w:div w:id="198824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93/ije/dyq168" TargetMode="External"/><Relationship Id="rId13" Type="http://schemas.openxmlformats.org/officeDocument/2006/relationships/hyperlink" Target="http://doi.org/10.1136/bmjopen-2015-010443" TargetMode="External"/><Relationship Id="rId18" Type="http://schemas.openxmlformats.org/officeDocument/2006/relationships/hyperlink" Target="http://doi.org/10.1207/s15374424jccp3303" TargetMode="External"/><Relationship Id="rId26" Type="http://schemas.openxmlformats.org/officeDocument/2006/relationships/hyperlink" Target="http://doi.org/10.1016/j.jadohealth.2016.08.016" TargetMode="External"/><Relationship Id="rId39" Type="http://schemas.openxmlformats.org/officeDocument/2006/relationships/hyperlink" Target="http://doi.org/10.1177/0894845309359351" TargetMode="External"/><Relationship Id="rId3" Type="http://schemas.openxmlformats.org/officeDocument/2006/relationships/styles" Target="styles.xml"/><Relationship Id="rId21" Type="http://schemas.openxmlformats.org/officeDocument/2006/relationships/hyperlink" Target="http://doi.org/10.1016/j.jdeveco.2010.05.005.Schooling" TargetMode="External"/><Relationship Id="rId34" Type="http://schemas.openxmlformats.org/officeDocument/2006/relationships/hyperlink" Target="http://doi.org/10.1016/j.dr.2005.12.001" TargetMode="External"/><Relationship Id="rId42" Type="http://schemas.openxmlformats.org/officeDocument/2006/relationships/image" Target="media/image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oi.org/10.1016/j.chiabu.2016.10.010" TargetMode="External"/><Relationship Id="rId17" Type="http://schemas.openxmlformats.org/officeDocument/2006/relationships/hyperlink" Target="http://doi.org/10.1002/jcop.20019" TargetMode="External"/><Relationship Id="rId25" Type="http://schemas.openxmlformats.org/officeDocument/2006/relationships/hyperlink" Target="http://doi.org/10.1136/jech-2015-205860" TargetMode="External"/><Relationship Id="rId33" Type="http://schemas.openxmlformats.org/officeDocument/2006/relationships/hyperlink" Target="http://doi.org/10.1016/j.ijedudev.2015.01.002" TargetMode="External"/><Relationship Id="rId38" Type="http://schemas.openxmlformats.org/officeDocument/2006/relationships/hyperlink" Target="http://doi.org/10.1177/008124630703700112"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oi.org/10.1016/j.chiabu.2006.06.008" TargetMode="External"/><Relationship Id="rId20" Type="http://schemas.openxmlformats.org/officeDocument/2006/relationships/hyperlink" Target="http://doi.org/10.1037/0022-006X.71.2.339" TargetMode="External"/><Relationship Id="rId29" Type="http://schemas.openxmlformats.org/officeDocument/2006/relationships/hyperlink" Target="http://doi.org/10.1002/hec.3065"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136/bmjopen-2013-004644" TargetMode="External"/><Relationship Id="rId24" Type="http://schemas.openxmlformats.org/officeDocument/2006/relationships/hyperlink" Target="http://doi.org/10.1186/s12889-015-1792-4" TargetMode="External"/><Relationship Id="rId32" Type="http://schemas.openxmlformats.org/officeDocument/2006/relationships/hyperlink" Target="http://nicspaull.com/research/" TargetMode="External"/><Relationship Id="rId37" Type="http://schemas.openxmlformats.org/officeDocument/2006/relationships/hyperlink" Target="http://doi.org/10.1016/j.chiabu.2006.04.010" TargetMode="External"/><Relationship Id="rId40" Type="http://schemas.openxmlformats.org/officeDocument/2006/relationships/header" Target="header1.xm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oi.org/10.1016/S2214-109X(15)00060-1" TargetMode="External"/><Relationship Id="rId23" Type="http://schemas.openxmlformats.org/officeDocument/2006/relationships/hyperlink" Target="http://doi.org/10.1002/car.2283" TargetMode="External"/><Relationship Id="rId28" Type="http://schemas.openxmlformats.org/officeDocument/2006/relationships/hyperlink" Target="http://doi.org/10.1016/j.chiabu.2012.07.001.Does" TargetMode="External"/><Relationship Id="rId36" Type="http://schemas.openxmlformats.org/officeDocument/2006/relationships/hyperlink" Target="http://doi.org/10.4102/sajce.v5i2.394" TargetMode="External"/><Relationship Id="rId10" Type="http://schemas.openxmlformats.org/officeDocument/2006/relationships/hyperlink" Target="http://doi.org/10.1080/0376835X.2013.853610" TargetMode="External"/><Relationship Id="rId19" Type="http://schemas.openxmlformats.org/officeDocument/2006/relationships/hyperlink" Target="http://doi.org/10.1016/j.chiabu.2006.12.006" TargetMode="External"/><Relationship Id="rId31" Type="http://schemas.openxmlformats.org/officeDocument/2006/relationships/hyperlink" Target="http://doi.org/10.1093/inthealth/ihv070"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doi.org/10.1037/0002-9432.71.1.16" TargetMode="External"/><Relationship Id="rId14" Type="http://schemas.openxmlformats.org/officeDocument/2006/relationships/hyperlink" Target="http://www.education.gov.za/Programmes/EMIS/EMISDownloads.aspx" TargetMode="External"/><Relationship Id="rId22" Type="http://schemas.openxmlformats.org/officeDocument/2006/relationships/hyperlink" Target="http://doi.org/10.1080/10705511.2013.742377" TargetMode="External"/><Relationship Id="rId27" Type="http://schemas.openxmlformats.org/officeDocument/2006/relationships/hyperlink" Target="http://doi.org/10.1080/10705510701575396" TargetMode="External"/><Relationship Id="rId30" Type="http://schemas.openxmlformats.org/officeDocument/2006/relationships/hyperlink" Target="http://doi.org/10.1016/j.chiabu.2009.09.006" TargetMode="External"/><Relationship Id="rId35" Type="http://schemas.openxmlformats.org/officeDocument/2006/relationships/hyperlink" Target="http://doi.org/10.1016/j.stueduc.2008.07.005" TargetMode="External"/><Relationship Id="rId43"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F7BB-145A-4889-9FDA-1103E6342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6395</Words>
  <Characters>207453</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herrero romero</dc:creator>
  <cp:keywords/>
  <dc:description/>
  <cp:lastModifiedBy>Lapage K.P.</cp:lastModifiedBy>
  <cp:revision>2</cp:revision>
  <dcterms:created xsi:type="dcterms:W3CDTF">2018-07-17T14:30:00Z</dcterms:created>
  <dcterms:modified xsi:type="dcterms:W3CDTF">2018-07-1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c74ae-e339-3789-b2b9-54e2a540c4f3</vt:lpwstr>
  </property>
  <property fmtid="{D5CDD505-2E9C-101B-9397-08002B2CF9AE}" pid="4" name="Mendeley Citation Style_1">
    <vt:lpwstr>http://www.zotero.org/styles/child-abuse-and-neglec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ld-abuse-and-neglect</vt:lpwstr>
  </property>
  <property fmtid="{D5CDD505-2E9C-101B-9397-08002B2CF9AE}" pid="16" name="Mendeley Recent Style Name 5_1">
    <vt:lpwstr>Child Abuse &amp; Neglec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